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CE8F6" w14:textId="24577837" w:rsidR="00334857" w:rsidRDefault="00E51739" w:rsidP="0019666B">
      <w:pPr>
        <w:jc w:val="center"/>
        <w:rPr>
          <w:rFonts w:cs="Times New Roman"/>
          <w:b/>
          <w:bCs/>
          <w:iCs/>
          <w:sz w:val="28"/>
          <w:szCs w:val="28"/>
        </w:rPr>
      </w:pPr>
      <w:bookmarkStart w:id="0" w:name="_Hlk107172002"/>
      <w:r w:rsidRPr="003D77F4">
        <w:rPr>
          <w:rFonts w:cs="Times New Roman"/>
          <w:b/>
          <w:bCs/>
          <w:iCs/>
          <w:sz w:val="28"/>
          <w:szCs w:val="28"/>
        </w:rPr>
        <w:t xml:space="preserve">PENGEMBANGAN APLIKASI PENYALURAN TENAGA KERJA BERBASIS WEB PADA KOPERASI TKBM MENGGUNAKAN METODE </w:t>
      </w:r>
      <w:r w:rsidR="0019666B">
        <w:rPr>
          <w:rFonts w:cs="Times New Roman"/>
          <w:b/>
          <w:bCs/>
          <w:i/>
          <w:iCs/>
          <w:sz w:val="28"/>
          <w:szCs w:val="28"/>
          <w:highlight w:val="yellow"/>
          <w:lang w:val="en-US"/>
        </w:rPr>
        <w:t>PROTOTYPING MODEL</w:t>
      </w:r>
      <w:r w:rsidRPr="003D77F4">
        <w:rPr>
          <w:rFonts w:cs="Times New Roman"/>
          <w:b/>
          <w:bCs/>
          <w:iCs/>
          <w:sz w:val="28"/>
          <w:szCs w:val="28"/>
        </w:rPr>
        <w:t xml:space="preserve"> UNTUK MODUL ORDER</w:t>
      </w:r>
    </w:p>
    <w:p w14:paraId="3B79D8C1" w14:textId="77777777" w:rsidR="006A796B" w:rsidRPr="003D77F4" w:rsidRDefault="006A796B" w:rsidP="00334857">
      <w:pPr>
        <w:jc w:val="center"/>
        <w:rPr>
          <w:rFonts w:cs="Times New Roman"/>
          <w:b/>
          <w:bCs/>
          <w:iCs/>
          <w:sz w:val="28"/>
          <w:szCs w:val="28"/>
        </w:rPr>
      </w:pPr>
    </w:p>
    <w:bookmarkEnd w:id="0"/>
    <w:p w14:paraId="6D421F7F" w14:textId="77777777" w:rsidR="00334857" w:rsidRPr="006A796B" w:rsidRDefault="00334857" w:rsidP="00334857">
      <w:pPr>
        <w:jc w:val="center"/>
        <w:rPr>
          <w:rFonts w:cs="Times New Roman"/>
          <w:b/>
          <w:bCs/>
          <w:iCs/>
          <w:szCs w:val="24"/>
        </w:rPr>
      </w:pPr>
      <w:r w:rsidRPr="006A796B">
        <w:rPr>
          <w:rFonts w:cs="Times New Roman"/>
          <w:b/>
          <w:bCs/>
          <w:iCs/>
          <w:szCs w:val="24"/>
        </w:rPr>
        <w:t>Oleh:</w:t>
      </w:r>
    </w:p>
    <w:p w14:paraId="1CBF4E30" w14:textId="77777777" w:rsidR="00334857" w:rsidRPr="003D77F4" w:rsidRDefault="00334857" w:rsidP="00334857">
      <w:pPr>
        <w:jc w:val="center"/>
        <w:rPr>
          <w:rFonts w:cs="Times New Roman"/>
          <w:b/>
          <w:bCs/>
          <w:iCs/>
          <w:sz w:val="28"/>
          <w:szCs w:val="24"/>
        </w:rPr>
      </w:pPr>
      <w:r w:rsidRPr="003D77F4">
        <w:rPr>
          <w:rFonts w:cs="Times New Roman"/>
          <w:b/>
          <w:bCs/>
          <w:iCs/>
          <w:sz w:val="28"/>
          <w:szCs w:val="24"/>
        </w:rPr>
        <w:t>Dimas Rizqy Pangestu</w:t>
      </w:r>
    </w:p>
    <w:p w14:paraId="7227556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1202184337</w:t>
      </w:r>
    </w:p>
    <w:p w14:paraId="6A0586E5" w14:textId="77777777" w:rsidR="00334857" w:rsidRPr="003D77F4" w:rsidRDefault="00334857" w:rsidP="00334857">
      <w:pPr>
        <w:jc w:val="center"/>
        <w:rPr>
          <w:rFonts w:cs="Times New Roman"/>
          <w:b/>
          <w:bCs/>
          <w:iCs/>
          <w:sz w:val="28"/>
          <w:szCs w:val="28"/>
        </w:rPr>
      </w:pPr>
    </w:p>
    <w:p w14:paraId="0CC71685" w14:textId="77777777" w:rsidR="006A796B" w:rsidRDefault="006A796B" w:rsidP="00334857">
      <w:pPr>
        <w:jc w:val="center"/>
        <w:rPr>
          <w:rFonts w:cs="Times New Roman"/>
          <w:b/>
          <w:bCs/>
          <w:iCs/>
          <w:sz w:val="28"/>
          <w:szCs w:val="28"/>
        </w:rPr>
      </w:pPr>
    </w:p>
    <w:p w14:paraId="5456738E" w14:textId="4CB7A2DD" w:rsidR="00334857" w:rsidRDefault="00334857" w:rsidP="00334857">
      <w:pPr>
        <w:jc w:val="center"/>
        <w:rPr>
          <w:rFonts w:cs="Times New Roman"/>
          <w:b/>
          <w:bCs/>
          <w:iCs/>
          <w:sz w:val="28"/>
          <w:szCs w:val="28"/>
        </w:rPr>
      </w:pPr>
      <w:r w:rsidRPr="003D77F4">
        <w:drawing>
          <wp:inline distT="0" distB="0" distL="0" distR="0" wp14:anchorId="6D528D93" wp14:editId="130E258F">
            <wp:extent cx="1275713" cy="1850572"/>
            <wp:effectExtent l="0" t="0" r="1270" b="0"/>
            <wp:docPr id="3" name="Picture 2" descr="BP3SIEBCIAInF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rcRect r="76903"/>
                    <a:stretch>
                      <a:fillRect/>
                    </a:stretch>
                  </pic:blipFill>
                  <pic:spPr>
                    <a:xfrm>
                      <a:off x="0" y="0"/>
                      <a:ext cx="1277140" cy="1852642"/>
                    </a:xfrm>
                    <a:prstGeom prst="rect">
                      <a:avLst/>
                    </a:prstGeom>
                  </pic:spPr>
                </pic:pic>
              </a:graphicData>
            </a:graphic>
          </wp:inline>
        </w:drawing>
      </w:r>
    </w:p>
    <w:p w14:paraId="3BEFDB1E" w14:textId="7BB5D7C6" w:rsidR="006A796B" w:rsidRDefault="006A796B" w:rsidP="00334857">
      <w:pPr>
        <w:jc w:val="center"/>
        <w:rPr>
          <w:rFonts w:cs="Times New Roman"/>
          <w:b/>
          <w:bCs/>
          <w:iCs/>
          <w:sz w:val="28"/>
          <w:szCs w:val="28"/>
        </w:rPr>
      </w:pPr>
    </w:p>
    <w:p w14:paraId="409EF02F" w14:textId="2C71100B" w:rsidR="006A796B" w:rsidRPr="006A796B" w:rsidRDefault="006A796B" w:rsidP="00334857">
      <w:pPr>
        <w:jc w:val="center"/>
        <w:rPr>
          <w:rFonts w:cs="Times New Roman"/>
          <w:b/>
          <w:bCs/>
          <w:iCs/>
          <w:sz w:val="28"/>
          <w:szCs w:val="28"/>
          <w:lang w:val="en-US"/>
        </w:rPr>
      </w:pPr>
    </w:p>
    <w:p w14:paraId="08814F17" w14:textId="77777777" w:rsidR="006A796B" w:rsidRPr="003D77F4" w:rsidRDefault="006A796B" w:rsidP="00334857">
      <w:pPr>
        <w:jc w:val="center"/>
        <w:rPr>
          <w:rFonts w:cs="Times New Roman"/>
          <w:b/>
          <w:bCs/>
          <w:iCs/>
          <w:sz w:val="28"/>
          <w:szCs w:val="28"/>
        </w:rPr>
      </w:pPr>
    </w:p>
    <w:p w14:paraId="139BF7DD" w14:textId="77777777" w:rsidR="00334857" w:rsidRPr="003D77F4" w:rsidRDefault="00334857" w:rsidP="00334857">
      <w:pPr>
        <w:jc w:val="center"/>
        <w:rPr>
          <w:rFonts w:cs="Times New Roman"/>
          <w:b/>
          <w:bCs/>
          <w:sz w:val="28"/>
          <w:szCs w:val="28"/>
        </w:rPr>
      </w:pPr>
      <w:r w:rsidRPr="003D77F4">
        <w:rPr>
          <w:rFonts w:cs="Times New Roman"/>
          <w:b/>
          <w:bCs/>
          <w:sz w:val="28"/>
          <w:szCs w:val="28"/>
        </w:rPr>
        <w:t xml:space="preserve">PROGRAM STUDI STRATA 1 SISTEM INFORMASI </w:t>
      </w:r>
    </w:p>
    <w:p w14:paraId="618094A0"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FAKULTAS REKAYASA INDUSTRI</w:t>
      </w:r>
    </w:p>
    <w:p w14:paraId="1CD2B8E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UNIVERSITAS TELKOM </w:t>
      </w:r>
    </w:p>
    <w:p w14:paraId="5724EEC3" w14:textId="63C3D7B5" w:rsidR="00A35B2B" w:rsidRPr="00A35B2B" w:rsidRDefault="00334857" w:rsidP="006A796B">
      <w:pPr>
        <w:jc w:val="center"/>
        <w:rPr>
          <w:rFonts w:cs="Times New Roman"/>
          <w:b/>
          <w:bCs/>
          <w:iCs/>
          <w:sz w:val="28"/>
          <w:szCs w:val="28"/>
        </w:rPr>
      </w:pPr>
      <w:r w:rsidRPr="003D77F4">
        <w:rPr>
          <w:rFonts w:cs="Times New Roman"/>
          <w:b/>
          <w:bCs/>
          <w:iCs/>
          <w:sz w:val="28"/>
          <w:szCs w:val="28"/>
        </w:rPr>
        <w:t>2022</w:t>
      </w:r>
      <w:r w:rsidR="00A35B2B">
        <w:rPr>
          <w:rFonts w:cs="Times New Roman"/>
          <w:b/>
          <w:bCs/>
          <w:iCs/>
          <w:sz w:val="28"/>
          <w:szCs w:val="28"/>
        </w:rPr>
        <w:br w:type="page"/>
      </w:r>
    </w:p>
    <w:p w14:paraId="41386336" w14:textId="36EFE7CE" w:rsidR="00A35B2B" w:rsidRPr="00A35B2B" w:rsidRDefault="00A35B2B" w:rsidP="00E0728D">
      <w:pPr>
        <w:pStyle w:val="Heading1"/>
        <w:numPr>
          <w:ilvl w:val="0"/>
          <w:numId w:val="0"/>
        </w:numPr>
        <w:ind w:left="431"/>
        <w:rPr>
          <w:lang w:val="id-ID"/>
        </w:rPr>
      </w:pPr>
      <w:bookmarkStart w:id="1" w:name="_Toc107425101"/>
      <w:r w:rsidRPr="00A35B2B">
        <w:rPr>
          <w:lang w:val="id-ID"/>
        </w:rPr>
        <w:lastRenderedPageBreak/>
        <w:t>ABSTRAK</w:t>
      </w:r>
      <w:bookmarkEnd w:id="1"/>
    </w:p>
    <w:p w14:paraId="0FDF90C9" w14:textId="1241B3EB" w:rsidR="00A35B2B" w:rsidRDefault="00A35B2B" w:rsidP="00B65A74">
      <w:pPr>
        <w:rPr>
          <w:rFonts w:asciiTheme="majorBidi" w:hAnsiTheme="majorBidi" w:cstheme="majorBidi"/>
          <w:szCs w:val="24"/>
          <w:lang w:val="en-US"/>
        </w:rPr>
      </w:pPr>
      <w:r w:rsidRPr="00A35B2B">
        <w:rPr>
          <w:rFonts w:asciiTheme="majorBidi" w:hAnsiTheme="majorBidi" w:cstheme="majorBidi"/>
          <w:szCs w:val="24"/>
        </w:rPr>
        <w:t xml:space="preserve">Koperasi tenaga kerja bongkat muat (TKBM) merupakan sebuah badan usaha mandiri yang memiliki peran untuk mengatur penyebaran para tenaga kerja bongkar muat pada sebuah pelabuhan. Koperasi tenaga kerja bongkat muat (TKBM). Pada proses bisnis order koperasi tenaga kerja bongkar muat dimulai ketika pemilik barang akan menunjuk satu perusahaan bongkar muat yang akan bertanggung jawab untuk menjalankan kegiatan bongkar atau muat barang yang ada di kapal. Setelah itu perusahaan bongkar muat akan mengirimkan surat permintaan kepada koperasi tenaga kerja bongkar muat untuk meminta mengirimkan tenaga kerja untuk membongkar / memuat barang di kapal. </w:t>
      </w:r>
      <w:r>
        <w:rPr>
          <w:rFonts w:asciiTheme="majorBidi" w:hAnsiTheme="majorBidi" w:cstheme="majorBidi"/>
          <w:szCs w:val="24"/>
          <w:lang w:val="en-US"/>
        </w:rPr>
        <w:t xml:space="preserve">Kemudian koperasi tenaga kerja bongkar muat akan memeriksa surat permintaan dan memverifikasi kevalidan dari surat tersbut. Setelah itu koperasi akan mengirimkan tenaga kerja bongkar muat yang akan bertugas. Pada proses bisnis ini masih menggunakan metode manual, sehingga pada proses penyerahan dokumen memakan waktu. Selain memakan waktu yang cukup lama pada saat proses pemindahan surat atau dokumen memiliki resiko yang tinggi untuk hilang atau terselip di tempat yang tidak diketahui. Dengan permasalahan tersebut koperasi tenaga kerja bongkar muat membutuhkan aplikasi yang dapat membantu untuk memanajemen semuda order yang masuk dan meminimalisir hilangnya surat atau dokumen penting lainnya. Pada implementasinya, penulis akan menggunakan </w:t>
      </w:r>
      <w:r w:rsidRPr="008A5E93">
        <w:rPr>
          <w:rFonts w:asciiTheme="majorBidi" w:hAnsiTheme="majorBidi" w:cstheme="majorBidi"/>
          <w:i/>
          <w:iCs/>
          <w:szCs w:val="24"/>
          <w:lang w:val="en-US"/>
        </w:rPr>
        <w:t>p</w:t>
      </w:r>
      <w:r w:rsidRPr="00A35B2B">
        <w:rPr>
          <w:rFonts w:asciiTheme="majorBidi" w:hAnsiTheme="majorBidi" w:cstheme="majorBidi"/>
          <w:i/>
          <w:iCs/>
          <w:szCs w:val="24"/>
          <w:lang w:val="en-US"/>
        </w:rPr>
        <w:t>rototyping model</w:t>
      </w:r>
      <w:r>
        <w:rPr>
          <w:rFonts w:asciiTheme="majorBidi" w:hAnsiTheme="majorBidi" w:cstheme="majorBidi"/>
          <w:szCs w:val="24"/>
          <w:lang w:val="en-US"/>
        </w:rPr>
        <w:t xml:space="preserve"> sebagai metode yang dipilih. </w:t>
      </w:r>
      <w:r w:rsidRPr="00A35B2B">
        <w:rPr>
          <w:rFonts w:asciiTheme="majorBidi" w:hAnsiTheme="majorBidi" w:cstheme="majorBidi"/>
          <w:i/>
          <w:iCs/>
          <w:szCs w:val="24"/>
          <w:lang w:val="en-US"/>
        </w:rPr>
        <w:t>Prototyping model</w:t>
      </w:r>
      <w:r>
        <w:rPr>
          <w:rFonts w:asciiTheme="majorBidi" w:hAnsiTheme="majorBidi" w:cstheme="majorBidi"/>
          <w:i/>
          <w:iCs/>
          <w:szCs w:val="24"/>
          <w:lang w:val="en-US"/>
        </w:rPr>
        <w:t xml:space="preserve"> </w:t>
      </w:r>
      <w:r>
        <w:rPr>
          <w:rFonts w:asciiTheme="majorBidi" w:hAnsiTheme="majorBidi" w:cstheme="majorBidi"/>
          <w:szCs w:val="24"/>
          <w:lang w:val="en-US"/>
        </w:rPr>
        <w:t xml:space="preserve">terdapat </w:t>
      </w:r>
      <w:r w:rsidR="00B65A74">
        <w:rPr>
          <w:rFonts w:asciiTheme="majorBidi" w:hAnsiTheme="majorBidi" w:cstheme="majorBidi"/>
          <w:szCs w:val="24"/>
          <w:lang w:val="en-US"/>
        </w:rPr>
        <w:t>empat</w:t>
      </w:r>
      <w:r>
        <w:rPr>
          <w:rFonts w:asciiTheme="majorBidi" w:hAnsiTheme="majorBidi" w:cstheme="majorBidi"/>
          <w:szCs w:val="24"/>
          <w:lang w:val="en-US"/>
        </w:rPr>
        <w:t xml:space="preserve"> tahapan yang memiliki fungsi yang berbeda. Penelitian ini akan menghasilkan sebuah aplikasi yang berbasis </w:t>
      </w:r>
      <w:r w:rsidRPr="001923EC">
        <w:rPr>
          <w:rFonts w:asciiTheme="majorBidi" w:hAnsiTheme="majorBidi" w:cstheme="majorBidi"/>
          <w:i/>
          <w:iCs/>
          <w:szCs w:val="24"/>
          <w:lang w:val="en-US"/>
        </w:rPr>
        <w:t>web</w:t>
      </w:r>
      <w:r>
        <w:rPr>
          <w:rFonts w:asciiTheme="majorBidi" w:hAnsiTheme="majorBidi" w:cstheme="majorBidi"/>
          <w:i/>
          <w:iCs/>
          <w:szCs w:val="24"/>
          <w:lang w:val="en-US"/>
        </w:rPr>
        <w:t xml:space="preserve"> </w:t>
      </w:r>
      <w:r>
        <w:rPr>
          <w:rFonts w:asciiTheme="majorBidi" w:hAnsiTheme="majorBidi" w:cstheme="majorBidi"/>
          <w:szCs w:val="24"/>
          <w:lang w:val="en-US"/>
        </w:rPr>
        <w:t>yang diharapkan dapat mempermudah pengelolaan order pada Koperasi TKBM.</w:t>
      </w:r>
    </w:p>
    <w:p w14:paraId="499B7B07" w14:textId="30D6C8BF" w:rsidR="00ED3BB6" w:rsidRDefault="00A35B2B" w:rsidP="00702B9E">
      <w:pPr>
        <w:rPr>
          <w:lang w:val="en-US" w:eastAsia="x-none"/>
        </w:rPr>
      </w:pPr>
      <w:r w:rsidRPr="005530E0">
        <w:rPr>
          <w:rFonts w:asciiTheme="majorBidi" w:hAnsiTheme="majorBidi" w:cstheme="majorBidi"/>
          <w:b/>
          <w:bCs/>
          <w:szCs w:val="24"/>
          <w:lang w:val="en-US"/>
        </w:rPr>
        <w:t>Kata kunci</w:t>
      </w:r>
      <w:r>
        <w:rPr>
          <w:rFonts w:asciiTheme="majorBidi" w:hAnsiTheme="majorBidi" w:cstheme="majorBidi"/>
          <w:szCs w:val="24"/>
          <w:lang w:val="en-US"/>
        </w:rPr>
        <w:t xml:space="preserve"> - Koperasi TKBM, </w:t>
      </w:r>
      <w:r w:rsidRPr="00C6334B">
        <w:rPr>
          <w:rFonts w:asciiTheme="majorBidi" w:hAnsiTheme="majorBidi" w:cstheme="majorBidi"/>
          <w:i/>
          <w:iCs/>
          <w:szCs w:val="24"/>
          <w:lang w:val="en-US"/>
        </w:rPr>
        <w:t>Waterfall</w:t>
      </w:r>
      <w:r>
        <w:rPr>
          <w:rFonts w:asciiTheme="majorBidi" w:hAnsiTheme="majorBidi" w:cstheme="majorBidi"/>
          <w:szCs w:val="24"/>
          <w:lang w:val="en-US"/>
        </w:rPr>
        <w:t xml:space="preserve">, </w:t>
      </w:r>
      <w:r>
        <w:rPr>
          <w:rFonts w:asciiTheme="majorBidi" w:hAnsiTheme="majorBidi" w:cstheme="majorBidi"/>
          <w:i/>
          <w:iCs/>
          <w:szCs w:val="24"/>
          <w:lang w:val="en-US"/>
        </w:rPr>
        <w:t>Website</w:t>
      </w:r>
      <w:r>
        <w:rPr>
          <w:rFonts w:asciiTheme="majorBidi" w:hAnsiTheme="majorBidi" w:cstheme="majorBidi"/>
          <w:szCs w:val="24"/>
          <w:lang w:val="en-US"/>
        </w:rPr>
        <w:t>.</w:t>
      </w:r>
    </w:p>
    <w:p w14:paraId="4E355F42" w14:textId="12C10F31" w:rsidR="00ED3BB6" w:rsidRDefault="00ED3BB6">
      <w:pPr>
        <w:spacing w:line="259" w:lineRule="auto"/>
        <w:jc w:val="left"/>
        <w:rPr>
          <w:lang w:val="en-US" w:eastAsia="x-none"/>
        </w:rPr>
      </w:pPr>
      <w:r>
        <w:rPr>
          <w:lang w:val="en-US" w:eastAsia="x-none"/>
        </w:rPr>
        <w:br w:type="page"/>
      </w:r>
    </w:p>
    <w:p w14:paraId="334B920E" w14:textId="33253F08" w:rsidR="00702B9E" w:rsidRPr="00E0728D" w:rsidRDefault="00ED3BB6" w:rsidP="00E0728D">
      <w:pPr>
        <w:pStyle w:val="Heading1"/>
        <w:numPr>
          <w:ilvl w:val="0"/>
          <w:numId w:val="0"/>
        </w:numPr>
        <w:ind w:left="431"/>
        <w:rPr>
          <w:i/>
          <w:iCs/>
          <w:lang w:val="en-US"/>
        </w:rPr>
      </w:pPr>
      <w:bookmarkStart w:id="2" w:name="_Toc107425102"/>
      <w:r w:rsidRPr="00ED3BB6">
        <w:rPr>
          <w:i/>
          <w:iCs/>
          <w:lang w:val="en-US"/>
        </w:rPr>
        <w:lastRenderedPageBreak/>
        <w:t>A</w:t>
      </w:r>
      <w:r>
        <w:rPr>
          <w:i/>
          <w:iCs/>
          <w:lang w:val="en-US"/>
        </w:rPr>
        <w:t>bstract</w:t>
      </w:r>
      <w:bookmarkEnd w:id="2"/>
    </w:p>
    <w:p w14:paraId="4CF3436B" w14:textId="5B42F7B2" w:rsidR="00702B9E" w:rsidRDefault="00702B9E" w:rsidP="00702B9E">
      <w:pPr>
        <w:rPr>
          <w:rFonts w:asciiTheme="majorBidi" w:hAnsiTheme="majorBidi" w:cstheme="majorBidi"/>
          <w:i/>
          <w:iCs/>
          <w:szCs w:val="24"/>
          <w:lang w:val="en-US"/>
        </w:rPr>
      </w:pPr>
      <w:r>
        <w:rPr>
          <w:rFonts w:asciiTheme="majorBidi" w:hAnsiTheme="majorBidi" w:cstheme="majorBidi"/>
          <w:i/>
          <w:iCs/>
          <w:szCs w:val="24"/>
          <w:lang w:val="en-US"/>
        </w:rPr>
        <w:t>The loading and unloading labor cooperative</w:t>
      </w:r>
      <w:r>
        <w:rPr>
          <w:rFonts w:asciiTheme="majorBidi" w:hAnsiTheme="majorBidi" w:cstheme="majorBidi"/>
          <w:szCs w:val="24"/>
          <w:lang w:val="en-US"/>
        </w:rPr>
        <w:t xml:space="preserve"> (TKBM) </w:t>
      </w:r>
      <w:r w:rsidRPr="0052322B">
        <w:rPr>
          <w:rFonts w:asciiTheme="majorBidi" w:hAnsiTheme="majorBidi" w:cstheme="majorBidi"/>
          <w:i/>
          <w:iCs/>
          <w:szCs w:val="24"/>
          <w:lang w:val="en-US"/>
        </w:rPr>
        <w:t>is an independent business entity thar has a role to regulate the distribution of loading and unloading workers at a port.</w:t>
      </w:r>
      <w:r>
        <w:rPr>
          <w:rFonts w:asciiTheme="majorBidi" w:hAnsiTheme="majorBidi" w:cstheme="majorBidi"/>
          <w:szCs w:val="24"/>
          <w:lang w:val="en-US"/>
        </w:rPr>
        <w:t xml:space="preserve"> </w:t>
      </w:r>
      <w:r w:rsidRPr="0052322B">
        <w:rPr>
          <w:rFonts w:asciiTheme="majorBidi" w:hAnsiTheme="majorBidi" w:cstheme="majorBidi"/>
          <w:i/>
          <w:iCs/>
          <w:szCs w:val="24"/>
          <w:lang w:val="en-US"/>
        </w:rPr>
        <w:t>The business process of order at the</w:t>
      </w:r>
      <w:r>
        <w:rPr>
          <w:rFonts w:asciiTheme="majorBidi" w:hAnsiTheme="majorBidi" w:cstheme="majorBidi"/>
          <w:szCs w:val="24"/>
          <w:lang w:val="en-US"/>
        </w:rPr>
        <w:t xml:space="preserve"> </w:t>
      </w:r>
      <w:r>
        <w:rPr>
          <w:rFonts w:asciiTheme="majorBidi" w:hAnsiTheme="majorBidi" w:cstheme="majorBidi"/>
          <w:i/>
          <w:iCs/>
          <w:szCs w:val="24"/>
          <w:lang w:val="en-US"/>
        </w:rPr>
        <w:t>loading and unloading labor cooperative</w:t>
      </w:r>
      <w:r>
        <w:rPr>
          <w:rFonts w:asciiTheme="majorBidi" w:hAnsiTheme="majorBidi" w:cstheme="majorBidi"/>
          <w:szCs w:val="24"/>
          <w:lang w:val="en-US"/>
        </w:rPr>
        <w:t xml:space="preserve"> (TKBM)</w:t>
      </w:r>
      <w:r>
        <w:rPr>
          <w:rFonts w:asciiTheme="majorBidi" w:hAnsiTheme="majorBidi" w:cstheme="majorBidi"/>
          <w:i/>
          <w:iCs/>
          <w:szCs w:val="24"/>
          <w:lang w:val="en-US"/>
        </w:rPr>
        <w:t xml:space="preserve"> begins when the owner of the goods will appoint a loading and unloading company who will be responsible for carrying out loading or unloading activities on the ship. After that, the loading and unloading company will send a letter of request to the loading and unloading labor cooperative to ask to send worker for load or unload goods on the ship. Then the loading and unloading labor cooperative will check the request letter and verify the validity of the letter. After that, cooperative will send the workers who will be on duty. This business process still uses the manual method, so the document submission process takes too much time. In addition, during the process of transferring letter or documents there is a high risk of being lost or tucked away in unknown place. With these problems, the loading and unloading labor cooperative needs an application that can help to manage incoming orders and minimize the loss of letters or other important documents. In its implementation, the author will use the </w:t>
      </w:r>
      <w:r w:rsidR="00E0728D">
        <w:rPr>
          <w:rFonts w:asciiTheme="majorBidi" w:hAnsiTheme="majorBidi" w:cstheme="majorBidi"/>
          <w:i/>
          <w:iCs/>
          <w:szCs w:val="24"/>
          <w:lang w:val="en-US"/>
        </w:rPr>
        <w:t xml:space="preserve">prototyping model </w:t>
      </w:r>
      <w:r>
        <w:rPr>
          <w:rFonts w:asciiTheme="majorBidi" w:hAnsiTheme="majorBidi" w:cstheme="majorBidi"/>
          <w:i/>
          <w:iCs/>
          <w:szCs w:val="24"/>
          <w:lang w:val="en-US"/>
        </w:rPr>
        <w:t xml:space="preserve">as the chosen method. The </w:t>
      </w:r>
      <w:r w:rsidR="00E0728D">
        <w:rPr>
          <w:rFonts w:asciiTheme="majorBidi" w:hAnsiTheme="majorBidi" w:cstheme="majorBidi"/>
          <w:i/>
          <w:iCs/>
          <w:szCs w:val="24"/>
          <w:lang w:val="en-US"/>
        </w:rPr>
        <w:t>prototyping model</w:t>
      </w:r>
      <w:r>
        <w:rPr>
          <w:rFonts w:asciiTheme="majorBidi" w:hAnsiTheme="majorBidi" w:cstheme="majorBidi"/>
          <w:i/>
          <w:iCs/>
          <w:szCs w:val="24"/>
          <w:lang w:val="en-US"/>
        </w:rPr>
        <w:t xml:space="preserve"> method has </w:t>
      </w:r>
      <w:r w:rsidR="00E0728D">
        <w:rPr>
          <w:rFonts w:asciiTheme="majorBidi" w:hAnsiTheme="majorBidi" w:cstheme="majorBidi"/>
          <w:i/>
          <w:iCs/>
          <w:szCs w:val="24"/>
          <w:lang w:val="en-US"/>
        </w:rPr>
        <w:t>four</w:t>
      </w:r>
      <w:r>
        <w:rPr>
          <w:rFonts w:asciiTheme="majorBidi" w:hAnsiTheme="majorBidi" w:cstheme="majorBidi"/>
          <w:i/>
          <w:iCs/>
          <w:szCs w:val="24"/>
          <w:lang w:val="en-US"/>
        </w:rPr>
        <w:t xml:space="preserve"> stages that have different functions. This research will produce a web-based application which is expected to facilitate the management of orders at the loading and unloading labor cooperative.</w:t>
      </w:r>
    </w:p>
    <w:p w14:paraId="2B6E3285" w14:textId="77777777" w:rsidR="00702B9E" w:rsidRPr="00851C5E" w:rsidRDefault="00702B9E" w:rsidP="00702B9E">
      <w:pPr>
        <w:rPr>
          <w:rFonts w:asciiTheme="majorBidi" w:hAnsiTheme="majorBidi" w:cstheme="majorBidi"/>
          <w:i/>
          <w:iCs/>
          <w:szCs w:val="24"/>
          <w:lang w:val="en-US"/>
        </w:rPr>
      </w:pPr>
      <w:r w:rsidRPr="00851C5E">
        <w:rPr>
          <w:rFonts w:asciiTheme="majorBidi" w:hAnsiTheme="majorBidi" w:cstheme="majorBidi"/>
          <w:b/>
          <w:bCs/>
          <w:i/>
          <w:iCs/>
          <w:szCs w:val="24"/>
          <w:lang w:val="en-US"/>
        </w:rPr>
        <w:t xml:space="preserve">Keywords </w:t>
      </w:r>
      <w:r>
        <w:rPr>
          <w:rFonts w:asciiTheme="majorBidi" w:hAnsiTheme="majorBidi" w:cstheme="majorBidi"/>
          <w:b/>
          <w:bCs/>
          <w:i/>
          <w:iCs/>
          <w:szCs w:val="24"/>
          <w:lang w:val="en-US"/>
        </w:rPr>
        <w:t>-</w:t>
      </w:r>
      <w:r>
        <w:rPr>
          <w:rFonts w:asciiTheme="majorBidi" w:hAnsiTheme="majorBidi" w:cstheme="majorBidi"/>
          <w:i/>
          <w:iCs/>
          <w:szCs w:val="24"/>
          <w:lang w:val="en-US"/>
        </w:rPr>
        <w:t xml:space="preserve"> loading and unloading labor cooperative, Waterfall, Website</w:t>
      </w:r>
    </w:p>
    <w:p w14:paraId="1370858C" w14:textId="218BC002" w:rsidR="006A796B" w:rsidRDefault="006A796B">
      <w:pPr>
        <w:spacing w:line="259" w:lineRule="auto"/>
        <w:jc w:val="left"/>
        <w:rPr>
          <w:lang w:val="en-US" w:eastAsia="x-none"/>
        </w:rPr>
      </w:pPr>
      <w:r>
        <w:rPr>
          <w:lang w:val="en-US" w:eastAsia="x-none"/>
        </w:rPr>
        <w:br w:type="page"/>
      </w:r>
    </w:p>
    <w:p w14:paraId="3FB7AD4F" w14:textId="77777777" w:rsidR="006A796B" w:rsidRDefault="006A796B" w:rsidP="006A796B">
      <w:pPr>
        <w:pStyle w:val="Heading1"/>
        <w:numPr>
          <w:ilvl w:val="0"/>
          <w:numId w:val="0"/>
        </w:numPr>
        <w:ind w:left="431"/>
      </w:pPr>
      <w:bookmarkStart w:id="3" w:name="_Toc106816680"/>
      <w:bookmarkStart w:id="4" w:name="_Toc107425103"/>
      <w:bookmarkStart w:id="5" w:name="_Toc404168526"/>
      <w:r>
        <w:lastRenderedPageBreak/>
        <w:t>LEMBAR PENGESAHAN</w:t>
      </w:r>
      <w:bookmarkEnd w:id="3"/>
      <w:bookmarkEnd w:id="4"/>
    </w:p>
    <w:p w14:paraId="048098D4" w14:textId="77777777" w:rsidR="006A796B" w:rsidRPr="00ED15E4" w:rsidRDefault="006A796B" w:rsidP="006A796B">
      <w:pPr>
        <w:jc w:val="center"/>
      </w:pPr>
      <w:r>
        <w:t>Tugas Akhir dengan judul:</w:t>
      </w:r>
    </w:p>
    <w:p w14:paraId="5473AA6C" w14:textId="77777777" w:rsidR="006A796B" w:rsidRDefault="006A796B" w:rsidP="006A796B">
      <w:pPr>
        <w:jc w:val="center"/>
        <w:rPr>
          <w:b/>
        </w:rPr>
      </w:pPr>
      <w:r w:rsidRPr="00D74DDE">
        <w:rPr>
          <w:b/>
        </w:rPr>
        <w:t>PENGEMBANGAN APLIKASI PENYALURAN TENAGA KERJA BERBASIS WEB PADA KOPERASI TKBM MENGGUNAKAN METODE WATERFALL UNTUK MODUL ORDER</w:t>
      </w:r>
    </w:p>
    <w:p w14:paraId="745DCDEB" w14:textId="77777777" w:rsidR="006A796B" w:rsidRDefault="006A796B" w:rsidP="006A796B">
      <w:pPr>
        <w:rPr>
          <w:bCs/>
        </w:rPr>
      </w:pPr>
    </w:p>
    <w:p w14:paraId="4DB1A4A9" w14:textId="77777777" w:rsidR="006A796B" w:rsidRDefault="006A796B" w:rsidP="006A796B">
      <w:pPr>
        <w:spacing w:line="240" w:lineRule="auto"/>
        <w:jc w:val="center"/>
      </w:pPr>
      <w:r>
        <w:t>Telah disetujui dan disahkan pada Sidang Tugas Akhir</w:t>
      </w:r>
    </w:p>
    <w:p w14:paraId="3306BDA3" w14:textId="77777777" w:rsidR="006A796B" w:rsidRDefault="006A796B" w:rsidP="006A796B">
      <w:pPr>
        <w:spacing w:line="240" w:lineRule="auto"/>
        <w:jc w:val="center"/>
      </w:pPr>
      <w:r>
        <w:t>Program Studi Strata 1 Sistem Informasi</w:t>
      </w:r>
    </w:p>
    <w:p w14:paraId="24A5F2AE" w14:textId="77777777" w:rsidR="006A796B" w:rsidRDefault="006A796B" w:rsidP="006A796B">
      <w:pPr>
        <w:spacing w:line="240" w:lineRule="auto"/>
        <w:jc w:val="center"/>
      </w:pPr>
      <w:r>
        <w:t>Fakultas Rekayasa Industri Universitas Telkom</w:t>
      </w:r>
    </w:p>
    <w:p w14:paraId="0D5BB63C" w14:textId="77777777" w:rsidR="006A796B" w:rsidRPr="00C81643" w:rsidRDefault="006A796B" w:rsidP="006A796B">
      <w:pPr>
        <w:rPr>
          <w:bCs/>
        </w:rPr>
      </w:pPr>
    </w:p>
    <w:p w14:paraId="126AD80B" w14:textId="77777777" w:rsidR="006A796B" w:rsidRPr="00ED15E4" w:rsidRDefault="006A796B" w:rsidP="006A796B">
      <w:pPr>
        <w:jc w:val="center"/>
        <w:rPr>
          <w:b/>
          <w:bCs/>
        </w:rPr>
      </w:pPr>
      <w:r>
        <w:rPr>
          <w:b/>
          <w:bCs/>
        </w:rPr>
        <w:t>o</w:t>
      </w:r>
      <w:r w:rsidRPr="00ED15E4">
        <w:rPr>
          <w:b/>
          <w:bCs/>
        </w:rPr>
        <w:t>leh:</w:t>
      </w:r>
    </w:p>
    <w:p w14:paraId="27EED2F9" w14:textId="77777777" w:rsidR="006A796B" w:rsidRPr="00ED15E4" w:rsidRDefault="006A796B" w:rsidP="006A796B">
      <w:pPr>
        <w:jc w:val="center"/>
        <w:rPr>
          <w:b/>
          <w:bCs/>
        </w:rPr>
      </w:pPr>
      <w:r>
        <w:rPr>
          <w:b/>
          <w:bCs/>
        </w:rPr>
        <w:t>DIMAS RIZQY PANGESTU</w:t>
      </w:r>
    </w:p>
    <w:p w14:paraId="10205E0C" w14:textId="77777777" w:rsidR="006A796B" w:rsidRPr="00ED15E4" w:rsidRDefault="006A796B" w:rsidP="006A796B">
      <w:pPr>
        <w:jc w:val="center"/>
        <w:rPr>
          <w:b/>
          <w:bCs/>
        </w:rPr>
      </w:pPr>
      <w:r w:rsidRPr="00ED15E4">
        <w:rPr>
          <w:b/>
          <w:bCs/>
        </w:rPr>
        <w:t>1202184</w:t>
      </w:r>
      <w:r>
        <w:rPr>
          <w:b/>
          <w:bCs/>
        </w:rPr>
        <w:t>337</w:t>
      </w:r>
    </w:p>
    <w:p w14:paraId="44C49FB1" w14:textId="77777777" w:rsidR="006A796B" w:rsidRDefault="006A796B" w:rsidP="006A796B">
      <w:pPr>
        <w:jc w:val="center"/>
      </w:pPr>
    </w:p>
    <w:p w14:paraId="462F1F05" w14:textId="77777777" w:rsidR="006A796B" w:rsidRDefault="006A796B" w:rsidP="006A796B">
      <w:pPr>
        <w:jc w:val="center"/>
      </w:pPr>
    </w:p>
    <w:p w14:paraId="18C5D4DE" w14:textId="77777777" w:rsidR="006A796B" w:rsidRDefault="006A796B" w:rsidP="006A796B">
      <w:pPr>
        <w:jc w:val="center"/>
      </w:pPr>
      <w:r w:rsidRPr="008C7EB4">
        <w:rPr>
          <w:highlight w:val="yellow"/>
        </w:rPr>
        <w:t>Bandung, 17 Januari 2022</w:t>
      </w:r>
    </w:p>
    <w:p w14:paraId="7883F826" w14:textId="77777777" w:rsidR="006A796B" w:rsidRDefault="006A796B" w:rsidP="006A796B">
      <w:pPr>
        <w:spacing w:line="276" w:lineRule="auto"/>
        <w:jc w:val="center"/>
      </w:pPr>
      <w:r>
        <w:t>Disetujui oleh,</w:t>
      </w:r>
    </w:p>
    <w:p w14:paraId="79D3D026" w14:textId="77777777" w:rsidR="006A796B" w:rsidRDefault="006A796B" w:rsidP="006A796B">
      <w:pPr>
        <w:spacing w:line="276" w:lineRule="auto"/>
        <w:ind w:left="720"/>
        <w:jc w:val="left"/>
      </w:pPr>
      <w:r>
        <w:t xml:space="preserve">Dosen Pembimbing 1, </w:t>
      </w:r>
      <w:r>
        <w:tab/>
      </w:r>
      <w:r>
        <w:tab/>
      </w:r>
      <w:r>
        <w:tab/>
        <w:t>Dosen Pembimbing 2,</w:t>
      </w:r>
    </w:p>
    <w:p w14:paraId="4DE535DE" w14:textId="77777777" w:rsidR="006A796B" w:rsidRDefault="006A796B" w:rsidP="006A796B">
      <w:pPr>
        <w:jc w:val="left"/>
      </w:pPr>
    </w:p>
    <w:p w14:paraId="6D506D6C" w14:textId="77777777" w:rsidR="006A796B" w:rsidRDefault="006A796B" w:rsidP="006A796B">
      <w:pPr>
        <w:jc w:val="left"/>
      </w:pPr>
    </w:p>
    <w:p w14:paraId="4182B807" w14:textId="10DB5B99" w:rsidR="006A796B" w:rsidRPr="008C7EB4" w:rsidRDefault="006A796B" w:rsidP="006A796B">
      <w:pPr>
        <w:jc w:val="left"/>
      </w:pPr>
      <w:r w:rsidRPr="00D74DDE">
        <w:rPr>
          <w:u w:val="single"/>
        </w:rPr>
        <w:t>AHMAD MUSNANSYAH,IR.MS</w:t>
      </w:r>
      <w:r>
        <w:t xml:space="preserve">           </w:t>
      </w:r>
      <w:r w:rsidRPr="00D74DDE">
        <w:rPr>
          <w:u w:val="single"/>
        </w:rPr>
        <w:t>Dr SINUNG SUAKANTO, S.T., M.T</w:t>
      </w:r>
    </w:p>
    <w:p w14:paraId="4EDABEAE" w14:textId="77777777" w:rsidR="006A796B" w:rsidRDefault="006A796B" w:rsidP="006A796B">
      <w:pPr>
        <w:ind w:firstLine="720"/>
        <w:jc w:val="left"/>
      </w:pPr>
      <w:r>
        <w:t xml:space="preserve">NIP. - </w:t>
      </w:r>
      <w:r>
        <w:tab/>
      </w:r>
      <w:r>
        <w:tab/>
      </w:r>
      <w:r>
        <w:tab/>
      </w:r>
      <w:r>
        <w:tab/>
        <w:t xml:space="preserve">     </w:t>
      </w:r>
      <w:r>
        <w:tab/>
      </w:r>
      <w:r>
        <w:tab/>
      </w:r>
      <w:r>
        <w:tab/>
        <w:t>NIP.-</w:t>
      </w:r>
    </w:p>
    <w:p w14:paraId="38D206C2" w14:textId="77777777" w:rsidR="006A796B" w:rsidRDefault="006A796B" w:rsidP="006A796B"/>
    <w:p w14:paraId="54CE7B6E" w14:textId="77777777" w:rsidR="006A796B" w:rsidRDefault="006A796B">
      <w:pPr>
        <w:spacing w:line="259" w:lineRule="auto"/>
        <w:jc w:val="left"/>
        <w:rPr>
          <w:rFonts w:eastAsia="Times New Roman" w:cs="Times New Roman"/>
          <w:b/>
          <w:bCs/>
          <w:caps/>
          <w:kern w:val="32"/>
          <w:sz w:val="28"/>
          <w:szCs w:val="32"/>
          <w:lang w:val="x-none" w:eastAsia="x-none"/>
        </w:rPr>
      </w:pPr>
      <w:r>
        <w:br w:type="page"/>
      </w:r>
    </w:p>
    <w:bookmarkStart w:id="6" w:name="_Toc107425104"/>
    <w:p w14:paraId="6C5A0961" w14:textId="4A55B35B" w:rsidR="006A796B" w:rsidRDefault="006A796B" w:rsidP="006A796B">
      <w:pPr>
        <w:pStyle w:val="Heading1"/>
        <w:numPr>
          <w:ilvl w:val="0"/>
          <w:numId w:val="0"/>
        </w:numPr>
        <w:ind w:left="90"/>
      </w:pPr>
      <w:r>
        <w:lastRenderedPageBreak/>
        <mc:AlternateContent>
          <mc:Choice Requires="wps">
            <w:drawing>
              <wp:anchor distT="0" distB="0" distL="114300" distR="114300" simplePos="0" relativeHeight="251659264" behindDoc="0" locked="0" layoutInCell="1" allowOverlap="1" wp14:anchorId="70D31C01" wp14:editId="6DE653D6">
                <wp:simplePos x="0" y="0"/>
                <wp:positionH relativeFrom="margin">
                  <wp:align>left</wp:align>
                </wp:positionH>
                <wp:positionV relativeFrom="paragraph">
                  <wp:posOffset>427252</wp:posOffset>
                </wp:positionV>
                <wp:extent cx="1382233" cy="1575834"/>
                <wp:effectExtent l="0" t="0" r="27940" b="24765"/>
                <wp:wrapNone/>
                <wp:docPr id="8" name="Rectangle 8"/>
                <wp:cNvGraphicFramePr/>
                <a:graphic xmlns:a="http://schemas.openxmlformats.org/drawingml/2006/main">
                  <a:graphicData uri="http://schemas.microsoft.com/office/word/2010/wordprocessingShape">
                    <wps:wsp>
                      <wps:cNvSpPr/>
                      <wps:spPr>
                        <a:xfrm>
                          <a:off x="0" y="0"/>
                          <a:ext cx="1382233" cy="1575834"/>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B3B44D" id="Rectangle 8" o:spid="_x0000_s1026" style="position:absolute;margin-left:0;margin-top:33.65pt;width:108.85pt;height:124.1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" fillcolor="white [3201]" strokecolor="black [3200]" strokeweight=".25pt">
                <w10:wrap anchorx="margin"/>
              </v:rect>
            </w:pict>
          </mc:Fallback>
        </mc:AlternateContent>
      </w:r>
      <w:r>
        <w:t>LEMBAR PERNYATAAN ORISINALITAS</w:t>
      </w:r>
      <w:bookmarkEnd w:id="6"/>
    </w:p>
    <w:p w14:paraId="5526C453" w14:textId="77777777" w:rsidR="006A796B" w:rsidRDefault="006A796B" w:rsidP="006A796B">
      <w:pPr>
        <w:tabs>
          <w:tab w:val="left" w:pos="2880"/>
          <w:tab w:val="left" w:pos="4320"/>
        </w:tabs>
      </w:pPr>
      <w:r>
        <w:tab/>
        <w:t>Nama</w:t>
      </w:r>
      <w:r>
        <w:tab/>
        <w:t>: Dimas Rizqy Pangestu</w:t>
      </w:r>
    </w:p>
    <w:p w14:paraId="4B46882E" w14:textId="77777777" w:rsidR="006A796B" w:rsidRDefault="006A796B" w:rsidP="006A796B">
      <w:pPr>
        <w:tabs>
          <w:tab w:val="left" w:pos="2880"/>
          <w:tab w:val="left" w:pos="4320"/>
        </w:tabs>
      </w:pPr>
      <w:r>
        <w:tab/>
        <w:t>NIM</w:t>
      </w:r>
      <w:r>
        <w:tab/>
        <w:t>: 1202184337</w:t>
      </w:r>
    </w:p>
    <w:p w14:paraId="6BE3395B" w14:textId="77777777" w:rsidR="006A796B" w:rsidRDefault="006A796B" w:rsidP="006A796B">
      <w:pPr>
        <w:tabs>
          <w:tab w:val="left" w:pos="2880"/>
          <w:tab w:val="left" w:pos="4320"/>
        </w:tabs>
      </w:pPr>
      <w:r>
        <w:tab/>
        <w:t>Alamat</w:t>
      </w:r>
      <w:r>
        <w:tab/>
        <w:t xml:space="preserve">: </w:t>
      </w:r>
    </w:p>
    <w:p w14:paraId="071C4070" w14:textId="77777777" w:rsidR="006A796B" w:rsidRDefault="006A796B" w:rsidP="006A796B">
      <w:pPr>
        <w:tabs>
          <w:tab w:val="left" w:pos="2880"/>
          <w:tab w:val="left" w:pos="4320"/>
        </w:tabs>
      </w:pPr>
      <w:r>
        <w:tab/>
        <w:t>No. Tlp</w:t>
      </w:r>
      <w:r>
        <w:tab/>
        <w:t>:</w:t>
      </w:r>
    </w:p>
    <w:p w14:paraId="61E0BD36" w14:textId="77777777" w:rsidR="006A796B" w:rsidRDefault="006A796B" w:rsidP="006A796B">
      <w:r>
        <w:tab/>
      </w:r>
      <w:r>
        <w:tab/>
      </w:r>
      <w:r>
        <w:tab/>
      </w:r>
      <w:r>
        <w:tab/>
      </w:r>
    </w:p>
    <w:p w14:paraId="05C7A71F" w14:textId="77777777" w:rsidR="006A796B" w:rsidRDefault="006A796B" w:rsidP="006A796B">
      <w:r w:rsidRPr="00E82691">
        <w:rPr>
          <w:highlight w:val="yellow"/>
        </w:rPr>
        <w:t>Menyatakan bahwa Tugas Akhir ini merupakan karya orisinal saya sendiri. Atas pernyataan ini saya siap menanggung risiko atau sanksi yang dijatuhkan kepada saya apabila kemudian ditemukan adanya pelanggaran terhadap kejujuran akademik atau etika keilmuan dalam karya ini, atau ditemukan bukti yang menunjukkan ketidakaslian karya ini.</w:t>
      </w:r>
    </w:p>
    <w:p w14:paraId="57631652" w14:textId="77777777" w:rsidR="006A796B" w:rsidRDefault="006A796B" w:rsidP="006A796B"/>
    <w:p w14:paraId="0F5C1B43" w14:textId="77777777" w:rsidR="006A796B" w:rsidRDefault="006A796B" w:rsidP="006A796B"/>
    <w:p w14:paraId="5B8E9A27" w14:textId="77777777" w:rsidR="006A796B" w:rsidRDefault="006A796B" w:rsidP="006A796B">
      <w:pPr>
        <w:jc w:val="right"/>
      </w:pPr>
      <w:r>
        <w:t>Bandung, 22 Juni 2022</w:t>
      </w:r>
    </w:p>
    <w:p w14:paraId="08BCA895" w14:textId="77777777" w:rsidR="006A796B" w:rsidRDefault="006A796B" w:rsidP="006A796B">
      <w:pPr>
        <w:jc w:val="right"/>
      </w:pPr>
    </w:p>
    <w:p w14:paraId="489C0A82" w14:textId="499ACD87" w:rsidR="00E82691" w:rsidRDefault="006A796B" w:rsidP="006A796B">
      <w:pPr>
        <w:jc w:val="right"/>
      </w:pPr>
      <w:r>
        <w:t>Dimas Rizqy Pangestu</w:t>
      </w:r>
    </w:p>
    <w:p w14:paraId="52CB98E6" w14:textId="77777777" w:rsidR="00E82691" w:rsidRDefault="00E82691">
      <w:pPr>
        <w:spacing w:line="259" w:lineRule="auto"/>
        <w:jc w:val="left"/>
      </w:pPr>
      <w:r>
        <w:br w:type="page"/>
      </w:r>
    </w:p>
    <w:p w14:paraId="00DA166C" w14:textId="20511799" w:rsidR="006A796B" w:rsidRDefault="00564EAF" w:rsidP="00E82691">
      <w:pPr>
        <w:pStyle w:val="Heading1"/>
        <w:numPr>
          <w:ilvl w:val="0"/>
          <w:numId w:val="0"/>
        </w:numPr>
        <w:ind w:left="431"/>
      </w:pPr>
      <w:bookmarkStart w:id="7" w:name="_Toc107425105"/>
      <w:r>
        <w:rPr>
          <w:lang w:val="en-US"/>
        </w:rPr>
        <w:lastRenderedPageBreak/>
        <w:t>KATA PENGANTAR</w:t>
      </w:r>
      <w:bookmarkEnd w:id="7"/>
    </w:p>
    <w:p w14:paraId="254C07C7" w14:textId="77777777" w:rsidR="006A796B" w:rsidRDefault="006A796B" w:rsidP="006A796B"/>
    <w:p w14:paraId="56D0AC64" w14:textId="77777777" w:rsidR="00E82691" w:rsidRDefault="00E82691">
      <w:pPr>
        <w:spacing w:line="259" w:lineRule="auto"/>
        <w:jc w:val="left"/>
        <w:rPr>
          <w:rFonts w:eastAsia="Times New Roman" w:cs="Times New Roman"/>
          <w:b/>
          <w:bCs/>
          <w:caps/>
          <w:kern w:val="32"/>
          <w:sz w:val="28"/>
          <w:szCs w:val="32"/>
          <w:lang w:eastAsia="x-none"/>
        </w:rPr>
      </w:pPr>
      <w:r>
        <w:br w:type="page"/>
      </w:r>
    </w:p>
    <w:p w14:paraId="2EAE38B3" w14:textId="79CA0938" w:rsidR="00334857" w:rsidRPr="003D77F4" w:rsidRDefault="00334857" w:rsidP="00334857">
      <w:pPr>
        <w:pStyle w:val="HeadingnonBab"/>
        <w:rPr>
          <w:lang w:val="id-ID"/>
        </w:rPr>
      </w:pPr>
      <w:bookmarkStart w:id="8" w:name="_Toc107425106"/>
      <w:r w:rsidRPr="003D77F4">
        <w:rPr>
          <w:lang w:val="id-ID"/>
        </w:rPr>
        <w:lastRenderedPageBreak/>
        <w:t>Daftar Isi</w:t>
      </w:r>
      <w:bookmarkEnd w:id="5"/>
      <w:bookmarkEnd w:id="8"/>
    </w:p>
    <w:p w14:paraId="1AADC991" w14:textId="59C87AE8" w:rsidR="000A34AD" w:rsidRDefault="00334857">
      <w:pPr>
        <w:pStyle w:val="TOC1"/>
        <w:tabs>
          <w:tab w:val="right" w:leader="dot" w:pos="7787"/>
        </w:tabs>
        <w:rPr>
          <w:rFonts w:asciiTheme="minorHAnsi" w:eastAsiaTheme="minorEastAsia" w:hAnsiTheme="minorHAnsi"/>
          <w:sz w:val="22"/>
          <w:lang w:eastAsia="zh-CN"/>
        </w:rPr>
      </w:pPr>
      <w:r w:rsidRPr="003D77F4">
        <w:fldChar w:fldCharType="begin"/>
      </w:r>
      <w:r w:rsidRPr="003D77F4">
        <w:instrText xml:space="preserve"> TOC \o "1-4" \h \z \u </w:instrText>
      </w:r>
      <w:r w:rsidRPr="003D77F4">
        <w:fldChar w:fldCharType="separate"/>
      </w:r>
      <w:hyperlink w:anchor="_Toc107425101" w:history="1">
        <w:r w:rsidR="000A34AD" w:rsidRPr="00754587">
          <w:rPr>
            <w:rStyle w:val="Hyperlink"/>
          </w:rPr>
          <w:t>ABSTRAK</w:t>
        </w:r>
        <w:r w:rsidR="000A34AD">
          <w:rPr>
            <w:webHidden/>
          </w:rPr>
          <w:tab/>
        </w:r>
        <w:r w:rsidR="000A34AD">
          <w:rPr>
            <w:webHidden/>
          </w:rPr>
          <w:fldChar w:fldCharType="begin"/>
        </w:r>
        <w:r w:rsidR="000A34AD">
          <w:rPr>
            <w:webHidden/>
          </w:rPr>
          <w:instrText xml:space="preserve"> PAGEREF _Toc107425101 \h </w:instrText>
        </w:r>
        <w:r w:rsidR="000A34AD">
          <w:rPr>
            <w:webHidden/>
          </w:rPr>
        </w:r>
        <w:r w:rsidR="000A34AD">
          <w:rPr>
            <w:webHidden/>
          </w:rPr>
          <w:fldChar w:fldCharType="separate"/>
        </w:r>
        <w:r w:rsidR="000A34AD">
          <w:rPr>
            <w:webHidden/>
          </w:rPr>
          <w:t>ii</w:t>
        </w:r>
        <w:r w:rsidR="000A34AD">
          <w:rPr>
            <w:webHidden/>
          </w:rPr>
          <w:fldChar w:fldCharType="end"/>
        </w:r>
      </w:hyperlink>
    </w:p>
    <w:p w14:paraId="181A8104" w14:textId="1D591675" w:rsidR="000A34AD" w:rsidRDefault="000F6EDD">
      <w:pPr>
        <w:pStyle w:val="TOC1"/>
        <w:tabs>
          <w:tab w:val="right" w:leader="dot" w:pos="7787"/>
        </w:tabs>
        <w:rPr>
          <w:rFonts w:asciiTheme="minorHAnsi" w:eastAsiaTheme="minorEastAsia" w:hAnsiTheme="minorHAnsi"/>
          <w:sz w:val="22"/>
          <w:lang w:eastAsia="zh-CN"/>
        </w:rPr>
      </w:pPr>
      <w:hyperlink w:anchor="_Toc107425102" w:history="1">
        <w:r w:rsidR="000A34AD" w:rsidRPr="00754587">
          <w:rPr>
            <w:rStyle w:val="Hyperlink"/>
            <w:i/>
            <w:iCs/>
            <w:lang w:val="en-US"/>
          </w:rPr>
          <w:t>Abstract</w:t>
        </w:r>
        <w:r w:rsidR="000A34AD">
          <w:rPr>
            <w:webHidden/>
          </w:rPr>
          <w:tab/>
        </w:r>
        <w:r w:rsidR="000A34AD">
          <w:rPr>
            <w:webHidden/>
          </w:rPr>
          <w:fldChar w:fldCharType="begin"/>
        </w:r>
        <w:r w:rsidR="000A34AD">
          <w:rPr>
            <w:webHidden/>
          </w:rPr>
          <w:instrText xml:space="preserve"> PAGEREF _Toc107425102 \h </w:instrText>
        </w:r>
        <w:r w:rsidR="000A34AD">
          <w:rPr>
            <w:webHidden/>
          </w:rPr>
        </w:r>
        <w:r w:rsidR="000A34AD">
          <w:rPr>
            <w:webHidden/>
          </w:rPr>
          <w:fldChar w:fldCharType="separate"/>
        </w:r>
        <w:r w:rsidR="000A34AD">
          <w:rPr>
            <w:webHidden/>
          </w:rPr>
          <w:t>iii</w:t>
        </w:r>
        <w:r w:rsidR="000A34AD">
          <w:rPr>
            <w:webHidden/>
          </w:rPr>
          <w:fldChar w:fldCharType="end"/>
        </w:r>
      </w:hyperlink>
    </w:p>
    <w:p w14:paraId="4BD438EA" w14:textId="2B39623D" w:rsidR="000A34AD" w:rsidRDefault="000F6EDD">
      <w:pPr>
        <w:pStyle w:val="TOC1"/>
        <w:tabs>
          <w:tab w:val="right" w:leader="dot" w:pos="7787"/>
        </w:tabs>
        <w:rPr>
          <w:rFonts w:asciiTheme="minorHAnsi" w:eastAsiaTheme="minorEastAsia" w:hAnsiTheme="minorHAnsi"/>
          <w:sz w:val="22"/>
          <w:lang w:eastAsia="zh-CN"/>
        </w:rPr>
      </w:pPr>
      <w:hyperlink w:anchor="_Toc107425103" w:history="1">
        <w:r w:rsidR="000A34AD" w:rsidRPr="00754587">
          <w:rPr>
            <w:rStyle w:val="Hyperlink"/>
          </w:rPr>
          <w:t>LEMBAR PENGESAHAN</w:t>
        </w:r>
        <w:r w:rsidR="000A34AD">
          <w:rPr>
            <w:webHidden/>
          </w:rPr>
          <w:tab/>
        </w:r>
        <w:r w:rsidR="000A34AD">
          <w:rPr>
            <w:webHidden/>
          </w:rPr>
          <w:fldChar w:fldCharType="begin"/>
        </w:r>
        <w:r w:rsidR="000A34AD">
          <w:rPr>
            <w:webHidden/>
          </w:rPr>
          <w:instrText xml:space="preserve"> PAGEREF _Toc107425103 \h </w:instrText>
        </w:r>
        <w:r w:rsidR="000A34AD">
          <w:rPr>
            <w:webHidden/>
          </w:rPr>
        </w:r>
        <w:r w:rsidR="000A34AD">
          <w:rPr>
            <w:webHidden/>
          </w:rPr>
          <w:fldChar w:fldCharType="separate"/>
        </w:r>
        <w:r w:rsidR="000A34AD">
          <w:rPr>
            <w:webHidden/>
          </w:rPr>
          <w:t>iv</w:t>
        </w:r>
        <w:r w:rsidR="000A34AD">
          <w:rPr>
            <w:webHidden/>
          </w:rPr>
          <w:fldChar w:fldCharType="end"/>
        </w:r>
      </w:hyperlink>
    </w:p>
    <w:p w14:paraId="27984745" w14:textId="48877EE1" w:rsidR="000A34AD" w:rsidRDefault="000F6EDD">
      <w:pPr>
        <w:pStyle w:val="TOC1"/>
        <w:tabs>
          <w:tab w:val="right" w:leader="dot" w:pos="7787"/>
        </w:tabs>
        <w:rPr>
          <w:rFonts w:asciiTheme="minorHAnsi" w:eastAsiaTheme="minorEastAsia" w:hAnsiTheme="minorHAnsi"/>
          <w:sz w:val="22"/>
          <w:lang w:eastAsia="zh-CN"/>
        </w:rPr>
      </w:pPr>
      <w:hyperlink w:anchor="_Toc107425104" w:history="1">
        <w:r w:rsidR="000A34AD" w:rsidRPr="00754587">
          <w:rPr>
            <w:rStyle w:val="Hyperlink"/>
          </w:rPr>
          <w:t>LEMBAR PERNYATAAN ORISINALITAS</w:t>
        </w:r>
        <w:r w:rsidR="000A34AD">
          <w:rPr>
            <w:webHidden/>
          </w:rPr>
          <w:tab/>
        </w:r>
        <w:r w:rsidR="000A34AD">
          <w:rPr>
            <w:webHidden/>
          </w:rPr>
          <w:fldChar w:fldCharType="begin"/>
        </w:r>
        <w:r w:rsidR="000A34AD">
          <w:rPr>
            <w:webHidden/>
          </w:rPr>
          <w:instrText xml:space="preserve"> PAGEREF _Toc107425104 \h </w:instrText>
        </w:r>
        <w:r w:rsidR="000A34AD">
          <w:rPr>
            <w:webHidden/>
          </w:rPr>
        </w:r>
        <w:r w:rsidR="000A34AD">
          <w:rPr>
            <w:webHidden/>
          </w:rPr>
          <w:fldChar w:fldCharType="separate"/>
        </w:r>
        <w:r w:rsidR="000A34AD">
          <w:rPr>
            <w:webHidden/>
          </w:rPr>
          <w:t>v</w:t>
        </w:r>
        <w:r w:rsidR="000A34AD">
          <w:rPr>
            <w:webHidden/>
          </w:rPr>
          <w:fldChar w:fldCharType="end"/>
        </w:r>
      </w:hyperlink>
    </w:p>
    <w:p w14:paraId="17F2E8E0" w14:textId="1E70D06F" w:rsidR="000A34AD" w:rsidRDefault="000F6EDD">
      <w:pPr>
        <w:pStyle w:val="TOC1"/>
        <w:tabs>
          <w:tab w:val="right" w:leader="dot" w:pos="7787"/>
        </w:tabs>
        <w:rPr>
          <w:rFonts w:asciiTheme="minorHAnsi" w:eastAsiaTheme="minorEastAsia" w:hAnsiTheme="minorHAnsi"/>
          <w:sz w:val="22"/>
          <w:lang w:eastAsia="zh-CN"/>
        </w:rPr>
      </w:pPr>
      <w:hyperlink w:anchor="_Toc107425105" w:history="1">
        <w:r w:rsidR="000A34AD" w:rsidRPr="00754587">
          <w:rPr>
            <w:rStyle w:val="Hyperlink"/>
            <w:lang w:val="en-US"/>
          </w:rPr>
          <w:t>KATA PENGANTAR</w:t>
        </w:r>
        <w:r w:rsidR="000A34AD">
          <w:rPr>
            <w:webHidden/>
          </w:rPr>
          <w:tab/>
        </w:r>
        <w:r w:rsidR="000A34AD">
          <w:rPr>
            <w:webHidden/>
          </w:rPr>
          <w:fldChar w:fldCharType="begin"/>
        </w:r>
        <w:r w:rsidR="000A34AD">
          <w:rPr>
            <w:webHidden/>
          </w:rPr>
          <w:instrText xml:space="preserve"> PAGEREF _Toc107425105 \h </w:instrText>
        </w:r>
        <w:r w:rsidR="000A34AD">
          <w:rPr>
            <w:webHidden/>
          </w:rPr>
        </w:r>
        <w:r w:rsidR="000A34AD">
          <w:rPr>
            <w:webHidden/>
          </w:rPr>
          <w:fldChar w:fldCharType="separate"/>
        </w:r>
        <w:r w:rsidR="000A34AD">
          <w:rPr>
            <w:webHidden/>
          </w:rPr>
          <w:t>vi</w:t>
        </w:r>
        <w:r w:rsidR="000A34AD">
          <w:rPr>
            <w:webHidden/>
          </w:rPr>
          <w:fldChar w:fldCharType="end"/>
        </w:r>
      </w:hyperlink>
    </w:p>
    <w:p w14:paraId="5CDCA5CD" w14:textId="6890BF8C" w:rsidR="000A34AD" w:rsidRDefault="000F6EDD">
      <w:pPr>
        <w:pStyle w:val="TOC1"/>
        <w:tabs>
          <w:tab w:val="right" w:leader="dot" w:pos="7787"/>
        </w:tabs>
        <w:rPr>
          <w:rFonts w:asciiTheme="minorHAnsi" w:eastAsiaTheme="minorEastAsia" w:hAnsiTheme="minorHAnsi"/>
          <w:sz w:val="22"/>
          <w:lang w:eastAsia="zh-CN"/>
        </w:rPr>
      </w:pPr>
      <w:hyperlink w:anchor="_Toc107425106" w:history="1">
        <w:r w:rsidR="000A34AD" w:rsidRPr="00754587">
          <w:rPr>
            <w:rStyle w:val="Hyperlink"/>
          </w:rPr>
          <w:t>Daftar Isi</w:t>
        </w:r>
        <w:r w:rsidR="000A34AD">
          <w:rPr>
            <w:webHidden/>
          </w:rPr>
          <w:tab/>
        </w:r>
        <w:r w:rsidR="000A34AD">
          <w:rPr>
            <w:webHidden/>
          </w:rPr>
          <w:fldChar w:fldCharType="begin"/>
        </w:r>
        <w:r w:rsidR="000A34AD">
          <w:rPr>
            <w:webHidden/>
          </w:rPr>
          <w:instrText xml:space="preserve"> PAGEREF _Toc107425106 \h </w:instrText>
        </w:r>
        <w:r w:rsidR="000A34AD">
          <w:rPr>
            <w:webHidden/>
          </w:rPr>
        </w:r>
        <w:r w:rsidR="000A34AD">
          <w:rPr>
            <w:webHidden/>
          </w:rPr>
          <w:fldChar w:fldCharType="separate"/>
        </w:r>
        <w:r w:rsidR="000A34AD">
          <w:rPr>
            <w:webHidden/>
          </w:rPr>
          <w:t>vii</w:t>
        </w:r>
        <w:r w:rsidR="000A34AD">
          <w:rPr>
            <w:webHidden/>
          </w:rPr>
          <w:fldChar w:fldCharType="end"/>
        </w:r>
      </w:hyperlink>
    </w:p>
    <w:p w14:paraId="17D18DCE" w14:textId="4F698094" w:rsidR="000A34AD" w:rsidRDefault="000F6EDD">
      <w:pPr>
        <w:pStyle w:val="TOC1"/>
        <w:tabs>
          <w:tab w:val="right" w:leader="dot" w:pos="7787"/>
        </w:tabs>
        <w:rPr>
          <w:rFonts w:asciiTheme="minorHAnsi" w:eastAsiaTheme="minorEastAsia" w:hAnsiTheme="minorHAnsi"/>
          <w:sz w:val="22"/>
          <w:lang w:eastAsia="zh-CN"/>
        </w:rPr>
      </w:pPr>
      <w:hyperlink w:anchor="_Toc107425107" w:history="1">
        <w:r w:rsidR="000A34AD" w:rsidRPr="00754587">
          <w:rPr>
            <w:rStyle w:val="Hyperlink"/>
          </w:rPr>
          <w:t>Daftar Gambar</w:t>
        </w:r>
        <w:r w:rsidR="000A34AD">
          <w:rPr>
            <w:webHidden/>
          </w:rPr>
          <w:tab/>
        </w:r>
        <w:r w:rsidR="000A34AD">
          <w:rPr>
            <w:webHidden/>
          </w:rPr>
          <w:fldChar w:fldCharType="begin"/>
        </w:r>
        <w:r w:rsidR="000A34AD">
          <w:rPr>
            <w:webHidden/>
          </w:rPr>
          <w:instrText xml:space="preserve"> PAGEREF _Toc107425107 \h </w:instrText>
        </w:r>
        <w:r w:rsidR="000A34AD">
          <w:rPr>
            <w:webHidden/>
          </w:rPr>
        </w:r>
        <w:r w:rsidR="000A34AD">
          <w:rPr>
            <w:webHidden/>
          </w:rPr>
          <w:fldChar w:fldCharType="separate"/>
        </w:r>
        <w:r w:rsidR="000A34AD">
          <w:rPr>
            <w:webHidden/>
          </w:rPr>
          <w:t>x</w:t>
        </w:r>
        <w:r w:rsidR="000A34AD">
          <w:rPr>
            <w:webHidden/>
          </w:rPr>
          <w:fldChar w:fldCharType="end"/>
        </w:r>
      </w:hyperlink>
    </w:p>
    <w:p w14:paraId="5D39D3A1" w14:textId="27F92CA5" w:rsidR="000A34AD" w:rsidRDefault="000F6EDD">
      <w:pPr>
        <w:pStyle w:val="TOC1"/>
        <w:tabs>
          <w:tab w:val="right" w:leader="dot" w:pos="7787"/>
        </w:tabs>
        <w:rPr>
          <w:rFonts w:asciiTheme="minorHAnsi" w:eastAsiaTheme="minorEastAsia" w:hAnsiTheme="minorHAnsi"/>
          <w:sz w:val="22"/>
          <w:lang w:eastAsia="zh-CN"/>
        </w:rPr>
      </w:pPr>
      <w:hyperlink w:anchor="_Toc107425108" w:history="1">
        <w:r w:rsidR="000A34AD" w:rsidRPr="00754587">
          <w:rPr>
            <w:rStyle w:val="Hyperlink"/>
          </w:rPr>
          <w:t>Daftar Tabel</w:t>
        </w:r>
        <w:r w:rsidR="000A34AD">
          <w:rPr>
            <w:webHidden/>
          </w:rPr>
          <w:tab/>
        </w:r>
        <w:r w:rsidR="000A34AD">
          <w:rPr>
            <w:webHidden/>
          </w:rPr>
          <w:fldChar w:fldCharType="begin"/>
        </w:r>
        <w:r w:rsidR="000A34AD">
          <w:rPr>
            <w:webHidden/>
          </w:rPr>
          <w:instrText xml:space="preserve"> PAGEREF _Toc107425108 \h </w:instrText>
        </w:r>
        <w:r w:rsidR="000A34AD">
          <w:rPr>
            <w:webHidden/>
          </w:rPr>
        </w:r>
        <w:r w:rsidR="000A34AD">
          <w:rPr>
            <w:webHidden/>
          </w:rPr>
          <w:fldChar w:fldCharType="separate"/>
        </w:r>
        <w:r w:rsidR="000A34AD">
          <w:rPr>
            <w:webHidden/>
          </w:rPr>
          <w:t>xi</w:t>
        </w:r>
        <w:r w:rsidR="000A34AD">
          <w:rPr>
            <w:webHidden/>
          </w:rPr>
          <w:fldChar w:fldCharType="end"/>
        </w:r>
      </w:hyperlink>
    </w:p>
    <w:p w14:paraId="0E789F62" w14:textId="1C37E703" w:rsidR="000A34AD" w:rsidRDefault="000F6EDD">
      <w:pPr>
        <w:pStyle w:val="TOC1"/>
        <w:tabs>
          <w:tab w:val="right" w:leader="dot" w:pos="7787"/>
        </w:tabs>
        <w:rPr>
          <w:rFonts w:asciiTheme="minorHAnsi" w:eastAsiaTheme="minorEastAsia" w:hAnsiTheme="minorHAnsi"/>
          <w:sz w:val="22"/>
          <w:lang w:eastAsia="zh-CN"/>
        </w:rPr>
      </w:pPr>
      <w:hyperlink w:anchor="_Toc107425109" w:history="1">
        <w:r w:rsidR="000A34AD" w:rsidRPr="00754587">
          <w:rPr>
            <w:rStyle w:val="Hyperlink"/>
          </w:rPr>
          <w:t>Daftar Lampiran</w:t>
        </w:r>
        <w:r w:rsidR="000A34AD">
          <w:rPr>
            <w:webHidden/>
          </w:rPr>
          <w:tab/>
        </w:r>
        <w:r w:rsidR="000A34AD">
          <w:rPr>
            <w:webHidden/>
          </w:rPr>
          <w:fldChar w:fldCharType="begin"/>
        </w:r>
        <w:r w:rsidR="000A34AD">
          <w:rPr>
            <w:webHidden/>
          </w:rPr>
          <w:instrText xml:space="preserve"> PAGEREF _Toc107425109 \h </w:instrText>
        </w:r>
        <w:r w:rsidR="000A34AD">
          <w:rPr>
            <w:webHidden/>
          </w:rPr>
        </w:r>
        <w:r w:rsidR="000A34AD">
          <w:rPr>
            <w:webHidden/>
          </w:rPr>
          <w:fldChar w:fldCharType="separate"/>
        </w:r>
        <w:r w:rsidR="000A34AD">
          <w:rPr>
            <w:webHidden/>
          </w:rPr>
          <w:t>xii</w:t>
        </w:r>
        <w:r w:rsidR="000A34AD">
          <w:rPr>
            <w:webHidden/>
          </w:rPr>
          <w:fldChar w:fldCharType="end"/>
        </w:r>
      </w:hyperlink>
    </w:p>
    <w:p w14:paraId="4487288D" w14:textId="725C7B34" w:rsidR="000A34AD" w:rsidRDefault="000F6EDD">
      <w:pPr>
        <w:pStyle w:val="TOC1"/>
        <w:tabs>
          <w:tab w:val="right" w:leader="dot" w:pos="7787"/>
        </w:tabs>
        <w:rPr>
          <w:rFonts w:asciiTheme="minorHAnsi" w:eastAsiaTheme="minorEastAsia" w:hAnsiTheme="minorHAnsi"/>
          <w:sz w:val="22"/>
          <w:lang w:eastAsia="zh-CN"/>
        </w:rPr>
      </w:pPr>
      <w:hyperlink w:anchor="_Toc107425110" w:history="1">
        <w:r w:rsidR="000A34AD" w:rsidRPr="00754587">
          <w:rPr>
            <w:rStyle w:val="Hyperlink"/>
          </w:rPr>
          <w:t>Daftar Istilah</w:t>
        </w:r>
        <w:r w:rsidR="000A34AD">
          <w:rPr>
            <w:webHidden/>
          </w:rPr>
          <w:tab/>
        </w:r>
        <w:r w:rsidR="000A34AD">
          <w:rPr>
            <w:webHidden/>
          </w:rPr>
          <w:fldChar w:fldCharType="begin"/>
        </w:r>
        <w:r w:rsidR="000A34AD">
          <w:rPr>
            <w:webHidden/>
          </w:rPr>
          <w:instrText xml:space="preserve"> PAGEREF _Toc107425110 \h </w:instrText>
        </w:r>
        <w:r w:rsidR="000A34AD">
          <w:rPr>
            <w:webHidden/>
          </w:rPr>
        </w:r>
        <w:r w:rsidR="000A34AD">
          <w:rPr>
            <w:webHidden/>
          </w:rPr>
          <w:fldChar w:fldCharType="separate"/>
        </w:r>
        <w:r w:rsidR="000A34AD">
          <w:rPr>
            <w:webHidden/>
          </w:rPr>
          <w:t>xiii</w:t>
        </w:r>
        <w:r w:rsidR="000A34AD">
          <w:rPr>
            <w:webHidden/>
          </w:rPr>
          <w:fldChar w:fldCharType="end"/>
        </w:r>
      </w:hyperlink>
    </w:p>
    <w:p w14:paraId="102B7AAC" w14:textId="1D1E102C" w:rsidR="000A34AD" w:rsidRDefault="000F6EDD">
      <w:pPr>
        <w:pStyle w:val="TOC1"/>
        <w:tabs>
          <w:tab w:val="left" w:pos="880"/>
          <w:tab w:val="right" w:leader="dot" w:pos="7787"/>
        </w:tabs>
        <w:rPr>
          <w:rFonts w:asciiTheme="minorHAnsi" w:eastAsiaTheme="minorEastAsia" w:hAnsiTheme="minorHAnsi"/>
          <w:sz w:val="22"/>
          <w:lang w:eastAsia="zh-CN"/>
        </w:rPr>
      </w:pPr>
      <w:hyperlink w:anchor="_Toc107425111" w:history="1">
        <w:r w:rsidR="000A34AD" w:rsidRPr="00754587">
          <w:rPr>
            <w:rStyle w:val="Hyperlink"/>
          </w:rPr>
          <w:t>Bab I</w:t>
        </w:r>
        <w:r w:rsidR="000A34AD">
          <w:rPr>
            <w:rFonts w:asciiTheme="minorHAnsi" w:eastAsiaTheme="minorEastAsia" w:hAnsiTheme="minorHAnsi"/>
            <w:sz w:val="22"/>
            <w:lang w:eastAsia="zh-CN"/>
          </w:rPr>
          <w:tab/>
        </w:r>
        <w:r w:rsidR="000A34AD" w:rsidRPr="00754587">
          <w:rPr>
            <w:rStyle w:val="Hyperlink"/>
          </w:rPr>
          <w:t>Pendahuluan</w:t>
        </w:r>
        <w:r w:rsidR="000A34AD">
          <w:rPr>
            <w:webHidden/>
          </w:rPr>
          <w:tab/>
        </w:r>
        <w:r w:rsidR="000A34AD">
          <w:rPr>
            <w:webHidden/>
          </w:rPr>
          <w:fldChar w:fldCharType="begin"/>
        </w:r>
        <w:r w:rsidR="000A34AD">
          <w:rPr>
            <w:webHidden/>
          </w:rPr>
          <w:instrText xml:space="preserve"> PAGEREF _Toc107425111 \h </w:instrText>
        </w:r>
        <w:r w:rsidR="000A34AD">
          <w:rPr>
            <w:webHidden/>
          </w:rPr>
        </w:r>
        <w:r w:rsidR="000A34AD">
          <w:rPr>
            <w:webHidden/>
          </w:rPr>
          <w:fldChar w:fldCharType="separate"/>
        </w:r>
        <w:r w:rsidR="000A34AD">
          <w:rPr>
            <w:webHidden/>
          </w:rPr>
          <w:t>1</w:t>
        </w:r>
        <w:r w:rsidR="000A34AD">
          <w:rPr>
            <w:webHidden/>
          </w:rPr>
          <w:fldChar w:fldCharType="end"/>
        </w:r>
      </w:hyperlink>
    </w:p>
    <w:p w14:paraId="6F0DDCF7" w14:textId="00A78B04"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12" w:history="1">
        <w:r w:rsidR="000A34AD" w:rsidRPr="00754587">
          <w:rPr>
            <w:rStyle w:val="Hyperlink"/>
          </w:rPr>
          <w:t>I.1</w:t>
        </w:r>
        <w:r w:rsidR="000A34AD">
          <w:rPr>
            <w:rFonts w:asciiTheme="minorHAnsi" w:eastAsiaTheme="minorEastAsia" w:hAnsiTheme="minorHAnsi"/>
            <w:sz w:val="22"/>
            <w:lang w:eastAsia="zh-CN"/>
          </w:rPr>
          <w:tab/>
        </w:r>
        <w:r w:rsidR="000A34AD" w:rsidRPr="00754587">
          <w:rPr>
            <w:rStyle w:val="Hyperlink"/>
          </w:rPr>
          <w:t>Latar Belakang</w:t>
        </w:r>
        <w:r w:rsidR="000A34AD">
          <w:rPr>
            <w:webHidden/>
          </w:rPr>
          <w:tab/>
        </w:r>
        <w:r w:rsidR="000A34AD">
          <w:rPr>
            <w:webHidden/>
          </w:rPr>
          <w:fldChar w:fldCharType="begin"/>
        </w:r>
        <w:r w:rsidR="000A34AD">
          <w:rPr>
            <w:webHidden/>
          </w:rPr>
          <w:instrText xml:space="preserve"> PAGEREF _Toc107425112 \h </w:instrText>
        </w:r>
        <w:r w:rsidR="000A34AD">
          <w:rPr>
            <w:webHidden/>
          </w:rPr>
        </w:r>
        <w:r w:rsidR="000A34AD">
          <w:rPr>
            <w:webHidden/>
          </w:rPr>
          <w:fldChar w:fldCharType="separate"/>
        </w:r>
        <w:r w:rsidR="000A34AD">
          <w:rPr>
            <w:webHidden/>
          </w:rPr>
          <w:t>1</w:t>
        </w:r>
        <w:r w:rsidR="000A34AD">
          <w:rPr>
            <w:webHidden/>
          </w:rPr>
          <w:fldChar w:fldCharType="end"/>
        </w:r>
      </w:hyperlink>
    </w:p>
    <w:p w14:paraId="01E2F0B0" w14:textId="35C065AF"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13" w:history="1">
        <w:r w:rsidR="000A34AD" w:rsidRPr="00754587">
          <w:rPr>
            <w:rStyle w:val="Hyperlink"/>
          </w:rPr>
          <w:t>I.2</w:t>
        </w:r>
        <w:r w:rsidR="000A34AD">
          <w:rPr>
            <w:rFonts w:asciiTheme="minorHAnsi" w:eastAsiaTheme="minorEastAsia" w:hAnsiTheme="minorHAnsi"/>
            <w:sz w:val="22"/>
            <w:lang w:eastAsia="zh-CN"/>
          </w:rPr>
          <w:tab/>
        </w:r>
        <w:r w:rsidR="000A34AD" w:rsidRPr="00754587">
          <w:rPr>
            <w:rStyle w:val="Hyperlink"/>
          </w:rPr>
          <w:t>Perumusan Masalah</w:t>
        </w:r>
        <w:r w:rsidR="000A34AD">
          <w:rPr>
            <w:webHidden/>
          </w:rPr>
          <w:tab/>
        </w:r>
        <w:r w:rsidR="000A34AD">
          <w:rPr>
            <w:webHidden/>
          </w:rPr>
          <w:fldChar w:fldCharType="begin"/>
        </w:r>
        <w:r w:rsidR="000A34AD">
          <w:rPr>
            <w:webHidden/>
          </w:rPr>
          <w:instrText xml:space="preserve"> PAGEREF _Toc107425113 \h </w:instrText>
        </w:r>
        <w:r w:rsidR="000A34AD">
          <w:rPr>
            <w:webHidden/>
          </w:rPr>
        </w:r>
        <w:r w:rsidR="000A34AD">
          <w:rPr>
            <w:webHidden/>
          </w:rPr>
          <w:fldChar w:fldCharType="separate"/>
        </w:r>
        <w:r w:rsidR="000A34AD">
          <w:rPr>
            <w:webHidden/>
          </w:rPr>
          <w:t>2</w:t>
        </w:r>
        <w:r w:rsidR="000A34AD">
          <w:rPr>
            <w:webHidden/>
          </w:rPr>
          <w:fldChar w:fldCharType="end"/>
        </w:r>
      </w:hyperlink>
    </w:p>
    <w:p w14:paraId="7A383446" w14:textId="2718205D"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14" w:history="1">
        <w:r w:rsidR="000A34AD" w:rsidRPr="00754587">
          <w:rPr>
            <w:rStyle w:val="Hyperlink"/>
          </w:rPr>
          <w:t>I.3</w:t>
        </w:r>
        <w:r w:rsidR="000A34AD">
          <w:rPr>
            <w:rFonts w:asciiTheme="minorHAnsi" w:eastAsiaTheme="minorEastAsia" w:hAnsiTheme="minorHAnsi"/>
            <w:sz w:val="22"/>
            <w:lang w:eastAsia="zh-CN"/>
          </w:rPr>
          <w:tab/>
        </w:r>
        <w:r w:rsidR="000A34AD" w:rsidRPr="00754587">
          <w:rPr>
            <w:rStyle w:val="Hyperlink"/>
          </w:rPr>
          <w:t>Tujuan Penelitian</w:t>
        </w:r>
        <w:r w:rsidR="000A34AD">
          <w:rPr>
            <w:webHidden/>
          </w:rPr>
          <w:tab/>
        </w:r>
        <w:r w:rsidR="000A34AD">
          <w:rPr>
            <w:webHidden/>
          </w:rPr>
          <w:fldChar w:fldCharType="begin"/>
        </w:r>
        <w:r w:rsidR="000A34AD">
          <w:rPr>
            <w:webHidden/>
          </w:rPr>
          <w:instrText xml:space="preserve"> PAGEREF _Toc107425114 \h </w:instrText>
        </w:r>
        <w:r w:rsidR="000A34AD">
          <w:rPr>
            <w:webHidden/>
          </w:rPr>
        </w:r>
        <w:r w:rsidR="000A34AD">
          <w:rPr>
            <w:webHidden/>
          </w:rPr>
          <w:fldChar w:fldCharType="separate"/>
        </w:r>
        <w:r w:rsidR="000A34AD">
          <w:rPr>
            <w:webHidden/>
          </w:rPr>
          <w:t>2</w:t>
        </w:r>
        <w:r w:rsidR="000A34AD">
          <w:rPr>
            <w:webHidden/>
          </w:rPr>
          <w:fldChar w:fldCharType="end"/>
        </w:r>
      </w:hyperlink>
    </w:p>
    <w:p w14:paraId="593A654E" w14:textId="5E8C2F1F"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15" w:history="1">
        <w:r w:rsidR="000A34AD" w:rsidRPr="00754587">
          <w:rPr>
            <w:rStyle w:val="Hyperlink"/>
          </w:rPr>
          <w:t>I.4</w:t>
        </w:r>
        <w:r w:rsidR="000A34AD">
          <w:rPr>
            <w:rFonts w:asciiTheme="minorHAnsi" w:eastAsiaTheme="minorEastAsia" w:hAnsiTheme="minorHAnsi"/>
            <w:sz w:val="22"/>
            <w:lang w:eastAsia="zh-CN"/>
          </w:rPr>
          <w:tab/>
        </w:r>
        <w:r w:rsidR="000A34AD" w:rsidRPr="00754587">
          <w:rPr>
            <w:rStyle w:val="Hyperlink"/>
          </w:rPr>
          <w:t>Batasan Penelitian</w:t>
        </w:r>
        <w:r w:rsidR="000A34AD">
          <w:rPr>
            <w:webHidden/>
          </w:rPr>
          <w:tab/>
        </w:r>
        <w:r w:rsidR="000A34AD">
          <w:rPr>
            <w:webHidden/>
          </w:rPr>
          <w:fldChar w:fldCharType="begin"/>
        </w:r>
        <w:r w:rsidR="000A34AD">
          <w:rPr>
            <w:webHidden/>
          </w:rPr>
          <w:instrText xml:space="preserve"> PAGEREF _Toc107425115 \h </w:instrText>
        </w:r>
        <w:r w:rsidR="000A34AD">
          <w:rPr>
            <w:webHidden/>
          </w:rPr>
        </w:r>
        <w:r w:rsidR="000A34AD">
          <w:rPr>
            <w:webHidden/>
          </w:rPr>
          <w:fldChar w:fldCharType="separate"/>
        </w:r>
        <w:r w:rsidR="000A34AD">
          <w:rPr>
            <w:webHidden/>
          </w:rPr>
          <w:t>2</w:t>
        </w:r>
        <w:r w:rsidR="000A34AD">
          <w:rPr>
            <w:webHidden/>
          </w:rPr>
          <w:fldChar w:fldCharType="end"/>
        </w:r>
      </w:hyperlink>
    </w:p>
    <w:p w14:paraId="304D4644" w14:textId="5119320C"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16" w:history="1">
        <w:r w:rsidR="000A34AD" w:rsidRPr="00754587">
          <w:rPr>
            <w:rStyle w:val="Hyperlink"/>
          </w:rPr>
          <w:t>I.5</w:t>
        </w:r>
        <w:r w:rsidR="000A34AD">
          <w:rPr>
            <w:rFonts w:asciiTheme="minorHAnsi" w:eastAsiaTheme="minorEastAsia" w:hAnsiTheme="minorHAnsi"/>
            <w:sz w:val="22"/>
            <w:lang w:eastAsia="zh-CN"/>
          </w:rPr>
          <w:tab/>
        </w:r>
        <w:r w:rsidR="000A34AD" w:rsidRPr="00754587">
          <w:rPr>
            <w:rStyle w:val="Hyperlink"/>
          </w:rPr>
          <w:t>Manfaat Penelitian</w:t>
        </w:r>
        <w:r w:rsidR="000A34AD">
          <w:rPr>
            <w:webHidden/>
          </w:rPr>
          <w:tab/>
        </w:r>
        <w:r w:rsidR="000A34AD">
          <w:rPr>
            <w:webHidden/>
          </w:rPr>
          <w:fldChar w:fldCharType="begin"/>
        </w:r>
        <w:r w:rsidR="000A34AD">
          <w:rPr>
            <w:webHidden/>
          </w:rPr>
          <w:instrText xml:space="preserve"> PAGEREF _Toc107425116 \h </w:instrText>
        </w:r>
        <w:r w:rsidR="000A34AD">
          <w:rPr>
            <w:webHidden/>
          </w:rPr>
        </w:r>
        <w:r w:rsidR="000A34AD">
          <w:rPr>
            <w:webHidden/>
          </w:rPr>
          <w:fldChar w:fldCharType="separate"/>
        </w:r>
        <w:r w:rsidR="000A34AD">
          <w:rPr>
            <w:webHidden/>
          </w:rPr>
          <w:t>3</w:t>
        </w:r>
        <w:r w:rsidR="000A34AD">
          <w:rPr>
            <w:webHidden/>
          </w:rPr>
          <w:fldChar w:fldCharType="end"/>
        </w:r>
      </w:hyperlink>
    </w:p>
    <w:p w14:paraId="1F8D6BE2" w14:textId="14DB67A3"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17" w:history="1">
        <w:r w:rsidR="000A34AD" w:rsidRPr="00754587">
          <w:rPr>
            <w:rStyle w:val="Hyperlink"/>
          </w:rPr>
          <w:t>I.6</w:t>
        </w:r>
        <w:r w:rsidR="000A34AD">
          <w:rPr>
            <w:rFonts w:asciiTheme="minorHAnsi" w:eastAsiaTheme="minorEastAsia" w:hAnsiTheme="minorHAnsi"/>
            <w:sz w:val="22"/>
            <w:lang w:eastAsia="zh-CN"/>
          </w:rPr>
          <w:tab/>
        </w:r>
        <w:r w:rsidR="000A34AD" w:rsidRPr="00754587">
          <w:rPr>
            <w:rStyle w:val="Hyperlink"/>
          </w:rPr>
          <w:t>Sistematika Penulisan</w:t>
        </w:r>
        <w:r w:rsidR="000A34AD">
          <w:rPr>
            <w:webHidden/>
          </w:rPr>
          <w:tab/>
        </w:r>
        <w:r w:rsidR="000A34AD">
          <w:rPr>
            <w:webHidden/>
          </w:rPr>
          <w:fldChar w:fldCharType="begin"/>
        </w:r>
        <w:r w:rsidR="000A34AD">
          <w:rPr>
            <w:webHidden/>
          </w:rPr>
          <w:instrText xml:space="preserve"> PAGEREF _Toc107425117 \h </w:instrText>
        </w:r>
        <w:r w:rsidR="000A34AD">
          <w:rPr>
            <w:webHidden/>
          </w:rPr>
        </w:r>
        <w:r w:rsidR="000A34AD">
          <w:rPr>
            <w:webHidden/>
          </w:rPr>
          <w:fldChar w:fldCharType="separate"/>
        </w:r>
        <w:r w:rsidR="000A34AD">
          <w:rPr>
            <w:webHidden/>
          </w:rPr>
          <w:t>3</w:t>
        </w:r>
        <w:r w:rsidR="000A34AD">
          <w:rPr>
            <w:webHidden/>
          </w:rPr>
          <w:fldChar w:fldCharType="end"/>
        </w:r>
      </w:hyperlink>
    </w:p>
    <w:p w14:paraId="0F707407" w14:textId="0A4A1BCC" w:rsidR="000A34AD" w:rsidRDefault="000F6EDD">
      <w:pPr>
        <w:pStyle w:val="TOC1"/>
        <w:tabs>
          <w:tab w:val="left" w:pos="880"/>
          <w:tab w:val="right" w:leader="dot" w:pos="7787"/>
        </w:tabs>
        <w:rPr>
          <w:rFonts w:asciiTheme="minorHAnsi" w:eastAsiaTheme="minorEastAsia" w:hAnsiTheme="minorHAnsi"/>
          <w:sz w:val="22"/>
          <w:lang w:eastAsia="zh-CN"/>
        </w:rPr>
      </w:pPr>
      <w:hyperlink w:anchor="_Toc107425118" w:history="1">
        <w:r w:rsidR="000A34AD" w:rsidRPr="00754587">
          <w:rPr>
            <w:rStyle w:val="Hyperlink"/>
          </w:rPr>
          <w:t>Bab II</w:t>
        </w:r>
        <w:r w:rsidR="000A34AD">
          <w:rPr>
            <w:rFonts w:asciiTheme="minorHAnsi" w:eastAsiaTheme="minorEastAsia" w:hAnsiTheme="minorHAnsi"/>
            <w:sz w:val="22"/>
            <w:lang w:eastAsia="zh-CN"/>
          </w:rPr>
          <w:tab/>
        </w:r>
        <w:r w:rsidR="000A34AD" w:rsidRPr="00754587">
          <w:rPr>
            <w:rStyle w:val="Hyperlink"/>
          </w:rPr>
          <w:t>Tinjauan Pustaka</w:t>
        </w:r>
        <w:r w:rsidR="000A34AD">
          <w:rPr>
            <w:webHidden/>
          </w:rPr>
          <w:tab/>
        </w:r>
        <w:r w:rsidR="000A34AD">
          <w:rPr>
            <w:webHidden/>
          </w:rPr>
          <w:fldChar w:fldCharType="begin"/>
        </w:r>
        <w:r w:rsidR="000A34AD">
          <w:rPr>
            <w:webHidden/>
          </w:rPr>
          <w:instrText xml:space="preserve"> PAGEREF _Toc107425118 \h </w:instrText>
        </w:r>
        <w:r w:rsidR="000A34AD">
          <w:rPr>
            <w:webHidden/>
          </w:rPr>
        </w:r>
        <w:r w:rsidR="000A34AD">
          <w:rPr>
            <w:webHidden/>
          </w:rPr>
          <w:fldChar w:fldCharType="separate"/>
        </w:r>
        <w:r w:rsidR="000A34AD">
          <w:rPr>
            <w:webHidden/>
          </w:rPr>
          <w:t>4</w:t>
        </w:r>
        <w:r w:rsidR="000A34AD">
          <w:rPr>
            <w:webHidden/>
          </w:rPr>
          <w:fldChar w:fldCharType="end"/>
        </w:r>
      </w:hyperlink>
    </w:p>
    <w:p w14:paraId="681FE97D" w14:textId="29D9053F"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19" w:history="1">
        <w:r w:rsidR="000A34AD" w:rsidRPr="00754587">
          <w:rPr>
            <w:rStyle w:val="Hyperlink"/>
          </w:rPr>
          <w:t>II.1</w:t>
        </w:r>
        <w:r w:rsidR="000A34AD">
          <w:rPr>
            <w:rFonts w:asciiTheme="minorHAnsi" w:eastAsiaTheme="minorEastAsia" w:hAnsiTheme="minorHAnsi"/>
            <w:sz w:val="22"/>
            <w:lang w:eastAsia="zh-CN"/>
          </w:rPr>
          <w:tab/>
        </w:r>
        <w:r w:rsidR="000A34AD" w:rsidRPr="00754587">
          <w:rPr>
            <w:rStyle w:val="Hyperlink"/>
          </w:rPr>
          <w:t>Koperasi</w:t>
        </w:r>
        <w:r w:rsidR="000A34AD">
          <w:rPr>
            <w:webHidden/>
          </w:rPr>
          <w:tab/>
        </w:r>
        <w:r w:rsidR="000A34AD">
          <w:rPr>
            <w:webHidden/>
          </w:rPr>
          <w:fldChar w:fldCharType="begin"/>
        </w:r>
        <w:r w:rsidR="000A34AD">
          <w:rPr>
            <w:webHidden/>
          </w:rPr>
          <w:instrText xml:space="preserve"> PAGEREF _Toc107425119 \h </w:instrText>
        </w:r>
        <w:r w:rsidR="000A34AD">
          <w:rPr>
            <w:webHidden/>
          </w:rPr>
        </w:r>
        <w:r w:rsidR="000A34AD">
          <w:rPr>
            <w:webHidden/>
          </w:rPr>
          <w:fldChar w:fldCharType="separate"/>
        </w:r>
        <w:r w:rsidR="000A34AD">
          <w:rPr>
            <w:webHidden/>
          </w:rPr>
          <w:t>4</w:t>
        </w:r>
        <w:r w:rsidR="000A34AD">
          <w:rPr>
            <w:webHidden/>
          </w:rPr>
          <w:fldChar w:fldCharType="end"/>
        </w:r>
      </w:hyperlink>
    </w:p>
    <w:p w14:paraId="2B4D3C0D" w14:textId="687B7D47" w:rsidR="000A34AD" w:rsidRDefault="000F6EDD">
      <w:pPr>
        <w:pStyle w:val="TOC3"/>
        <w:tabs>
          <w:tab w:val="left" w:pos="1320"/>
          <w:tab w:val="right" w:leader="dot" w:pos="7787"/>
        </w:tabs>
        <w:rPr>
          <w:rFonts w:asciiTheme="minorHAnsi" w:eastAsiaTheme="minorEastAsia" w:hAnsiTheme="minorHAnsi"/>
          <w:sz w:val="22"/>
          <w:lang w:eastAsia="zh-CN"/>
        </w:rPr>
      </w:pPr>
      <w:hyperlink w:anchor="_Toc107425120" w:history="1">
        <w:r w:rsidR="000A34AD" w:rsidRPr="00754587">
          <w:rPr>
            <w:rStyle w:val="Hyperlink"/>
          </w:rPr>
          <w:t>II.1.1</w:t>
        </w:r>
        <w:r w:rsidR="000A34AD">
          <w:rPr>
            <w:rFonts w:asciiTheme="minorHAnsi" w:eastAsiaTheme="minorEastAsia" w:hAnsiTheme="minorHAnsi"/>
            <w:sz w:val="22"/>
            <w:lang w:eastAsia="zh-CN"/>
          </w:rPr>
          <w:tab/>
        </w:r>
        <w:r w:rsidR="000A34AD" w:rsidRPr="00754587">
          <w:rPr>
            <w:rStyle w:val="Hyperlink"/>
          </w:rPr>
          <w:t>Koperasi Produsen</w:t>
        </w:r>
        <w:r w:rsidR="000A34AD">
          <w:rPr>
            <w:webHidden/>
          </w:rPr>
          <w:tab/>
        </w:r>
        <w:r w:rsidR="000A34AD">
          <w:rPr>
            <w:webHidden/>
          </w:rPr>
          <w:fldChar w:fldCharType="begin"/>
        </w:r>
        <w:r w:rsidR="000A34AD">
          <w:rPr>
            <w:webHidden/>
          </w:rPr>
          <w:instrText xml:space="preserve"> PAGEREF _Toc107425120 \h </w:instrText>
        </w:r>
        <w:r w:rsidR="000A34AD">
          <w:rPr>
            <w:webHidden/>
          </w:rPr>
        </w:r>
        <w:r w:rsidR="000A34AD">
          <w:rPr>
            <w:webHidden/>
          </w:rPr>
          <w:fldChar w:fldCharType="separate"/>
        </w:r>
        <w:r w:rsidR="000A34AD">
          <w:rPr>
            <w:webHidden/>
          </w:rPr>
          <w:t>5</w:t>
        </w:r>
        <w:r w:rsidR="000A34AD">
          <w:rPr>
            <w:webHidden/>
          </w:rPr>
          <w:fldChar w:fldCharType="end"/>
        </w:r>
      </w:hyperlink>
    </w:p>
    <w:p w14:paraId="4D0577D1" w14:textId="20FA1CF3" w:rsidR="000A34AD" w:rsidRDefault="000F6EDD">
      <w:pPr>
        <w:pStyle w:val="TOC3"/>
        <w:tabs>
          <w:tab w:val="left" w:pos="1320"/>
          <w:tab w:val="right" w:leader="dot" w:pos="7787"/>
        </w:tabs>
        <w:rPr>
          <w:rFonts w:asciiTheme="minorHAnsi" w:eastAsiaTheme="minorEastAsia" w:hAnsiTheme="minorHAnsi"/>
          <w:sz w:val="22"/>
          <w:lang w:eastAsia="zh-CN"/>
        </w:rPr>
      </w:pPr>
      <w:hyperlink w:anchor="_Toc107425121" w:history="1">
        <w:r w:rsidR="000A34AD" w:rsidRPr="00754587">
          <w:rPr>
            <w:rStyle w:val="Hyperlink"/>
          </w:rPr>
          <w:t>II.1.2</w:t>
        </w:r>
        <w:r w:rsidR="000A34AD">
          <w:rPr>
            <w:rFonts w:asciiTheme="minorHAnsi" w:eastAsiaTheme="minorEastAsia" w:hAnsiTheme="minorHAnsi"/>
            <w:sz w:val="22"/>
            <w:lang w:eastAsia="zh-CN"/>
          </w:rPr>
          <w:tab/>
        </w:r>
        <w:r w:rsidR="000A34AD" w:rsidRPr="00754587">
          <w:rPr>
            <w:rStyle w:val="Hyperlink"/>
          </w:rPr>
          <w:t>Koperasi Konsumen</w:t>
        </w:r>
        <w:r w:rsidR="000A34AD">
          <w:rPr>
            <w:webHidden/>
          </w:rPr>
          <w:tab/>
        </w:r>
        <w:r w:rsidR="000A34AD">
          <w:rPr>
            <w:webHidden/>
          </w:rPr>
          <w:fldChar w:fldCharType="begin"/>
        </w:r>
        <w:r w:rsidR="000A34AD">
          <w:rPr>
            <w:webHidden/>
          </w:rPr>
          <w:instrText xml:space="preserve"> PAGEREF _Toc107425121 \h </w:instrText>
        </w:r>
        <w:r w:rsidR="000A34AD">
          <w:rPr>
            <w:webHidden/>
          </w:rPr>
        </w:r>
        <w:r w:rsidR="000A34AD">
          <w:rPr>
            <w:webHidden/>
          </w:rPr>
          <w:fldChar w:fldCharType="separate"/>
        </w:r>
        <w:r w:rsidR="000A34AD">
          <w:rPr>
            <w:webHidden/>
          </w:rPr>
          <w:t>5</w:t>
        </w:r>
        <w:r w:rsidR="000A34AD">
          <w:rPr>
            <w:webHidden/>
          </w:rPr>
          <w:fldChar w:fldCharType="end"/>
        </w:r>
      </w:hyperlink>
    </w:p>
    <w:p w14:paraId="65D2767F" w14:textId="5F3051A5" w:rsidR="000A34AD" w:rsidRDefault="000F6EDD">
      <w:pPr>
        <w:pStyle w:val="TOC3"/>
        <w:tabs>
          <w:tab w:val="left" w:pos="1320"/>
          <w:tab w:val="right" w:leader="dot" w:pos="7787"/>
        </w:tabs>
        <w:rPr>
          <w:rFonts w:asciiTheme="minorHAnsi" w:eastAsiaTheme="minorEastAsia" w:hAnsiTheme="minorHAnsi"/>
          <w:sz w:val="22"/>
          <w:lang w:eastAsia="zh-CN"/>
        </w:rPr>
      </w:pPr>
      <w:hyperlink w:anchor="_Toc107425122" w:history="1">
        <w:r w:rsidR="000A34AD" w:rsidRPr="00754587">
          <w:rPr>
            <w:rStyle w:val="Hyperlink"/>
          </w:rPr>
          <w:t>II.1.3</w:t>
        </w:r>
        <w:r w:rsidR="000A34AD">
          <w:rPr>
            <w:rFonts w:asciiTheme="minorHAnsi" w:eastAsiaTheme="minorEastAsia" w:hAnsiTheme="minorHAnsi"/>
            <w:sz w:val="22"/>
            <w:lang w:eastAsia="zh-CN"/>
          </w:rPr>
          <w:tab/>
        </w:r>
        <w:r w:rsidR="000A34AD" w:rsidRPr="00754587">
          <w:rPr>
            <w:rStyle w:val="Hyperlink"/>
          </w:rPr>
          <w:t>Koperasi Simpan Pinjam</w:t>
        </w:r>
        <w:r w:rsidR="000A34AD">
          <w:rPr>
            <w:webHidden/>
          </w:rPr>
          <w:tab/>
        </w:r>
        <w:r w:rsidR="000A34AD">
          <w:rPr>
            <w:webHidden/>
          </w:rPr>
          <w:fldChar w:fldCharType="begin"/>
        </w:r>
        <w:r w:rsidR="000A34AD">
          <w:rPr>
            <w:webHidden/>
          </w:rPr>
          <w:instrText xml:space="preserve"> PAGEREF _Toc107425122 \h </w:instrText>
        </w:r>
        <w:r w:rsidR="000A34AD">
          <w:rPr>
            <w:webHidden/>
          </w:rPr>
        </w:r>
        <w:r w:rsidR="000A34AD">
          <w:rPr>
            <w:webHidden/>
          </w:rPr>
          <w:fldChar w:fldCharType="separate"/>
        </w:r>
        <w:r w:rsidR="000A34AD">
          <w:rPr>
            <w:webHidden/>
          </w:rPr>
          <w:t>6</w:t>
        </w:r>
        <w:r w:rsidR="000A34AD">
          <w:rPr>
            <w:webHidden/>
          </w:rPr>
          <w:fldChar w:fldCharType="end"/>
        </w:r>
      </w:hyperlink>
    </w:p>
    <w:p w14:paraId="5618E3B7" w14:textId="3DB34653" w:rsidR="000A34AD" w:rsidRDefault="000F6EDD">
      <w:pPr>
        <w:pStyle w:val="TOC3"/>
        <w:tabs>
          <w:tab w:val="left" w:pos="1320"/>
          <w:tab w:val="right" w:leader="dot" w:pos="7787"/>
        </w:tabs>
        <w:rPr>
          <w:rFonts w:asciiTheme="minorHAnsi" w:eastAsiaTheme="minorEastAsia" w:hAnsiTheme="minorHAnsi"/>
          <w:sz w:val="22"/>
          <w:lang w:eastAsia="zh-CN"/>
        </w:rPr>
      </w:pPr>
      <w:hyperlink w:anchor="_Toc107425123" w:history="1">
        <w:r w:rsidR="000A34AD" w:rsidRPr="00754587">
          <w:rPr>
            <w:rStyle w:val="Hyperlink"/>
          </w:rPr>
          <w:t>II.1.4</w:t>
        </w:r>
        <w:r w:rsidR="000A34AD">
          <w:rPr>
            <w:rFonts w:asciiTheme="minorHAnsi" w:eastAsiaTheme="minorEastAsia" w:hAnsiTheme="minorHAnsi"/>
            <w:sz w:val="22"/>
            <w:lang w:eastAsia="zh-CN"/>
          </w:rPr>
          <w:tab/>
        </w:r>
        <w:r w:rsidR="000A34AD" w:rsidRPr="00754587">
          <w:rPr>
            <w:rStyle w:val="Hyperlink"/>
          </w:rPr>
          <w:t>Koperasi Pemasaran</w:t>
        </w:r>
        <w:r w:rsidR="000A34AD">
          <w:rPr>
            <w:webHidden/>
          </w:rPr>
          <w:tab/>
        </w:r>
        <w:r w:rsidR="000A34AD">
          <w:rPr>
            <w:webHidden/>
          </w:rPr>
          <w:fldChar w:fldCharType="begin"/>
        </w:r>
        <w:r w:rsidR="000A34AD">
          <w:rPr>
            <w:webHidden/>
          </w:rPr>
          <w:instrText xml:space="preserve"> PAGEREF _Toc107425123 \h </w:instrText>
        </w:r>
        <w:r w:rsidR="000A34AD">
          <w:rPr>
            <w:webHidden/>
          </w:rPr>
        </w:r>
        <w:r w:rsidR="000A34AD">
          <w:rPr>
            <w:webHidden/>
          </w:rPr>
          <w:fldChar w:fldCharType="separate"/>
        </w:r>
        <w:r w:rsidR="000A34AD">
          <w:rPr>
            <w:webHidden/>
          </w:rPr>
          <w:t>6</w:t>
        </w:r>
        <w:r w:rsidR="000A34AD">
          <w:rPr>
            <w:webHidden/>
          </w:rPr>
          <w:fldChar w:fldCharType="end"/>
        </w:r>
      </w:hyperlink>
    </w:p>
    <w:p w14:paraId="13E4CDCF" w14:textId="3D6B5DA7" w:rsidR="000A34AD" w:rsidRDefault="000F6EDD">
      <w:pPr>
        <w:pStyle w:val="TOC3"/>
        <w:tabs>
          <w:tab w:val="left" w:pos="1320"/>
          <w:tab w:val="right" w:leader="dot" w:pos="7787"/>
        </w:tabs>
        <w:rPr>
          <w:rFonts w:asciiTheme="minorHAnsi" w:eastAsiaTheme="minorEastAsia" w:hAnsiTheme="minorHAnsi"/>
          <w:sz w:val="22"/>
          <w:lang w:eastAsia="zh-CN"/>
        </w:rPr>
      </w:pPr>
      <w:hyperlink w:anchor="_Toc107425124" w:history="1">
        <w:r w:rsidR="000A34AD" w:rsidRPr="00754587">
          <w:rPr>
            <w:rStyle w:val="Hyperlink"/>
          </w:rPr>
          <w:t>II.1.5</w:t>
        </w:r>
        <w:r w:rsidR="000A34AD">
          <w:rPr>
            <w:rFonts w:asciiTheme="minorHAnsi" w:eastAsiaTheme="minorEastAsia" w:hAnsiTheme="minorHAnsi"/>
            <w:sz w:val="22"/>
            <w:lang w:eastAsia="zh-CN"/>
          </w:rPr>
          <w:tab/>
        </w:r>
        <w:r w:rsidR="000A34AD" w:rsidRPr="00754587">
          <w:rPr>
            <w:rStyle w:val="Hyperlink"/>
          </w:rPr>
          <w:t>Koperasi Jasa</w:t>
        </w:r>
        <w:r w:rsidR="000A34AD">
          <w:rPr>
            <w:webHidden/>
          </w:rPr>
          <w:tab/>
        </w:r>
        <w:r w:rsidR="000A34AD">
          <w:rPr>
            <w:webHidden/>
          </w:rPr>
          <w:fldChar w:fldCharType="begin"/>
        </w:r>
        <w:r w:rsidR="000A34AD">
          <w:rPr>
            <w:webHidden/>
          </w:rPr>
          <w:instrText xml:space="preserve"> PAGEREF _Toc107425124 \h </w:instrText>
        </w:r>
        <w:r w:rsidR="000A34AD">
          <w:rPr>
            <w:webHidden/>
          </w:rPr>
        </w:r>
        <w:r w:rsidR="000A34AD">
          <w:rPr>
            <w:webHidden/>
          </w:rPr>
          <w:fldChar w:fldCharType="separate"/>
        </w:r>
        <w:r w:rsidR="000A34AD">
          <w:rPr>
            <w:webHidden/>
          </w:rPr>
          <w:t>6</w:t>
        </w:r>
        <w:r w:rsidR="000A34AD">
          <w:rPr>
            <w:webHidden/>
          </w:rPr>
          <w:fldChar w:fldCharType="end"/>
        </w:r>
      </w:hyperlink>
    </w:p>
    <w:p w14:paraId="4BB82802" w14:textId="481496E9"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25" w:history="1">
        <w:r w:rsidR="000A34AD" w:rsidRPr="00754587">
          <w:rPr>
            <w:rStyle w:val="Hyperlink"/>
          </w:rPr>
          <w:t>II.2</w:t>
        </w:r>
        <w:r w:rsidR="000A34AD">
          <w:rPr>
            <w:rFonts w:asciiTheme="minorHAnsi" w:eastAsiaTheme="minorEastAsia" w:hAnsiTheme="minorHAnsi"/>
            <w:sz w:val="22"/>
            <w:lang w:eastAsia="zh-CN"/>
          </w:rPr>
          <w:tab/>
        </w:r>
        <w:r w:rsidR="000A34AD" w:rsidRPr="00754587">
          <w:rPr>
            <w:rStyle w:val="Hyperlink"/>
          </w:rPr>
          <w:t>Koperasi Tenaga Kerja Bongkar Muat (TKBM)</w:t>
        </w:r>
        <w:r w:rsidR="000A34AD">
          <w:rPr>
            <w:webHidden/>
          </w:rPr>
          <w:tab/>
        </w:r>
        <w:r w:rsidR="000A34AD">
          <w:rPr>
            <w:webHidden/>
          </w:rPr>
          <w:fldChar w:fldCharType="begin"/>
        </w:r>
        <w:r w:rsidR="000A34AD">
          <w:rPr>
            <w:webHidden/>
          </w:rPr>
          <w:instrText xml:space="preserve"> PAGEREF _Toc107425125 \h </w:instrText>
        </w:r>
        <w:r w:rsidR="000A34AD">
          <w:rPr>
            <w:webHidden/>
          </w:rPr>
        </w:r>
        <w:r w:rsidR="000A34AD">
          <w:rPr>
            <w:webHidden/>
          </w:rPr>
          <w:fldChar w:fldCharType="separate"/>
        </w:r>
        <w:r w:rsidR="000A34AD">
          <w:rPr>
            <w:webHidden/>
          </w:rPr>
          <w:t>7</w:t>
        </w:r>
        <w:r w:rsidR="000A34AD">
          <w:rPr>
            <w:webHidden/>
          </w:rPr>
          <w:fldChar w:fldCharType="end"/>
        </w:r>
      </w:hyperlink>
    </w:p>
    <w:p w14:paraId="72E3BC33" w14:textId="4EAAEC18"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26" w:history="1">
        <w:r w:rsidR="000A34AD" w:rsidRPr="00754587">
          <w:rPr>
            <w:rStyle w:val="Hyperlink"/>
          </w:rPr>
          <w:t>II.3</w:t>
        </w:r>
        <w:r w:rsidR="000A34AD">
          <w:rPr>
            <w:rFonts w:asciiTheme="minorHAnsi" w:eastAsiaTheme="minorEastAsia" w:hAnsiTheme="minorHAnsi"/>
            <w:sz w:val="22"/>
            <w:lang w:eastAsia="zh-CN"/>
          </w:rPr>
          <w:tab/>
        </w:r>
        <w:r w:rsidR="000A34AD" w:rsidRPr="00754587">
          <w:rPr>
            <w:rStyle w:val="Hyperlink"/>
          </w:rPr>
          <w:t>HTML</w:t>
        </w:r>
        <w:r w:rsidR="000A34AD">
          <w:rPr>
            <w:webHidden/>
          </w:rPr>
          <w:tab/>
        </w:r>
        <w:r w:rsidR="000A34AD">
          <w:rPr>
            <w:webHidden/>
          </w:rPr>
          <w:fldChar w:fldCharType="begin"/>
        </w:r>
        <w:r w:rsidR="000A34AD">
          <w:rPr>
            <w:webHidden/>
          </w:rPr>
          <w:instrText xml:space="preserve"> PAGEREF _Toc107425126 \h </w:instrText>
        </w:r>
        <w:r w:rsidR="000A34AD">
          <w:rPr>
            <w:webHidden/>
          </w:rPr>
        </w:r>
        <w:r w:rsidR="000A34AD">
          <w:rPr>
            <w:webHidden/>
          </w:rPr>
          <w:fldChar w:fldCharType="separate"/>
        </w:r>
        <w:r w:rsidR="000A34AD">
          <w:rPr>
            <w:webHidden/>
          </w:rPr>
          <w:t>7</w:t>
        </w:r>
        <w:r w:rsidR="000A34AD">
          <w:rPr>
            <w:webHidden/>
          </w:rPr>
          <w:fldChar w:fldCharType="end"/>
        </w:r>
      </w:hyperlink>
    </w:p>
    <w:p w14:paraId="25B7EAD0" w14:textId="2066B1D1"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27" w:history="1">
        <w:r w:rsidR="000A34AD" w:rsidRPr="00754587">
          <w:rPr>
            <w:rStyle w:val="Hyperlink"/>
          </w:rPr>
          <w:t>II.4</w:t>
        </w:r>
        <w:r w:rsidR="000A34AD">
          <w:rPr>
            <w:rFonts w:asciiTheme="minorHAnsi" w:eastAsiaTheme="minorEastAsia" w:hAnsiTheme="minorHAnsi"/>
            <w:sz w:val="22"/>
            <w:lang w:eastAsia="zh-CN"/>
          </w:rPr>
          <w:tab/>
        </w:r>
        <w:r w:rsidR="000A34AD" w:rsidRPr="00754587">
          <w:rPr>
            <w:rStyle w:val="Hyperlink"/>
          </w:rPr>
          <w:t>CSS</w:t>
        </w:r>
        <w:r w:rsidR="000A34AD">
          <w:rPr>
            <w:webHidden/>
          </w:rPr>
          <w:tab/>
        </w:r>
        <w:r w:rsidR="000A34AD">
          <w:rPr>
            <w:webHidden/>
          </w:rPr>
          <w:fldChar w:fldCharType="begin"/>
        </w:r>
        <w:r w:rsidR="000A34AD">
          <w:rPr>
            <w:webHidden/>
          </w:rPr>
          <w:instrText xml:space="preserve"> PAGEREF _Toc107425127 \h </w:instrText>
        </w:r>
        <w:r w:rsidR="000A34AD">
          <w:rPr>
            <w:webHidden/>
          </w:rPr>
        </w:r>
        <w:r w:rsidR="000A34AD">
          <w:rPr>
            <w:webHidden/>
          </w:rPr>
          <w:fldChar w:fldCharType="separate"/>
        </w:r>
        <w:r w:rsidR="000A34AD">
          <w:rPr>
            <w:webHidden/>
          </w:rPr>
          <w:t>8</w:t>
        </w:r>
        <w:r w:rsidR="000A34AD">
          <w:rPr>
            <w:webHidden/>
          </w:rPr>
          <w:fldChar w:fldCharType="end"/>
        </w:r>
      </w:hyperlink>
    </w:p>
    <w:p w14:paraId="1BB7F1D3" w14:textId="106D0B43"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28" w:history="1">
        <w:r w:rsidR="000A34AD" w:rsidRPr="00754587">
          <w:rPr>
            <w:rStyle w:val="Hyperlink"/>
          </w:rPr>
          <w:t>II.5</w:t>
        </w:r>
        <w:r w:rsidR="000A34AD">
          <w:rPr>
            <w:rFonts w:asciiTheme="minorHAnsi" w:eastAsiaTheme="minorEastAsia" w:hAnsiTheme="minorHAnsi"/>
            <w:sz w:val="22"/>
            <w:lang w:eastAsia="zh-CN"/>
          </w:rPr>
          <w:tab/>
        </w:r>
        <w:r w:rsidR="000A34AD" w:rsidRPr="00754587">
          <w:rPr>
            <w:rStyle w:val="Hyperlink"/>
          </w:rPr>
          <w:t>PHP</w:t>
        </w:r>
        <w:r w:rsidR="000A34AD">
          <w:rPr>
            <w:webHidden/>
          </w:rPr>
          <w:tab/>
        </w:r>
        <w:r w:rsidR="000A34AD">
          <w:rPr>
            <w:webHidden/>
          </w:rPr>
          <w:fldChar w:fldCharType="begin"/>
        </w:r>
        <w:r w:rsidR="000A34AD">
          <w:rPr>
            <w:webHidden/>
          </w:rPr>
          <w:instrText xml:space="preserve"> PAGEREF _Toc107425128 \h </w:instrText>
        </w:r>
        <w:r w:rsidR="000A34AD">
          <w:rPr>
            <w:webHidden/>
          </w:rPr>
        </w:r>
        <w:r w:rsidR="000A34AD">
          <w:rPr>
            <w:webHidden/>
          </w:rPr>
          <w:fldChar w:fldCharType="separate"/>
        </w:r>
        <w:r w:rsidR="000A34AD">
          <w:rPr>
            <w:webHidden/>
          </w:rPr>
          <w:t>8</w:t>
        </w:r>
        <w:r w:rsidR="000A34AD">
          <w:rPr>
            <w:webHidden/>
          </w:rPr>
          <w:fldChar w:fldCharType="end"/>
        </w:r>
      </w:hyperlink>
    </w:p>
    <w:p w14:paraId="7AC4F155" w14:textId="72DF5782"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29" w:history="1">
        <w:r w:rsidR="000A34AD" w:rsidRPr="00754587">
          <w:rPr>
            <w:rStyle w:val="Hyperlink"/>
          </w:rPr>
          <w:t>II.6</w:t>
        </w:r>
        <w:r w:rsidR="000A34AD">
          <w:rPr>
            <w:rFonts w:asciiTheme="minorHAnsi" w:eastAsiaTheme="minorEastAsia" w:hAnsiTheme="minorHAnsi"/>
            <w:sz w:val="22"/>
            <w:lang w:eastAsia="zh-CN"/>
          </w:rPr>
          <w:tab/>
        </w:r>
        <w:r w:rsidR="000A34AD" w:rsidRPr="00754587">
          <w:rPr>
            <w:rStyle w:val="Hyperlink"/>
          </w:rPr>
          <w:t>JavaScript</w:t>
        </w:r>
        <w:r w:rsidR="000A34AD">
          <w:rPr>
            <w:webHidden/>
          </w:rPr>
          <w:tab/>
        </w:r>
        <w:r w:rsidR="000A34AD">
          <w:rPr>
            <w:webHidden/>
          </w:rPr>
          <w:fldChar w:fldCharType="begin"/>
        </w:r>
        <w:r w:rsidR="000A34AD">
          <w:rPr>
            <w:webHidden/>
          </w:rPr>
          <w:instrText xml:space="preserve"> PAGEREF _Toc107425129 \h </w:instrText>
        </w:r>
        <w:r w:rsidR="000A34AD">
          <w:rPr>
            <w:webHidden/>
          </w:rPr>
        </w:r>
        <w:r w:rsidR="000A34AD">
          <w:rPr>
            <w:webHidden/>
          </w:rPr>
          <w:fldChar w:fldCharType="separate"/>
        </w:r>
        <w:r w:rsidR="000A34AD">
          <w:rPr>
            <w:webHidden/>
          </w:rPr>
          <w:t>9</w:t>
        </w:r>
        <w:r w:rsidR="000A34AD">
          <w:rPr>
            <w:webHidden/>
          </w:rPr>
          <w:fldChar w:fldCharType="end"/>
        </w:r>
      </w:hyperlink>
    </w:p>
    <w:p w14:paraId="706B473B" w14:textId="7EC50448"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30" w:history="1">
        <w:r w:rsidR="000A34AD" w:rsidRPr="00754587">
          <w:rPr>
            <w:rStyle w:val="Hyperlink"/>
          </w:rPr>
          <w:t>II.7</w:t>
        </w:r>
        <w:r w:rsidR="000A34AD">
          <w:rPr>
            <w:rFonts w:asciiTheme="minorHAnsi" w:eastAsiaTheme="minorEastAsia" w:hAnsiTheme="minorHAnsi"/>
            <w:sz w:val="22"/>
            <w:lang w:eastAsia="zh-CN"/>
          </w:rPr>
          <w:tab/>
        </w:r>
        <w:r w:rsidR="000A34AD" w:rsidRPr="00754587">
          <w:rPr>
            <w:rStyle w:val="Hyperlink"/>
          </w:rPr>
          <w:t>Bootstrap</w:t>
        </w:r>
        <w:r w:rsidR="000A34AD">
          <w:rPr>
            <w:webHidden/>
          </w:rPr>
          <w:tab/>
        </w:r>
        <w:r w:rsidR="000A34AD">
          <w:rPr>
            <w:webHidden/>
          </w:rPr>
          <w:fldChar w:fldCharType="begin"/>
        </w:r>
        <w:r w:rsidR="000A34AD">
          <w:rPr>
            <w:webHidden/>
          </w:rPr>
          <w:instrText xml:space="preserve"> PAGEREF _Toc107425130 \h </w:instrText>
        </w:r>
        <w:r w:rsidR="000A34AD">
          <w:rPr>
            <w:webHidden/>
          </w:rPr>
        </w:r>
        <w:r w:rsidR="000A34AD">
          <w:rPr>
            <w:webHidden/>
          </w:rPr>
          <w:fldChar w:fldCharType="separate"/>
        </w:r>
        <w:r w:rsidR="000A34AD">
          <w:rPr>
            <w:webHidden/>
          </w:rPr>
          <w:t>9</w:t>
        </w:r>
        <w:r w:rsidR="000A34AD">
          <w:rPr>
            <w:webHidden/>
          </w:rPr>
          <w:fldChar w:fldCharType="end"/>
        </w:r>
      </w:hyperlink>
    </w:p>
    <w:p w14:paraId="5E989E4A" w14:textId="2A4E8803"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31" w:history="1">
        <w:r w:rsidR="000A34AD" w:rsidRPr="00754587">
          <w:rPr>
            <w:rStyle w:val="Hyperlink"/>
          </w:rPr>
          <w:t>II.8</w:t>
        </w:r>
        <w:r w:rsidR="000A34AD">
          <w:rPr>
            <w:rFonts w:asciiTheme="minorHAnsi" w:eastAsiaTheme="minorEastAsia" w:hAnsiTheme="minorHAnsi"/>
            <w:sz w:val="22"/>
            <w:lang w:eastAsia="zh-CN"/>
          </w:rPr>
          <w:tab/>
        </w:r>
        <w:r w:rsidR="000A34AD" w:rsidRPr="00754587">
          <w:rPr>
            <w:rStyle w:val="Hyperlink"/>
          </w:rPr>
          <w:t>MySQL</w:t>
        </w:r>
        <w:r w:rsidR="000A34AD">
          <w:rPr>
            <w:webHidden/>
          </w:rPr>
          <w:tab/>
        </w:r>
        <w:r w:rsidR="000A34AD">
          <w:rPr>
            <w:webHidden/>
          </w:rPr>
          <w:fldChar w:fldCharType="begin"/>
        </w:r>
        <w:r w:rsidR="000A34AD">
          <w:rPr>
            <w:webHidden/>
          </w:rPr>
          <w:instrText xml:space="preserve"> PAGEREF _Toc107425131 \h </w:instrText>
        </w:r>
        <w:r w:rsidR="000A34AD">
          <w:rPr>
            <w:webHidden/>
          </w:rPr>
        </w:r>
        <w:r w:rsidR="000A34AD">
          <w:rPr>
            <w:webHidden/>
          </w:rPr>
          <w:fldChar w:fldCharType="separate"/>
        </w:r>
        <w:r w:rsidR="000A34AD">
          <w:rPr>
            <w:webHidden/>
          </w:rPr>
          <w:t>10</w:t>
        </w:r>
        <w:r w:rsidR="000A34AD">
          <w:rPr>
            <w:webHidden/>
          </w:rPr>
          <w:fldChar w:fldCharType="end"/>
        </w:r>
      </w:hyperlink>
    </w:p>
    <w:p w14:paraId="1FFD6077" w14:textId="52E594AA"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32" w:history="1">
        <w:r w:rsidR="000A34AD" w:rsidRPr="00754587">
          <w:rPr>
            <w:rStyle w:val="Hyperlink"/>
            <w:i/>
          </w:rPr>
          <w:t>II.9</w:t>
        </w:r>
        <w:r w:rsidR="000A34AD">
          <w:rPr>
            <w:rFonts w:asciiTheme="minorHAnsi" w:eastAsiaTheme="minorEastAsia" w:hAnsiTheme="minorHAnsi"/>
            <w:sz w:val="22"/>
            <w:lang w:eastAsia="zh-CN"/>
          </w:rPr>
          <w:tab/>
        </w:r>
        <w:r w:rsidR="000A34AD" w:rsidRPr="00754587">
          <w:rPr>
            <w:rStyle w:val="Hyperlink"/>
            <w:i/>
          </w:rPr>
          <w:t>Prototyping Model</w:t>
        </w:r>
        <w:r w:rsidR="000A34AD">
          <w:rPr>
            <w:webHidden/>
          </w:rPr>
          <w:tab/>
        </w:r>
        <w:r w:rsidR="000A34AD">
          <w:rPr>
            <w:webHidden/>
          </w:rPr>
          <w:fldChar w:fldCharType="begin"/>
        </w:r>
        <w:r w:rsidR="000A34AD">
          <w:rPr>
            <w:webHidden/>
          </w:rPr>
          <w:instrText xml:space="preserve"> PAGEREF _Toc107425132 \h </w:instrText>
        </w:r>
        <w:r w:rsidR="000A34AD">
          <w:rPr>
            <w:webHidden/>
          </w:rPr>
        </w:r>
        <w:r w:rsidR="000A34AD">
          <w:rPr>
            <w:webHidden/>
          </w:rPr>
          <w:fldChar w:fldCharType="separate"/>
        </w:r>
        <w:r w:rsidR="000A34AD">
          <w:rPr>
            <w:webHidden/>
          </w:rPr>
          <w:t>10</w:t>
        </w:r>
        <w:r w:rsidR="000A34AD">
          <w:rPr>
            <w:webHidden/>
          </w:rPr>
          <w:fldChar w:fldCharType="end"/>
        </w:r>
      </w:hyperlink>
    </w:p>
    <w:p w14:paraId="566A7811" w14:textId="1E2AE5C6" w:rsidR="000A34AD" w:rsidRDefault="000F6EDD">
      <w:pPr>
        <w:pStyle w:val="TOC2"/>
        <w:tabs>
          <w:tab w:val="left" w:pos="1100"/>
          <w:tab w:val="right" w:leader="dot" w:pos="7787"/>
        </w:tabs>
        <w:rPr>
          <w:rFonts w:asciiTheme="minorHAnsi" w:eastAsiaTheme="minorEastAsia" w:hAnsiTheme="minorHAnsi"/>
          <w:sz w:val="22"/>
          <w:lang w:eastAsia="zh-CN"/>
        </w:rPr>
      </w:pPr>
      <w:hyperlink w:anchor="_Toc107425133" w:history="1">
        <w:r w:rsidR="000A34AD" w:rsidRPr="00754587">
          <w:rPr>
            <w:rStyle w:val="Hyperlink"/>
          </w:rPr>
          <w:t>II.10</w:t>
        </w:r>
        <w:r w:rsidR="000A34AD">
          <w:rPr>
            <w:rFonts w:asciiTheme="minorHAnsi" w:eastAsiaTheme="minorEastAsia" w:hAnsiTheme="minorHAnsi"/>
            <w:sz w:val="22"/>
            <w:lang w:eastAsia="zh-CN"/>
          </w:rPr>
          <w:tab/>
        </w:r>
        <w:r w:rsidR="000A34AD" w:rsidRPr="00754587">
          <w:rPr>
            <w:rStyle w:val="Hyperlink"/>
          </w:rPr>
          <w:t>Penelitian Terdahulu</w:t>
        </w:r>
        <w:r w:rsidR="000A34AD">
          <w:rPr>
            <w:webHidden/>
          </w:rPr>
          <w:tab/>
        </w:r>
        <w:r w:rsidR="000A34AD">
          <w:rPr>
            <w:webHidden/>
          </w:rPr>
          <w:fldChar w:fldCharType="begin"/>
        </w:r>
        <w:r w:rsidR="000A34AD">
          <w:rPr>
            <w:webHidden/>
          </w:rPr>
          <w:instrText xml:space="preserve"> PAGEREF _Toc107425133 \h </w:instrText>
        </w:r>
        <w:r w:rsidR="000A34AD">
          <w:rPr>
            <w:webHidden/>
          </w:rPr>
        </w:r>
        <w:r w:rsidR="000A34AD">
          <w:rPr>
            <w:webHidden/>
          </w:rPr>
          <w:fldChar w:fldCharType="separate"/>
        </w:r>
        <w:r w:rsidR="000A34AD">
          <w:rPr>
            <w:webHidden/>
          </w:rPr>
          <w:t>11</w:t>
        </w:r>
        <w:r w:rsidR="000A34AD">
          <w:rPr>
            <w:webHidden/>
          </w:rPr>
          <w:fldChar w:fldCharType="end"/>
        </w:r>
      </w:hyperlink>
    </w:p>
    <w:p w14:paraId="4D8CFEEA" w14:textId="20B30987" w:rsidR="000A34AD" w:rsidRDefault="000F6EDD">
      <w:pPr>
        <w:pStyle w:val="TOC2"/>
        <w:tabs>
          <w:tab w:val="left" w:pos="1100"/>
          <w:tab w:val="right" w:leader="dot" w:pos="7787"/>
        </w:tabs>
        <w:rPr>
          <w:rFonts w:asciiTheme="minorHAnsi" w:eastAsiaTheme="minorEastAsia" w:hAnsiTheme="minorHAnsi"/>
          <w:sz w:val="22"/>
          <w:lang w:eastAsia="zh-CN"/>
        </w:rPr>
      </w:pPr>
      <w:hyperlink w:anchor="_Toc107425134" w:history="1">
        <w:r w:rsidR="000A34AD" w:rsidRPr="00754587">
          <w:rPr>
            <w:rStyle w:val="Hyperlink"/>
          </w:rPr>
          <w:t>II.11</w:t>
        </w:r>
        <w:r w:rsidR="000A34AD">
          <w:rPr>
            <w:rFonts w:asciiTheme="minorHAnsi" w:eastAsiaTheme="minorEastAsia" w:hAnsiTheme="minorHAnsi"/>
            <w:sz w:val="22"/>
            <w:lang w:eastAsia="zh-CN"/>
          </w:rPr>
          <w:tab/>
        </w:r>
        <w:r w:rsidR="000A34AD" w:rsidRPr="00754587">
          <w:rPr>
            <w:rStyle w:val="Hyperlink"/>
          </w:rPr>
          <w:t>Alasan Pemilihan Teori, Kerangka Kerja, atau Mekanisme</w:t>
        </w:r>
        <w:r w:rsidR="000A34AD">
          <w:rPr>
            <w:webHidden/>
          </w:rPr>
          <w:tab/>
        </w:r>
        <w:r w:rsidR="000A34AD">
          <w:rPr>
            <w:webHidden/>
          </w:rPr>
          <w:fldChar w:fldCharType="begin"/>
        </w:r>
        <w:r w:rsidR="000A34AD">
          <w:rPr>
            <w:webHidden/>
          </w:rPr>
          <w:instrText xml:space="preserve"> PAGEREF _Toc107425134 \h </w:instrText>
        </w:r>
        <w:r w:rsidR="000A34AD">
          <w:rPr>
            <w:webHidden/>
          </w:rPr>
        </w:r>
        <w:r w:rsidR="000A34AD">
          <w:rPr>
            <w:webHidden/>
          </w:rPr>
          <w:fldChar w:fldCharType="separate"/>
        </w:r>
        <w:r w:rsidR="000A34AD">
          <w:rPr>
            <w:webHidden/>
          </w:rPr>
          <w:t>14</w:t>
        </w:r>
        <w:r w:rsidR="000A34AD">
          <w:rPr>
            <w:webHidden/>
          </w:rPr>
          <w:fldChar w:fldCharType="end"/>
        </w:r>
      </w:hyperlink>
    </w:p>
    <w:p w14:paraId="351C2F93" w14:textId="61609A3F" w:rsidR="000A34AD" w:rsidRDefault="000F6EDD">
      <w:pPr>
        <w:pStyle w:val="TOC1"/>
        <w:tabs>
          <w:tab w:val="left" w:pos="1100"/>
          <w:tab w:val="right" w:leader="dot" w:pos="7787"/>
        </w:tabs>
        <w:rPr>
          <w:rFonts w:asciiTheme="minorHAnsi" w:eastAsiaTheme="minorEastAsia" w:hAnsiTheme="minorHAnsi"/>
          <w:sz w:val="22"/>
          <w:lang w:eastAsia="zh-CN"/>
        </w:rPr>
      </w:pPr>
      <w:hyperlink w:anchor="_Toc107425135" w:history="1">
        <w:r w:rsidR="000A34AD" w:rsidRPr="00754587">
          <w:rPr>
            <w:rStyle w:val="Hyperlink"/>
          </w:rPr>
          <w:t>Bab III</w:t>
        </w:r>
        <w:r w:rsidR="000A34AD">
          <w:rPr>
            <w:rFonts w:asciiTheme="minorHAnsi" w:eastAsiaTheme="minorEastAsia" w:hAnsiTheme="minorHAnsi"/>
            <w:sz w:val="22"/>
            <w:lang w:eastAsia="zh-CN"/>
          </w:rPr>
          <w:tab/>
        </w:r>
        <w:r w:rsidR="000A34AD" w:rsidRPr="00754587">
          <w:rPr>
            <w:rStyle w:val="Hyperlink"/>
          </w:rPr>
          <w:t>Metodologi Penelitian</w:t>
        </w:r>
        <w:r w:rsidR="000A34AD">
          <w:rPr>
            <w:webHidden/>
          </w:rPr>
          <w:tab/>
        </w:r>
        <w:r w:rsidR="000A34AD">
          <w:rPr>
            <w:webHidden/>
          </w:rPr>
          <w:fldChar w:fldCharType="begin"/>
        </w:r>
        <w:r w:rsidR="000A34AD">
          <w:rPr>
            <w:webHidden/>
          </w:rPr>
          <w:instrText xml:space="preserve"> PAGEREF _Toc107425135 \h </w:instrText>
        </w:r>
        <w:r w:rsidR="000A34AD">
          <w:rPr>
            <w:webHidden/>
          </w:rPr>
        </w:r>
        <w:r w:rsidR="000A34AD">
          <w:rPr>
            <w:webHidden/>
          </w:rPr>
          <w:fldChar w:fldCharType="separate"/>
        </w:r>
        <w:r w:rsidR="000A34AD">
          <w:rPr>
            <w:webHidden/>
          </w:rPr>
          <w:t>15</w:t>
        </w:r>
        <w:r w:rsidR="000A34AD">
          <w:rPr>
            <w:webHidden/>
          </w:rPr>
          <w:fldChar w:fldCharType="end"/>
        </w:r>
      </w:hyperlink>
    </w:p>
    <w:p w14:paraId="1559E8B5" w14:textId="601ACD83"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36" w:history="1">
        <w:r w:rsidR="000A34AD" w:rsidRPr="00754587">
          <w:rPr>
            <w:rStyle w:val="Hyperlink"/>
          </w:rPr>
          <w:t>III.1</w:t>
        </w:r>
        <w:r w:rsidR="000A34AD">
          <w:rPr>
            <w:rFonts w:asciiTheme="minorHAnsi" w:eastAsiaTheme="minorEastAsia" w:hAnsiTheme="minorHAnsi"/>
            <w:sz w:val="22"/>
            <w:lang w:eastAsia="zh-CN"/>
          </w:rPr>
          <w:tab/>
        </w:r>
        <w:r w:rsidR="000A34AD" w:rsidRPr="00754587">
          <w:rPr>
            <w:rStyle w:val="Hyperlink"/>
          </w:rPr>
          <w:t>Model Konseptual</w:t>
        </w:r>
        <w:r w:rsidR="000A34AD">
          <w:rPr>
            <w:webHidden/>
          </w:rPr>
          <w:tab/>
        </w:r>
        <w:r w:rsidR="000A34AD">
          <w:rPr>
            <w:webHidden/>
          </w:rPr>
          <w:fldChar w:fldCharType="begin"/>
        </w:r>
        <w:r w:rsidR="000A34AD">
          <w:rPr>
            <w:webHidden/>
          </w:rPr>
          <w:instrText xml:space="preserve"> PAGEREF _Toc107425136 \h </w:instrText>
        </w:r>
        <w:r w:rsidR="000A34AD">
          <w:rPr>
            <w:webHidden/>
          </w:rPr>
        </w:r>
        <w:r w:rsidR="000A34AD">
          <w:rPr>
            <w:webHidden/>
          </w:rPr>
          <w:fldChar w:fldCharType="separate"/>
        </w:r>
        <w:r w:rsidR="000A34AD">
          <w:rPr>
            <w:webHidden/>
          </w:rPr>
          <w:t>15</w:t>
        </w:r>
        <w:r w:rsidR="000A34AD">
          <w:rPr>
            <w:webHidden/>
          </w:rPr>
          <w:fldChar w:fldCharType="end"/>
        </w:r>
      </w:hyperlink>
    </w:p>
    <w:p w14:paraId="3541141D" w14:textId="40B12FA1"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37" w:history="1">
        <w:r w:rsidR="000A34AD" w:rsidRPr="00754587">
          <w:rPr>
            <w:rStyle w:val="Hyperlink"/>
          </w:rPr>
          <w:t>III.2</w:t>
        </w:r>
        <w:r w:rsidR="000A34AD">
          <w:rPr>
            <w:rFonts w:asciiTheme="minorHAnsi" w:eastAsiaTheme="minorEastAsia" w:hAnsiTheme="minorHAnsi"/>
            <w:sz w:val="22"/>
            <w:lang w:eastAsia="zh-CN"/>
          </w:rPr>
          <w:tab/>
        </w:r>
        <w:r w:rsidR="000A34AD" w:rsidRPr="00754587">
          <w:rPr>
            <w:rStyle w:val="Hyperlink"/>
          </w:rPr>
          <w:t>Sistematika Penyelesaian Masalah</w:t>
        </w:r>
        <w:r w:rsidR="000A34AD">
          <w:rPr>
            <w:webHidden/>
          </w:rPr>
          <w:tab/>
        </w:r>
        <w:r w:rsidR="000A34AD">
          <w:rPr>
            <w:webHidden/>
          </w:rPr>
          <w:fldChar w:fldCharType="begin"/>
        </w:r>
        <w:r w:rsidR="000A34AD">
          <w:rPr>
            <w:webHidden/>
          </w:rPr>
          <w:instrText xml:space="preserve"> PAGEREF _Toc107425137 \h </w:instrText>
        </w:r>
        <w:r w:rsidR="000A34AD">
          <w:rPr>
            <w:webHidden/>
          </w:rPr>
        </w:r>
        <w:r w:rsidR="000A34AD">
          <w:rPr>
            <w:webHidden/>
          </w:rPr>
          <w:fldChar w:fldCharType="separate"/>
        </w:r>
        <w:r w:rsidR="000A34AD">
          <w:rPr>
            <w:webHidden/>
          </w:rPr>
          <w:t>16</w:t>
        </w:r>
        <w:r w:rsidR="000A34AD">
          <w:rPr>
            <w:webHidden/>
          </w:rPr>
          <w:fldChar w:fldCharType="end"/>
        </w:r>
      </w:hyperlink>
    </w:p>
    <w:p w14:paraId="1CAD6465" w14:textId="48B64A4A" w:rsidR="000A34AD" w:rsidRDefault="000F6EDD">
      <w:pPr>
        <w:pStyle w:val="TOC3"/>
        <w:tabs>
          <w:tab w:val="left" w:pos="1320"/>
          <w:tab w:val="right" w:leader="dot" w:pos="7787"/>
        </w:tabs>
        <w:rPr>
          <w:rFonts w:asciiTheme="minorHAnsi" w:eastAsiaTheme="minorEastAsia" w:hAnsiTheme="minorHAnsi"/>
          <w:sz w:val="22"/>
          <w:lang w:eastAsia="zh-CN"/>
        </w:rPr>
      </w:pPr>
      <w:hyperlink w:anchor="_Toc107425138" w:history="1">
        <w:r w:rsidR="000A34AD" w:rsidRPr="00754587">
          <w:rPr>
            <w:rStyle w:val="Hyperlink"/>
          </w:rPr>
          <w:t>III.2.1</w:t>
        </w:r>
        <w:r w:rsidR="000A34AD">
          <w:rPr>
            <w:rFonts w:asciiTheme="minorHAnsi" w:eastAsiaTheme="minorEastAsia" w:hAnsiTheme="minorHAnsi"/>
            <w:sz w:val="22"/>
            <w:lang w:eastAsia="zh-CN"/>
          </w:rPr>
          <w:tab/>
        </w:r>
        <w:r w:rsidR="000A34AD" w:rsidRPr="00754587">
          <w:rPr>
            <w:rStyle w:val="Hyperlink"/>
            <w:i/>
            <w:iCs/>
          </w:rPr>
          <w:t>Prototyping</w:t>
        </w:r>
        <w:r w:rsidR="000A34AD" w:rsidRPr="00754587">
          <w:rPr>
            <w:rStyle w:val="Hyperlink"/>
          </w:rPr>
          <w:t xml:space="preserve"> </w:t>
        </w:r>
        <w:r w:rsidR="000A34AD" w:rsidRPr="00754587">
          <w:rPr>
            <w:rStyle w:val="Hyperlink"/>
            <w:i/>
            <w:iCs/>
          </w:rPr>
          <w:t>Model</w:t>
        </w:r>
        <w:r w:rsidR="000A34AD">
          <w:rPr>
            <w:webHidden/>
          </w:rPr>
          <w:tab/>
        </w:r>
        <w:r w:rsidR="000A34AD">
          <w:rPr>
            <w:webHidden/>
          </w:rPr>
          <w:fldChar w:fldCharType="begin"/>
        </w:r>
        <w:r w:rsidR="000A34AD">
          <w:rPr>
            <w:webHidden/>
          </w:rPr>
          <w:instrText xml:space="preserve"> PAGEREF _Toc107425138 \h </w:instrText>
        </w:r>
        <w:r w:rsidR="000A34AD">
          <w:rPr>
            <w:webHidden/>
          </w:rPr>
        </w:r>
        <w:r w:rsidR="000A34AD">
          <w:rPr>
            <w:webHidden/>
          </w:rPr>
          <w:fldChar w:fldCharType="separate"/>
        </w:r>
        <w:r w:rsidR="000A34AD">
          <w:rPr>
            <w:webHidden/>
          </w:rPr>
          <w:t>16</w:t>
        </w:r>
        <w:r w:rsidR="000A34AD">
          <w:rPr>
            <w:webHidden/>
          </w:rPr>
          <w:fldChar w:fldCharType="end"/>
        </w:r>
      </w:hyperlink>
    </w:p>
    <w:p w14:paraId="42F13196" w14:textId="139240A1" w:rsidR="000A34AD" w:rsidRDefault="000F6EDD">
      <w:pPr>
        <w:pStyle w:val="TOC4"/>
        <w:tabs>
          <w:tab w:val="left" w:pos="1760"/>
          <w:tab w:val="right" w:leader="dot" w:pos="7787"/>
        </w:tabs>
        <w:rPr>
          <w:rFonts w:asciiTheme="minorHAnsi" w:eastAsiaTheme="minorEastAsia" w:hAnsiTheme="minorHAnsi"/>
          <w:sz w:val="22"/>
          <w:lang w:eastAsia="zh-CN"/>
        </w:rPr>
      </w:pPr>
      <w:hyperlink w:anchor="_Toc107425139" w:history="1">
        <w:r w:rsidR="000A34AD" w:rsidRPr="00754587">
          <w:rPr>
            <w:rStyle w:val="Hyperlink"/>
          </w:rPr>
          <w:t>III.2.1.1</w:t>
        </w:r>
        <w:r w:rsidR="000A34AD">
          <w:rPr>
            <w:rFonts w:asciiTheme="minorHAnsi" w:eastAsiaTheme="minorEastAsia" w:hAnsiTheme="minorHAnsi"/>
            <w:sz w:val="22"/>
            <w:lang w:eastAsia="zh-CN"/>
          </w:rPr>
          <w:tab/>
        </w:r>
        <w:r w:rsidR="000A34AD" w:rsidRPr="00754587">
          <w:rPr>
            <w:rStyle w:val="Hyperlink"/>
            <w:i/>
            <w:iCs/>
          </w:rPr>
          <w:t>Communication</w:t>
        </w:r>
        <w:r w:rsidR="000A34AD">
          <w:rPr>
            <w:webHidden/>
          </w:rPr>
          <w:tab/>
        </w:r>
        <w:r w:rsidR="000A34AD">
          <w:rPr>
            <w:webHidden/>
          </w:rPr>
          <w:fldChar w:fldCharType="begin"/>
        </w:r>
        <w:r w:rsidR="000A34AD">
          <w:rPr>
            <w:webHidden/>
          </w:rPr>
          <w:instrText xml:space="preserve"> PAGEREF _Toc107425139 \h </w:instrText>
        </w:r>
        <w:r w:rsidR="000A34AD">
          <w:rPr>
            <w:webHidden/>
          </w:rPr>
        </w:r>
        <w:r w:rsidR="000A34AD">
          <w:rPr>
            <w:webHidden/>
          </w:rPr>
          <w:fldChar w:fldCharType="separate"/>
        </w:r>
        <w:r w:rsidR="000A34AD">
          <w:rPr>
            <w:webHidden/>
          </w:rPr>
          <w:t>17</w:t>
        </w:r>
        <w:r w:rsidR="000A34AD">
          <w:rPr>
            <w:webHidden/>
          </w:rPr>
          <w:fldChar w:fldCharType="end"/>
        </w:r>
      </w:hyperlink>
    </w:p>
    <w:p w14:paraId="3A08187E" w14:textId="6F6B7F5C" w:rsidR="000A34AD" w:rsidRDefault="000F6EDD">
      <w:pPr>
        <w:pStyle w:val="TOC4"/>
        <w:tabs>
          <w:tab w:val="left" w:pos="1760"/>
          <w:tab w:val="right" w:leader="dot" w:pos="7787"/>
        </w:tabs>
        <w:rPr>
          <w:rFonts w:asciiTheme="minorHAnsi" w:eastAsiaTheme="minorEastAsia" w:hAnsiTheme="minorHAnsi"/>
          <w:sz w:val="22"/>
          <w:lang w:eastAsia="zh-CN"/>
        </w:rPr>
      </w:pPr>
      <w:hyperlink w:anchor="_Toc107425140" w:history="1">
        <w:r w:rsidR="000A34AD" w:rsidRPr="00754587">
          <w:rPr>
            <w:rStyle w:val="Hyperlink"/>
          </w:rPr>
          <w:t>III.2.1.2</w:t>
        </w:r>
        <w:r w:rsidR="000A34AD">
          <w:rPr>
            <w:rFonts w:asciiTheme="minorHAnsi" w:eastAsiaTheme="minorEastAsia" w:hAnsiTheme="minorHAnsi"/>
            <w:sz w:val="22"/>
            <w:lang w:eastAsia="zh-CN"/>
          </w:rPr>
          <w:tab/>
        </w:r>
        <w:r w:rsidR="000A34AD" w:rsidRPr="00754587">
          <w:rPr>
            <w:rStyle w:val="Hyperlink"/>
            <w:i/>
            <w:iCs/>
          </w:rPr>
          <w:t>Quick Planning &amp; Modelling Quick</w:t>
        </w:r>
        <w:r w:rsidR="000A34AD" w:rsidRPr="00754587">
          <w:rPr>
            <w:rStyle w:val="Hyperlink"/>
          </w:rPr>
          <w:t xml:space="preserve"> </w:t>
        </w:r>
        <w:r w:rsidR="000A34AD" w:rsidRPr="00754587">
          <w:rPr>
            <w:rStyle w:val="Hyperlink"/>
            <w:i/>
            <w:iCs/>
          </w:rPr>
          <w:t>Design</w:t>
        </w:r>
        <w:r w:rsidR="000A34AD">
          <w:rPr>
            <w:webHidden/>
          </w:rPr>
          <w:tab/>
        </w:r>
        <w:r w:rsidR="000A34AD">
          <w:rPr>
            <w:webHidden/>
          </w:rPr>
          <w:fldChar w:fldCharType="begin"/>
        </w:r>
        <w:r w:rsidR="000A34AD">
          <w:rPr>
            <w:webHidden/>
          </w:rPr>
          <w:instrText xml:space="preserve"> PAGEREF _Toc107425140 \h </w:instrText>
        </w:r>
        <w:r w:rsidR="000A34AD">
          <w:rPr>
            <w:webHidden/>
          </w:rPr>
        </w:r>
        <w:r w:rsidR="000A34AD">
          <w:rPr>
            <w:webHidden/>
          </w:rPr>
          <w:fldChar w:fldCharType="separate"/>
        </w:r>
        <w:r w:rsidR="000A34AD">
          <w:rPr>
            <w:webHidden/>
          </w:rPr>
          <w:t>17</w:t>
        </w:r>
        <w:r w:rsidR="000A34AD">
          <w:rPr>
            <w:webHidden/>
          </w:rPr>
          <w:fldChar w:fldCharType="end"/>
        </w:r>
      </w:hyperlink>
    </w:p>
    <w:p w14:paraId="63A05ACF" w14:textId="3E9352FB" w:rsidR="000A34AD" w:rsidRDefault="000F6EDD">
      <w:pPr>
        <w:pStyle w:val="TOC4"/>
        <w:tabs>
          <w:tab w:val="left" w:pos="1760"/>
          <w:tab w:val="right" w:leader="dot" w:pos="7787"/>
        </w:tabs>
        <w:rPr>
          <w:rFonts w:asciiTheme="minorHAnsi" w:eastAsiaTheme="minorEastAsia" w:hAnsiTheme="minorHAnsi"/>
          <w:sz w:val="22"/>
          <w:lang w:eastAsia="zh-CN"/>
        </w:rPr>
      </w:pPr>
      <w:hyperlink w:anchor="_Toc107425141" w:history="1">
        <w:r w:rsidR="000A34AD" w:rsidRPr="00754587">
          <w:rPr>
            <w:rStyle w:val="Hyperlink"/>
          </w:rPr>
          <w:t>III.2.1.3</w:t>
        </w:r>
        <w:r w:rsidR="000A34AD">
          <w:rPr>
            <w:rFonts w:asciiTheme="minorHAnsi" w:eastAsiaTheme="minorEastAsia" w:hAnsiTheme="minorHAnsi"/>
            <w:sz w:val="22"/>
            <w:lang w:eastAsia="zh-CN"/>
          </w:rPr>
          <w:tab/>
        </w:r>
        <w:r w:rsidR="000A34AD" w:rsidRPr="00754587">
          <w:rPr>
            <w:rStyle w:val="Hyperlink"/>
            <w:i/>
            <w:iCs/>
          </w:rPr>
          <w:t xml:space="preserve">Construction </w:t>
        </w:r>
        <w:r w:rsidR="000A34AD" w:rsidRPr="00754587">
          <w:rPr>
            <w:rStyle w:val="Hyperlink"/>
            <w:i/>
            <w:iCs/>
            <w:highlight w:val="yellow"/>
          </w:rPr>
          <w:t>of</w:t>
        </w:r>
        <w:r w:rsidR="000A34AD" w:rsidRPr="00754587">
          <w:rPr>
            <w:rStyle w:val="Hyperlink"/>
            <w:highlight w:val="yellow"/>
          </w:rPr>
          <w:t xml:space="preserve"> </w:t>
        </w:r>
        <w:r w:rsidR="000A34AD" w:rsidRPr="00754587">
          <w:rPr>
            <w:rStyle w:val="Hyperlink"/>
            <w:i/>
            <w:iCs/>
            <w:highlight w:val="yellow"/>
          </w:rPr>
          <w:t>Prototype</w:t>
        </w:r>
        <w:r w:rsidR="000A34AD">
          <w:rPr>
            <w:webHidden/>
          </w:rPr>
          <w:tab/>
        </w:r>
        <w:r w:rsidR="000A34AD">
          <w:rPr>
            <w:webHidden/>
          </w:rPr>
          <w:fldChar w:fldCharType="begin"/>
        </w:r>
        <w:r w:rsidR="000A34AD">
          <w:rPr>
            <w:webHidden/>
          </w:rPr>
          <w:instrText xml:space="preserve"> PAGEREF _Toc107425141 \h </w:instrText>
        </w:r>
        <w:r w:rsidR="000A34AD">
          <w:rPr>
            <w:webHidden/>
          </w:rPr>
        </w:r>
        <w:r w:rsidR="000A34AD">
          <w:rPr>
            <w:webHidden/>
          </w:rPr>
          <w:fldChar w:fldCharType="separate"/>
        </w:r>
        <w:r w:rsidR="000A34AD">
          <w:rPr>
            <w:webHidden/>
          </w:rPr>
          <w:t>17</w:t>
        </w:r>
        <w:r w:rsidR="000A34AD">
          <w:rPr>
            <w:webHidden/>
          </w:rPr>
          <w:fldChar w:fldCharType="end"/>
        </w:r>
      </w:hyperlink>
    </w:p>
    <w:p w14:paraId="19C8AA84" w14:textId="63135474" w:rsidR="000A34AD" w:rsidRDefault="000F6EDD">
      <w:pPr>
        <w:pStyle w:val="TOC4"/>
        <w:tabs>
          <w:tab w:val="left" w:pos="1760"/>
          <w:tab w:val="right" w:leader="dot" w:pos="7787"/>
        </w:tabs>
        <w:rPr>
          <w:rFonts w:asciiTheme="minorHAnsi" w:eastAsiaTheme="minorEastAsia" w:hAnsiTheme="minorHAnsi"/>
          <w:sz w:val="22"/>
          <w:lang w:eastAsia="zh-CN"/>
        </w:rPr>
      </w:pPr>
      <w:hyperlink w:anchor="_Toc107425142" w:history="1">
        <w:r w:rsidR="000A34AD" w:rsidRPr="00754587">
          <w:rPr>
            <w:rStyle w:val="Hyperlink"/>
          </w:rPr>
          <w:t>III.2.1.4</w:t>
        </w:r>
        <w:r w:rsidR="000A34AD">
          <w:rPr>
            <w:rFonts w:asciiTheme="minorHAnsi" w:eastAsiaTheme="minorEastAsia" w:hAnsiTheme="minorHAnsi"/>
            <w:sz w:val="22"/>
            <w:lang w:eastAsia="zh-CN"/>
          </w:rPr>
          <w:tab/>
        </w:r>
        <w:r w:rsidR="000A34AD" w:rsidRPr="00754587">
          <w:rPr>
            <w:rStyle w:val="Hyperlink"/>
            <w:i/>
            <w:iCs/>
          </w:rPr>
          <w:t>Deployment, Delivery &amp;</w:t>
        </w:r>
        <w:r w:rsidR="000A34AD" w:rsidRPr="00754587">
          <w:rPr>
            <w:rStyle w:val="Hyperlink"/>
          </w:rPr>
          <w:t xml:space="preserve"> </w:t>
        </w:r>
        <w:r w:rsidR="000A34AD" w:rsidRPr="00754587">
          <w:rPr>
            <w:rStyle w:val="Hyperlink"/>
            <w:i/>
            <w:iCs/>
          </w:rPr>
          <w:t>Feedback</w:t>
        </w:r>
        <w:r w:rsidR="000A34AD">
          <w:rPr>
            <w:webHidden/>
          </w:rPr>
          <w:tab/>
        </w:r>
        <w:r w:rsidR="000A34AD">
          <w:rPr>
            <w:webHidden/>
          </w:rPr>
          <w:fldChar w:fldCharType="begin"/>
        </w:r>
        <w:r w:rsidR="000A34AD">
          <w:rPr>
            <w:webHidden/>
          </w:rPr>
          <w:instrText xml:space="preserve"> PAGEREF _Toc107425142 \h </w:instrText>
        </w:r>
        <w:r w:rsidR="000A34AD">
          <w:rPr>
            <w:webHidden/>
          </w:rPr>
        </w:r>
        <w:r w:rsidR="000A34AD">
          <w:rPr>
            <w:webHidden/>
          </w:rPr>
          <w:fldChar w:fldCharType="separate"/>
        </w:r>
        <w:r w:rsidR="000A34AD">
          <w:rPr>
            <w:webHidden/>
          </w:rPr>
          <w:t>17</w:t>
        </w:r>
        <w:r w:rsidR="000A34AD">
          <w:rPr>
            <w:webHidden/>
          </w:rPr>
          <w:fldChar w:fldCharType="end"/>
        </w:r>
      </w:hyperlink>
    </w:p>
    <w:p w14:paraId="42425256" w14:textId="5C3521F8"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43" w:history="1">
        <w:r w:rsidR="000A34AD" w:rsidRPr="00754587">
          <w:rPr>
            <w:rStyle w:val="Hyperlink"/>
          </w:rPr>
          <w:t>III.3</w:t>
        </w:r>
        <w:r w:rsidR="000A34AD">
          <w:rPr>
            <w:rFonts w:asciiTheme="minorHAnsi" w:eastAsiaTheme="minorEastAsia" w:hAnsiTheme="minorHAnsi"/>
            <w:sz w:val="22"/>
            <w:lang w:eastAsia="zh-CN"/>
          </w:rPr>
          <w:tab/>
        </w:r>
        <w:r w:rsidR="000A34AD" w:rsidRPr="00754587">
          <w:rPr>
            <w:rStyle w:val="Hyperlink"/>
          </w:rPr>
          <w:t>Pengumpulan Data</w:t>
        </w:r>
        <w:r w:rsidR="000A34AD">
          <w:rPr>
            <w:webHidden/>
          </w:rPr>
          <w:tab/>
        </w:r>
        <w:r w:rsidR="000A34AD">
          <w:rPr>
            <w:webHidden/>
          </w:rPr>
          <w:fldChar w:fldCharType="begin"/>
        </w:r>
        <w:r w:rsidR="000A34AD">
          <w:rPr>
            <w:webHidden/>
          </w:rPr>
          <w:instrText xml:space="preserve"> PAGEREF _Toc107425143 \h </w:instrText>
        </w:r>
        <w:r w:rsidR="000A34AD">
          <w:rPr>
            <w:webHidden/>
          </w:rPr>
        </w:r>
        <w:r w:rsidR="000A34AD">
          <w:rPr>
            <w:webHidden/>
          </w:rPr>
          <w:fldChar w:fldCharType="separate"/>
        </w:r>
        <w:r w:rsidR="000A34AD">
          <w:rPr>
            <w:webHidden/>
          </w:rPr>
          <w:t>18</w:t>
        </w:r>
        <w:r w:rsidR="000A34AD">
          <w:rPr>
            <w:webHidden/>
          </w:rPr>
          <w:fldChar w:fldCharType="end"/>
        </w:r>
      </w:hyperlink>
    </w:p>
    <w:p w14:paraId="055D728E" w14:textId="74E207A7"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44" w:history="1">
        <w:r w:rsidR="000A34AD" w:rsidRPr="00754587">
          <w:rPr>
            <w:rStyle w:val="Hyperlink"/>
          </w:rPr>
          <w:t>III.4</w:t>
        </w:r>
        <w:r w:rsidR="000A34AD">
          <w:rPr>
            <w:rFonts w:asciiTheme="minorHAnsi" w:eastAsiaTheme="minorEastAsia" w:hAnsiTheme="minorHAnsi"/>
            <w:sz w:val="22"/>
            <w:lang w:eastAsia="zh-CN"/>
          </w:rPr>
          <w:tab/>
        </w:r>
        <w:r w:rsidR="000A34AD" w:rsidRPr="00754587">
          <w:rPr>
            <w:rStyle w:val="Hyperlink"/>
          </w:rPr>
          <w:t>Pengolahan Data</w:t>
        </w:r>
        <w:r w:rsidR="000A34AD">
          <w:rPr>
            <w:webHidden/>
          </w:rPr>
          <w:tab/>
        </w:r>
        <w:r w:rsidR="000A34AD">
          <w:rPr>
            <w:webHidden/>
          </w:rPr>
          <w:fldChar w:fldCharType="begin"/>
        </w:r>
        <w:r w:rsidR="000A34AD">
          <w:rPr>
            <w:webHidden/>
          </w:rPr>
          <w:instrText xml:space="preserve"> PAGEREF _Toc107425144 \h </w:instrText>
        </w:r>
        <w:r w:rsidR="000A34AD">
          <w:rPr>
            <w:webHidden/>
          </w:rPr>
        </w:r>
        <w:r w:rsidR="000A34AD">
          <w:rPr>
            <w:webHidden/>
          </w:rPr>
          <w:fldChar w:fldCharType="separate"/>
        </w:r>
        <w:r w:rsidR="000A34AD">
          <w:rPr>
            <w:webHidden/>
          </w:rPr>
          <w:t>18</w:t>
        </w:r>
        <w:r w:rsidR="000A34AD">
          <w:rPr>
            <w:webHidden/>
          </w:rPr>
          <w:fldChar w:fldCharType="end"/>
        </w:r>
      </w:hyperlink>
    </w:p>
    <w:p w14:paraId="6D0065BC" w14:textId="7FDBAF04"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45" w:history="1">
        <w:r w:rsidR="000A34AD" w:rsidRPr="00754587">
          <w:rPr>
            <w:rStyle w:val="Hyperlink"/>
          </w:rPr>
          <w:t>III.5</w:t>
        </w:r>
        <w:r w:rsidR="000A34AD">
          <w:rPr>
            <w:rFonts w:asciiTheme="minorHAnsi" w:eastAsiaTheme="minorEastAsia" w:hAnsiTheme="minorHAnsi"/>
            <w:sz w:val="22"/>
            <w:lang w:eastAsia="zh-CN"/>
          </w:rPr>
          <w:tab/>
        </w:r>
        <w:r w:rsidR="000A34AD" w:rsidRPr="00754587">
          <w:rPr>
            <w:rStyle w:val="Hyperlink"/>
          </w:rPr>
          <w:t>Metode Evaluasi</w:t>
        </w:r>
        <w:r w:rsidR="000A34AD">
          <w:rPr>
            <w:webHidden/>
          </w:rPr>
          <w:tab/>
        </w:r>
        <w:r w:rsidR="000A34AD">
          <w:rPr>
            <w:webHidden/>
          </w:rPr>
          <w:fldChar w:fldCharType="begin"/>
        </w:r>
        <w:r w:rsidR="000A34AD">
          <w:rPr>
            <w:webHidden/>
          </w:rPr>
          <w:instrText xml:space="preserve"> PAGEREF _Toc107425145 \h </w:instrText>
        </w:r>
        <w:r w:rsidR="000A34AD">
          <w:rPr>
            <w:webHidden/>
          </w:rPr>
        </w:r>
        <w:r w:rsidR="000A34AD">
          <w:rPr>
            <w:webHidden/>
          </w:rPr>
          <w:fldChar w:fldCharType="separate"/>
        </w:r>
        <w:r w:rsidR="000A34AD">
          <w:rPr>
            <w:webHidden/>
          </w:rPr>
          <w:t>19</w:t>
        </w:r>
        <w:r w:rsidR="000A34AD">
          <w:rPr>
            <w:webHidden/>
          </w:rPr>
          <w:fldChar w:fldCharType="end"/>
        </w:r>
      </w:hyperlink>
    </w:p>
    <w:p w14:paraId="434BC752" w14:textId="5077C83A"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46" w:history="1">
        <w:r w:rsidR="000A34AD" w:rsidRPr="00754587">
          <w:rPr>
            <w:rStyle w:val="Hyperlink"/>
          </w:rPr>
          <w:t>III.6</w:t>
        </w:r>
        <w:r w:rsidR="000A34AD">
          <w:rPr>
            <w:rFonts w:asciiTheme="minorHAnsi" w:eastAsiaTheme="minorEastAsia" w:hAnsiTheme="minorHAnsi"/>
            <w:sz w:val="22"/>
            <w:lang w:eastAsia="zh-CN"/>
          </w:rPr>
          <w:tab/>
        </w:r>
        <w:r w:rsidR="000A34AD" w:rsidRPr="00754587">
          <w:rPr>
            <w:rStyle w:val="Hyperlink"/>
          </w:rPr>
          <w:t>Alasan Pemilihan Metode</w:t>
        </w:r>
        <w:r w:rsidR="000A34AD">
          <w:rPr>
            <w:webHidden/>
          </w:rPr>
          <w:tab/>
        </w:r>
        <w:r w:rsidR="000A34AD">
          <w:rPr>
            <w:webHidden/>
          </w:rPr>
          <w:fldChar w:fldCharType="begin"/>
        </w:r>
        <w:r w:rsidR="000A34AD">
          <w:rPr>
            <w:webHidden/>
          </w:rPr>
          <w:instrText xml:space="preserve"> PAGEREF _Toc107425146 \h </w:instrText>
        </w:r>
        <w:r w:rsidR="000A34AD">
          <w:rPr>
            <w:webHidden/>
          </w:rPr>
        </w:r>
        <w:r w:rsidR="000A34AD">
          <w:rPr>
            <w:webHidden/>
          </w:rPr>
          <w:fldChar w:fldCharType="separate"/>
        </w:r>
        <w:r w:rsidR="000A34AD">
          <w:rPr>
            <w:webHidden/>
          </w:rPr>
          <w:t>19</w:t>
        </w:r>
        <w:r w:rsidR="000A34AD">
          <w:rPr>
            <w:webHidden/>
          </w:rPr>
          <w:fldChar w:fldCharType="end"/>
        </w:r>
      </w:hyperlink>
    </w:p>
    <w:p w14:paraId="4D2A6F87" w14:textId="61B3BF18" w:rsidR="000A34AD" w:rsidRDefault="000F6EDD">
      <w:pPr>
        <w:pStyle w:val="TOC1"/>
        <w:tabs>
          <w:tab w:val="left" w:pos="1100"/>
          <w:tab w:val="right" w:leader="dot" w:pos="7787"/>
        </w:tabs>
        <w:rPr>
          <w:rFonts w:asciiTheme="minorHAnsi" w:eastAsiaTheme="minorEastAsia" w:hAnsiTheme="minorHAnsi"/>
          <w:sz w:val="22"/>
          <w:lang w:eastAsia="zh-CN"/>
        </w:rPr>
      </w:pPr>
      <w:hyperlink w:anchor="_Toc107425147" w:history="1">
        <w:r w:rsidR="000A34AD" w:rsidRPr="00754587">
          <w:rPr>
            <w:rStyle w:val="Hyperlink"/>
          </w:rPr>
          <w:t>Bab IV</w:t>
        </w:r>
        <w:r w:rsidR="000A34AD">
          <w:rPr>
            <w:rFonts w:asciiTheme="minorHAnsi" w:eastAsiaTheme="minorEastAsia" w:hAnsiTheme="minorHAnsi"/>
            <w:sz w:val="22"/>
            <w:lang w:eastAsia="zh-CN"/>
          </w:rPr>
          <w:tab/>
        </w:r>
        <w:r w:rsidR="000A34AD" w:rsidRPr="00754587">
          <w:rPr>
            <w:rStyle w:val="Hyperlink"/>
          </w:rPr>
          <w:t>Analisis dan Perancangan</w:t>
        </w:r>
        <w:r w:rsidR="000A34AD">
          <w:rPr>
            <w:webHidden/>
          </w:rPr>
          <w:tab/>
        </w:r>
        <w:r w:rsidR="000A34AD">
          <w:rPr>
            <w:webHidden/>
          </w:rPr>
          <w:fldChar w:fldCharType="begin"/>
        </w:r>
        <w:r w:rsidR="000A34AD">
          <w:rPr>
            <w:webHidden/>
          </w:rPr>
          <w:instrText xml:space="preserve"> PAGEREF _Toc107425147 \h </w:instrText>
        </w:r>
        <w:r w:rsidR="000A34AD">
          <w:rPr>
            <w:webHidden/>
          </w:rPr>
        </w:r>
        <w:r w:rsidR="000A34AD">
          <w:rPr>
            <w:webHidden/>
          </w:rPr>
          <w:fldChar w:fldCharType="separate"/>
        </w:r>
        <w:r w:rsidR="000A34AD">
          <w:rPr>
            <w:webHidden/>
          </w:rPr>
          <w:t>20</w:t>
        </w:r>
        <w:r w:rsidR="000A34AD">
          <w:rPr>
            <w:webHidden/>
          </w:rPr>
          <w:fldChar w:fldCharType="end"/>
        </w:r>
      </w:hyperlink>
    </w:p>
    <w:p w14:paraId="7005669B" w14:textId="13B91285"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48" w:history="1">
        <w:r w:rsidR="000A34AD" w:rsidRPr="00754587">
          <w:rPr>
            <w:rStyle w:val="Hyperlink"/>
          </w:rPr>
          <w:t>IV.1</w:t>
        </w:r>
        <w:r w:rsidR="000A34AD">
          <w:rPr>
            <w:rFonts w:asciiTheme="minorHAnsi" w:eastAsiaTheme="minorEastAsia" w:hAnsiTheme="minorHAnsi"/>
            <w:sz w:val="22"/>
            <w:lang w:eastAsia="zh-CN"/>
          </w:rPr>
          <w:tab/>
        </w:r>
        <w:r w:rsidR="000A34AD" w:rsidRPr="00754587">
          <w:rPr>
            <w:rStyle w:val="Hyperlink"/>
          </w:rPr>
          <w:t>Pengumpulan Data dan Analisis</w:t>
        </w:r>
        <w:r w:rsidR="000A34AD">
          <w:rPr>
            <w:webHidden/>
          </w:rPr>
          <w:tab/>
        </w:r>
        <w:r w:rsidR="000A34AD">
          <w:rPr>
            <w:webHidden/>
          </w:rPr>
          <w:fldChar w:fldCharType="begin"/>
        </w:r>
        <w:r w:rsidR="000A34AD">
          <w:rPr>
            <w:webHidden/>
          </w:rPr>
          <w:instrText xml:space="preserve"> PAGEREF _Toc107425148 \h </w:instrText>
        </w:r>
        <w:r w:rsidR="000A34AD">
          <w:rPr>
            <w:webHidden/>
          </w:rPr>
        </w:r>
        <w:r w:rsidR="000A34AD">
          <w:rPr>
            <w:webHidden/>
          </w:rPr>
          <w:fldChar w:fldCharType="separate"/>
        </w:r>
        <w:r w:rsidR="000A34AD">
          <w:rPr>
            <w:webHidden/>
          </w:rPr>
          <w:t>20</w:t>
        </w:r>
        <w:r w:rsidR="000A34AD">
          <w:rPr>
            <w:webHidden/>
          </w:rPr>
          <w:fldChar w:fldCharType="end"/>
        </w:r>
      </w:hyperlink>
    </w:p>
    <w:p w14:paraId="1A3E3CF9" w14:textId="78DA7FA2" w:rsidR="000A34AD" w:rsidRDefault="000F6EDD">
      <w:pPr>
        <w:pStyle w:val="TOC3"/>
        <w:tabs>
          <w:tab w:val="left" w:pos="1320"/>
          <w:tab w:val="right" w:leader="dot" w:pos="7787"/>
        </w:tabs>
        <w:rPr>
          <w:rFonts w:asciiTheme="minorHAnsi" w:eastAsiaTheme="minorEastAsia" w:hAnsiTheme="minorHAnsi"/>
          <w:sz w:val="22"/>
          <w:lang w:eastAsia="zh-CN"/>
        </w:rPr>
      </w:pPr>
      <w:hyperlink w:anchor="_Toc107425149" w:history="1">
        <w:r w:rsidR="000A34AD" w:rsidRPr="00754587">
          <w:rPr>
            <w:rStyle w:val="Hyperlink"/>
          </w:rPr>
          <w:t>IV.1.1</w:t>
        </w:r>
        <w:r w:rsidR="000A34AD">
          <w:rPr>
            <w:rFonts w:asciiTheme="minorHAnsi" w:eastAsiaTheme="minorEastAsia" w:hAnsiTheme="minorHAnsi"/>
            <w:sz w:val="22"/>
            <w:lang w:eastAsia="zh-CN"/>
          </w:rPr>
          <w:tab/>
        </w:r>
        <w:r w:rsidR="000A34AD" w:rsidRPr="00754587">
          <w:rPr>
            <w:rStyle w:val="Hyperlink"/>
          </w:rPr>
          <w:t>Wawancara</w:t>
        </w:r>
        <w:r w:rsidR="000A34AD">
          <w:rPr>
            <w:webHidden/>
          </w:rPr>
          <w:tab/>
        </w:r>
        <w:r w:rsidR="000A34AD">
          <w:rPr>
            <w:webHidden/>
          </w:rPr>
          <w:fldChar w:fldCharType="begin"/>
        </w:r>
        <w:r w:rsidR="000A34AD">
          <w:rPr>
            <w:webHidden/>
          </w:rPr>
          <w:instrText xml:space="preserve"> PAGEREF _Toc107425149 \h </w:instrText>
        </w:r>
        <w:r w:rsidR="000A34AD">
          <w:rPr>
            <w:webHidden/>
          </w:rPr>
        </w:r>
        <w:r w:rsidR="000A34AD">
          <w:rPr>
            <w:webHidden/>
          </w:rPr>
          <w:fldChar w:fldCharType="separate"/>
        </w:r>
        <w:r w:rsidR="000A34AD">
          <w:rPr>
            <w:webHidden/>
          </w:rPr>
          <w:t>20</w:t>
        </w:r>
        <w:r w:rsidR="000A34AD">
          <w:rPr>
            <w:webHidden/>
          </w:rPr>
          <w:fldChar w:fldCharType="end"/>
        </w:r>
      </w:hyperlink>
    </w:p>
    <w:p w14:paraId="60B5EF40" w14:textId="1C59894A" w:rsidR="000A34AD" w:rsidRDefault="000F6EDD">
      <w:pPr>
        <w:pStyle w:val="TOC4"/>
        <w:tabs>
          <w:tab w:val="left" w:pos="1760"/>
          <w:tab w:val="right" w:leader="dot" w:pos="7787"/>
        </w:tabs>
        <w:rPr>
          <w:rFonts w:asciiTheme="minorHAnsi" w:eastAsiaTheme="minorEastAsia" w:hAnsiTheme="minorHAnsi"/>
          <w:sz w:val="22"/>
          <w:lang w:eastAsia="zh-CN"/>
        </w:rPr>
      </w:pPr>
      <w:hyperlink w:anchor="_Toc107425150" w:history="1">
        <w:r w:rsidR="000A34AD" w:rsidRPr="00754587">
          <w:rPr>
            <w:rStyle w:val="Hyperlink"/>
            <w:lang w:val="en-US"/>
          </w:rPr>
          <w:t>IV.1.1.1</w:t>
        </w:r>
        <w:r w:rsidR="000A34AD">
          <w:rPr>
            <w:rFonts w:asciiTheme="minorHAnsi" w:eastAsiaTheme="minorEastAsia" w:hAnsiTheme="minorHAnsi"/>
            <w:sz w:val="22"/>
            <w:lang w:eastAsia="zh-CN"/>
          </w:rPr>
          <w:tab/>
        </w:r>
        <w:r w:rsidR="000A34AD" w:rsidRPr="00754587">
          <w:rPr>
            <w:rStyle w:val="Hyperlink"/>
          </w:rPr>
          <w:t>Pertanyaan</w:t>
        </w:r>
        <w:r w:rsidR="000A34AD" w:rsidRPr="00754587">
          <w:rPr>
            <w:rStyle w:val="Hyperlink"/>
            <w:lang w:val="en-US"/>
          </w:rPr>
          <w:t xml:space="preserve"> Staff Admin</w:t>
        </w:r>
        <w:r w:rsidR="000A34AD">
          <w:rPr>
            <w:webHidden/>
          </w:rPr>
          <w:tab/>
        </w:r>
        <w:r w:rsidR="000A34AD">
          <w:rPr>
            <w:webHidden/>
          </w:rPr>
          <w:fldChar w:fldCharType="begin"/>
        </w:r>
        <w:r w:rsidR="000A34AD">
          <w:rPr>
            <w:webHidden/>
          </w:rPr>
          <w:instrText xml:space="preserve"> PAGEREF _Toc107425150 \h </w:instrText>
        </w:r>
        <w:r w:rsidR="000A34AD">
          <w:rPr>
            <w:webHidden/>
          </w:rPr>
        </w:r>
        <w:r w:rsidR="000A34AD">
          <w:rPr>
            <w:webHidden/>
          </w:rPr>
          <w:fldChar w:fldCharType="separate"/>
        </w:r>
        <w:r w:rsidR="000A34AD">
          <w:rPr>
            <w:webHidden/>
          </w:rPr>
          <w:t>20</w:t>
        </w:r>
        <w:r w:rsidR="000A34AD">
          <w:rPr>
            <w:webHidden/>
          </w:rPr>
          <w:fldChar w:fldCharType="end"/>
        </w:r>
      </w:hyperlink>
    </w:p>
    <w:p w14:paraId="3EA85F70" w14:textId="06B0193E" w:rsidR="000A34AD" w:rsidRDefault="000F6EDD">
      <w:pPr>
        <w:pStyle w:val="TOC4"/>
        <w:tabs>
          <w:tab w:val="left" w:pos="1760"/>
          <w:tab w:val="right" w:leader="dot" w:pos="7787"/>
        </w:tabs>
        <w:rPr>
          <w:rFonts w:asciiTheme="minorHAnsi" w:eastAsiaTheme="minorEastAsia" w:hAnsiTheme="minorHAnsi"/>
          <w:sz w:val="22"/>
          <w:lang w:eastAsia="zh-CN"/>
        </w:rPr>
      </w:pPr>
      <w:hyperlink w:anchor="_Toc107425151" w:history="1">
        <w:r w:rsidR="000A34AD" w:rsidRPr="00754587">
          <w:rPr>
            <w:rStyle w:val="Hyperlink"/>
          </w:rPr>
          <w:t>IV.1.1.2</w:t>
        </w:r>
        <w:r w:rsidR="000A34AD">
          <w:rPr>
            <w:rFonts w:asciiTheme="minorHAnsi" w:eastAsiaTheme="minorEastAsia" w:hAnsiTheme="minorHAnsi"/>
            <w:sz w:val="22"/>
            <w:lang w:eastAsia="zh-CN"/>
          </w:rPr>
          <w:tab/>
        </w:r>
        <w:r w:rsidR="000A34AD" w:rsidRPr="00754587">
          <w:rPr>
            <w:rStyle w:val="Hyperlink"/>
          </w:rPr>
          <w:t>Hasil</w:t>
        </w:r>
        <w:r w:rsidR="000A34AD" w:rsidRPr="00754587">
          <w:rPr>
            <w:rStyle w:val="Hyperlink"/>
            <w:lang w:val="en-US"/>
          </w:rPr>
          <w:t xml:space="preserve"> (Jabarin hasil dari wawancara yang udah dilakuin)</w:t>
        </w:r>
        <w:r w:rsidR="000A34AD">
          <w:rPr>
            <w:webHidden/>
          </w:rPr>
          <w:tab/>
        </w:r>
        <w:r w:rsidR="000A34AD">
          <w:rPr>
            <w:webHidden/>
          </w:rPr>
          <w:fldChar w:fldCharType="begin"/>
        </w:r>
        <w:r w:rsidR="000A34AD">
          <w:rPr>
            <w:webHidden/>
          </w:rPr>
          <w:instrText xml:space="preserve"> PAGEREF _Toc107425151 \h </w:instrText>
        </w:r>
        <w:r w:rsidR="000A34AD">
          <w:rPr>
            <w:webHidden/>
          </w:rPr>
        </w:r>
        <w:r w:rsidR="000A34AD">
          <w:rPr>
            <w:webHidden/>
          </w:rPr>
          <w:fldChar w:fldCharType="separate"/>
        </w:r>
        <w:r w:rsidR="000A34AD">
          <w:rPr>
            <w:webHidden/>
          </w:rPr>
          <w:t>21</w:t>
        </w:r>
        <w:r w:rsidR="000A34AD">
          <w:rPr>
            <w:webHidden/>
          </w:rPr>
          <w:fldChar w:fldCharType="end"/>
        </w:r>
      </w:hyperlink>
    </w:p>
    <w:p w14:paraId="5C6228D2" w14:textId="0305441D" w:rsidR="000A34AD" w:rsidRDefault="000F6EDD">
      <w:pPr>
        <w:pStyle w:val="TOC3"/>
        <w:tabs>
          <w:tab w:val="left" w:pos="1320"/>
          <w:tab w:val="right" w:leader="dot" w:pos="7787"/>
        </w:tabs>
        <w:rPr>
          <w:rFonts w:asciiTheme="minorHAnsi" w:eastAsiaTheme="minorEastAsia" w:hAnsiTheme="minorHAnsi"/>
          <w:sz w:val="22"/>
          <w:lang w:eastAsia="zh-CN"/>
        </w:rPr>
      </w:pPr>
      <w:hyperlink w:anchor="_Toc107425152" w:history="1">
        <w:r w:rsidR="000A34AD" w:rsidRPr="00754587">
          <w:rPr>
            <w:rStyle w:val="Hyperlink"/>
          </w:rPr>
          <w:t>IV.1.2</w:t>
        </w:r>
        <w:r w:rsidR="000A34AD">
          <w:rPr>
            <w:rFonts w:asciiTheme="minorHAnsi" w:eastAsiaTheme="minorEastAsia" w:hAnsiTheme="minorHAnsi"/>
            <w:sz w:val="22"/>
            <w:lang w:eastAsia="zh-CN"/>
          </w:rPr>
          <w:tab/>
        </w:r>
        <w:r w:rsidR="000A34AD" w:rsidRPr="00754587">
          <w:rPr>
            <w:rStyle w:val="Hyperlink"/>
          </w:rPr>
          <w:t>Analisis Fitur</w:t>
        </w:r>
        <w:r w:rsidR="000A34AD">
          <w:rPr>
            <w:webHidden/>
          </w:rPr>
          <w:tab/>
        </w:r>
        <w:r w:rsidR="000A34AD">
          <w:rPr>
            <w:webHidden/>
          </w:rPr>
          <w:fldChar w:fldCharType="begin"/>
        </w:r>
        <w:r w:rsidR="000A34AD">
          <w:rPr>
            <w:webHidden/>
          </w:rPr>
          <w:instrText xml:space="preserve"> PAGEREF _Toc107425152 \h </w:instrText>
        </w:r>
        <w:r w:rsidR="000A34AD">
          <w:rPr>
            <w:webHidden/>
          </w:rPr>
        </w:r>
        <w:r w:rsidR="000A34AD">
          <w:rPr>
            <w:webHidden/>
          </w:rPr>
          <w:fldChar w:fldCharType="separate"/>
        </w:r>
        <w:r w:rsidR="000A34AD">
          <w:rPr>
            <w:webHidden/>
          </w:rPr>
          <w:t>21</w:t>
        </w:r>
        <w:r w:rsidR="000A34AD">
          <w:rPr>
            <w:webHidden/>
          </w:rPr>
          <w:fldChar w:fldCharType="end"/>
        </w:r>
      </w:hyperlink>
    </w:p>
    <w:p w14:paraId="3CC4F806" w14:textId="5D3256CD" w:rsidR="000A34AD" w:rsidRDefault="000F6EDD">
      <w:pPr>
        <w:pStyle w:val="TOC2"/>
        <w:tabs>
          <w:tab w:val="left" w:pos="880"/>
          <w:tab w:val="right" w:leader="dot" w:pos="7787"/>
        </w:tabs>
        <w:rPr>
          <w:rFonts w:asciiTheme="minorHAnsi" w:eastAsiaTheme="minorEastAsia" w:hAnsiTheme="minorHAnsi"/>
          <w:sz w:val="22"/>
          <w:lang w:eastAsia="zh-CN"/>
        </w:rPr>
      </w:pPr>
      <w:hyperlink w:anchor="_Toc107425153" w:history="1">
        <w:r w:rsidR="000A34AD" w:rsidRPr="00754587">
          <w:rPr>
            <w:rStyle w:val="Hyperlink"/>
          </w:rPr>
          <w:t>IV.2</w:t>
        </w:r>
        <w:r w:rsidR="000A34AD">
          <w:rPr>
            <w:rFonts w:asciiTheme="minorHAnsi" w:eastAsiaTheme="minorEastAsia" w:hAnsiTheme="minorHAnsi"/>
            <w:sz w:val="22"/>
            <w:lang w:eastAsia="zh-CN"/>
          </w:rPr>
          <w:tab/>
        </w:r>
        <w:r w:rsidR="000A34AD" w:rsidRPr="00754587">
          <w:rPr>
            <w:rStyle w:val="Hyperlink"/>
          </w:rPr>
          <w:t>Analisis Kebutuhan Sistem</w:t>
        </w:r>
        <w:r w:rsidR="000A34AD">
          <w:rPr>
            <w:webHidden/>
          </w:rPr>
          <w:tab/>
        </w:r>
        <w:r w:rsidR="000A34AD">
          <w:rPr>
            <w:webHidden/>
          </w:rPr>
          <w:fldChar w:fldCharType="begin"/>
        </w:r>
        <w:r w:rsidR="000A34AD">
          <w:rPr>
            <w:webHidden/>
          </w:rPr>
          <w:instrText xml:space="preserve"> PAGEREF _Toc107425153 \h </w:instrText>
        </w:r>
        <w:r w:rsidR="000A34AD">
          <w:rPr>
            <w:webHidden/>
          </w:rPr>
        </w:r>
        <w:r w:rsidR="000A34AD">
          <w:rPr>
            <w:webHidden/>
          </w:rPr>
          <w:fldChar w:fldCharType="separate"/>
        </w:r>
        <w:r w:rsidR="000A34AD">
          <w:rPr>
            <w:webHidden/>
          </w:rPr>
          <w:t>21</w:t>
        </w:r>
        <w:r w:rsidR="000A34AD">
          <w:rPr>
            <w:webHidden/>
          </w:rPr>
          <w:fldChar w:fldCharType="end"/>
        </w:r>
      </w:hyperlink>
    </w:p>
    <w:p w14:paraId="6B6BE20F" w14:textId="5EA93808" w:rsidR="000A34AD" w:rsidRDefault="000F6EDD">
      <w:pPr>
        <w:pStyle w:val="TOC3"/>
        <w:tabs>
          <w:tab w:val="left" w:pos="1320"/>
          <w:tab w:val="right" w:leader="dot" w:pos="7787"/>
        </w:tabs>
        <w:rPr>
          <w:rFonts w:asciiTheme="minorHAnsi" w:eastAsiaTheme="minorEastAsia" w:hAnsiTheme="minorHAnsi"/>
          <w:sz w:val="22"/>
          <w:lang w:eastAsia="zh-CN"/>
        </w:rPr>
      </w:pPr>
      <w:hyperlink w:anchor="_Toc107425154" w:history="1">
        <w:r w:rsidR="000A34AD" w:rsidRPr="00754587">
          <w:rPr>
            <w:rStyle w:val="Hyperlink"/>
          </w:rPr>
          <w:t>IV.2.1</w:t>
        </w:r>
        <w:r w:rsidR="000A34AD">
          <w:rPr>
            <w:rFonts w:asciiTheme="minorHAnsi" w:eastAsiaTheme="minorEastAsia" w:hAnsiTheme="minorHAnsi"/>
            <w:sz w:val="22"/>
            <w:lang w:eastAsia="zh-CN"/>
          </w:rPr>
          <w:tab/>
        </w:r>
        <w:r w:rsidR="000A34AD" w:rsidRPr="00754587">
          <w:rPr>
            <w:rStyle w:val="Hyperlink"/>
          </w:rPr>
          <w:t>Use Case Diagram</w:t>
        </w:r>
        <w:r w:rsidR="000A34AD">
          <w:rPr>
            <w:webHidden/>
          </w:rPr>
          <w:tab/>
        </w:r>
        <w:r w:rsidR="000A34AD">
          <w:rPr>
            <w:webHidden/>
          </w:rPr>
          <w:fldChar w:fldCharType="begin"/>
        </w:r>
        <w:r w:rsidR="000A34AD">
          <w:rPr>
            <w:webHidden/>
          </w:rPr>
          <w:instrText xml:space="preserve"> PAGEREF _Toc107425154 \h </w:instrText>
        </w:r>
        <w:r w:rsidR="000A34AD">
          <w:rPr>
            <w:webHidden/>
          </w:rPr>
        </w:r>
        <w:r w:rsidR="000A34AD">
          <w:rPr>
            <w:webHidden/>
          </w:rPr>
          <w:fldChar w:fldCharType="separate"/>
        </w:r>
        <w:r w:rsidR="000A34AD">
          <w:rPr>
            <w:webHidden/>
          </w:rPr>
          <w:t>21</w:t>
        </w:r>
        <w:r w:rsidR="000A34AD">
          <w:rPr>
            <w:webHidden/>
          </w:rPr>
          <w:fldChar w:fldCharType="end"/>
        </w:r>
      </w:hyperlink>
    </w:p>
    <w:p w14:paraId="24CC3829" w14:textId="7572C280" w:rsidR="000A34AD" w:rsidRDefault="000F6EDD">
      <w:pPr>
        <w:pStyle w:val="TOC3"/>
        <w:tabs>
          <w:tab w:val="left" w:pos="1320"/>
          <w:tab w:val="right" w:leader="dot" w:pos="7787"/>
        </w:tabs>
        <w:rPr>
          <w:rFonts w:asciiTheme="minorHAnsi" w:eastAsiaTheme="minorEastAsia" w:hAnsiTheme="minorHAnsi"/>
          <w:sz w:val="22"/>
          <w:lang w:eastAsia="zh-CN"/>
        </w:rPr>
      </w:pPr>
      <w:hyperlink w:anchor="_Toc107425155" w:history="1">
        <w:r w:rsidR="000A34AD" w:rsidRPr="00754587">
          <w:rPr>
            <w:rStyle w:val="Hyperlink"/>
          </w:rPr>
          <w:t>IV.2.2</w:t>
        </w:r>
        <w:r w:rsidR="000A34AD">
          <w:rPr>
            <w:rFonts w:asciiTheme="minorHAnsi" w:eastAsiaTheme="minorEastAsia" w:hAnsiTheme="minorHAnsi"/>
            <w:sz w:val="22"/>
            <w:lang w:eastAsia="zh-CN"/>
          </w:rPr>
          <w:tab/>
        </w:r>
        <w:r w:rsidR="000A34AD" w:rsidRPr="00754587">
          <w:rPr>
            <w:rStyle w:val="Hyperlink"/>
          </w:rPr>
          <w:t>Sequence Diagram</w:t>
        </w:r>
        <w:r w:rsidR="000A34AD">
          <w:rPr>
            <w:webHidden/>
          </w:rPr>
          <w:tab/>
        </w:r>
        <w:r w:rsidR="000A34AD">
          <w:rPr>
            <w:webHidden/>
          </w:rPr>
          <w:fldChar w:fldCharType="begin"/>
        </w:r>
        <w:r w:rsidR="000A34AD">
          <w:rPr>
            <w:webHidden/>
          </w:rPr>
          <w:instrText xml:space="preserve"> PAGEREF _Toc107425155 \h </w:instrText>
        </w:r>
        <w:r w:rsidR="000A34AD">
          <w:rPr>
            <w:webHidden/>
          </w:rPr>
        </w:r>
        <w:r w:rsidR="000A34AD">
          <w:rPr>
            <w:webHidden/>
          </w:rPr>
          <w:fldChar w:fldCharType="separate"/>
        </w:r>
        <w:r w:rsidR="000A34AD">
          <w:rPr>
            <w:webHidden/>
          </w:rPr>
          <w:t>21</w:t>
        </w:r>
        <w:r w:rsidR="000A34AD">
          <w:rPr>
            <w:webHidden/>
          </w:rPr>
          <w:fldChar w:fldCharType="end"/>
        </w:r>
      </w:hyperlink>
    </w:p>
    <w:p w14:paraId="49934726" w14:textId="012A0CD9" w:rsidR="000A34AD" w:rsidRDefault="000F6EDD">
      <w:pPr>
        <w:pStyle w:val="TOC3"/>
        <w:tabs>
          <w:tab w:val="left" w:pos="1320"/>
          <w:tab w:val="right" w:leader="dot" w:pos="7787"/>
        </w:tabs>
        <w:rPr>
          <w:rFonts w:asciiTheme="minorHAnsi" w:eastAsiaTheme="minorEastAsia" w:hAnsiTheme="minorHAnsi"/>
          <w:sz w:val="22"/>
          <w:lang w:eastAsia="zh-CN"/>
        </w:rPr>
      </w:pPr>
      <w:hyperlink w:anchor="_Toc107425156" w:history="1">
        <w:r w:rsidR="000A34AD" w:rsidRPr="00754587">
          <w:rPr>
            <w:rStyle w:val="Hyperlink"/>
          </w:rPr>
          <w:t>IV.2.3</w:t>
        </w:r>
        <w:r w:rsidR="000A34AD">
          <w:rPr>
            <w:rFonts w:asciiTheme="minorHAnsi" w:eastAsiaTheme="minorEastAsia" w:hAnsiTheme="minorHAnsi"/>
            <w:sz w:val="22"/>
            <w:lang w:eastAsia="zh-CN"/>
          </w:rPr>
          <w:tab/>
        </w:r>
        <w:r w:rsidR="000A34AD" w:rsidRPr="00754587">
          <w:rPr>
            <w:rStyle w:val="Hyperlink"/>
          </w:rPr>
          <w:t>Class Diagram</w:t>
        </w:r>
        <w:r w:rsidR="000A34AD">
          <w:rPr>
            <w:webHidden/>
          </w:rPr>
          <w:tab/>
        </w:r>
        <w:r w:rsidR="000A34AD">
          <w:rPr>
            <w:webHidden/>
          </w:rPr>
          <w:fldChar w:fldCharType="begin"/>
        </w:r>
        <w:r w:rsidR="000A34AD">
          <w:rPr>
            <w:webHidden/>
          </w:rPr>
          <w:instrText xml:space="preserve"> PAGEREF _Toc107425156 \h </w:instrText>
        </w:r>
        <w:r w:rsidR="000A34AD">
          <w:rPr>
            <w:webHidden/>
          </w:rPr>
        </w:r>
        <w:r w:rsidR="000A34AD">
          <w:rPr>
            <w:webHidden/>
          </w:rPr>
          <w:fldChar w:fldCharType="separate"/>
        </w:r>
        <w:r w:rsidR="000A34AD">
          <w:rPr>
            <w:webHidden/>
          </w:rPr>
          <w:t>21</w:t>
        </w:r>
        <w:r w:rsidR="000A34AD">
          <w:rPr>
            <w:webHidden/>
          </w:rPr>
          <w:fldChar w:fldCharType="end"/>
        </w:r>
      </w:hyperlink>
    </w:p>
    <w:p w14:paraId="321D56DF" w14:textId="3B7E69BF" w:rsidR="000A34AD" w:rsidRDefault="000F6EDD">
      <w:pPr>
        <w:pStyle w:val="TOC1"/>
        <w:tabs>
          <w:tab w:val="right" w:leader="dot" w:pos="7787"/>
        </w:tabs>
        <w:rPr>
          <w:rFonts w:asciiTheme="minorHAnsi" w:eastAsiaTheme="minorEastAsia" w:hAnsiTheme="minorHAnsi"/>
          <w:sz w:val="22"/>
          <w:lang w:eastAsia="zh-CN"/>
        </w:rPr>
      </w:pPr>
      <w:hyperlink w:anchor="_Toc107425157" w:history="1">
        <w:r w:rsidR="000A34AD" w:rsidRPr="00754587">
          <w:rPr>
            <w:rStyle w:val="Hyperlink"/>
          </w:rPr>
          <w:t>Daftar Pustaka</w:t>
        </w:r>
        <w:r w:rsidR="000A34AD">
          <w:rPr>
            <w:webHidden/>
          </w:rPr>
          <w:tab/>
        </w:r>
        <w:r w:rsidR="000A34AD">
          <w:rPr>
            <w:webHidden/>
          </w:rPr>
          <w:fldChar w:fldCharType="begin"/>
        </w:r>
        <w:r w:rsidR="000A34AD">
          <w:rPr>
            <w:webHidden/>
          </w:rPr>
          <w:instrText xml:space="preserve"> PAGEREF _Toc107425157 \h </w:instrText>
        </w:r>
        <w:r w:rsidR="000A34AD">
          <w:rPr>
            <w:webHidden/>
          </w:rPr>
        </w:r>
        <w:r w:rsidR="000A34AD">
          <w:rPr>
            <w:webHidden/>
          </w:rPr>
          <w:fldChar w:fldCharType="separate"/>
        </w:r>
        <w:r w:rsidR="000A34AD">
          <w:rPr>
            <w:webHidden/>
          </w:rPr>
          <w:t>22</w:t>
        </w:r>
        <w:r w:rsidR="000A34AD">
          <w:rPr>
            <w:webHidden/>
          </w:rPr>
          <w:fldChar w:fldCharType="end"/>
        </w:r>
      </w:hyperlink>
    </w:p>
    <w:p w14:paraId="5207480D" w14:textId="2A9A693A" w:rsidR="00334857" w:rsidRPr="003D77F4" w:rsidRDefault="00334857" w:rsidP="00334857">
      <w:pPr>
        <w:spacing w:line="276" w:lineRule="auto"/>
      </w:pPr>
      <w:r w:rsidRPr="003D77F4">
        <w:fldChar w:fldCharType="end"/>
      </w:r>
    </w:p>
    <w:p w14:paraId="7C64093D" w14:textId="77777777" w:rsidR="00334857" w:rsidRPr="003D77F4" w:rsidRDefault="00334857" w:rsidP="00334857">
      <w:pPr>
        <w:spacing w:line="259" w:lineRule="auto"/>
        <w:jc w:val="left"/>
        <w:rPr>
          <w:rFonts w:eastAsia="Times New Roman" w:cs="Times New Roman"/>
          <w:b/>
          <w:bCs/>
          <w:caps/>
          <w:kern w:val="32"/>
          <w:sz w:val="28"/>
          <w:szCs w:val="28"/>
          <w:lang w:eastAsia="x-none"/>
        </w:rPr>
      </w:pPr>
      <w:bookmarkStart w:id="9" w:name="_Toc404168527"/>
      <w:r w:rsidRPr="003D77F4">
        <w:br w:type="page"/>
      </w:r>
    </w:p>
    <w:p w14:paraId="24C3664B" w14:textId="77777777" w:rsidR="00334857" w:rsidRPr="003D77F4" w:rsidRDefault="00334857" w:rsidP="00334857">
      <w:pPr>
        <w:pStyle w:val="HeadingnonBab"/>
        <w:rPr>
          <w:lang w:val="id-ID"/>
        </w:rPr>
      </w:pPr>
      <w:bookmarkStart w:id="10" w:name="_Toc107425107"/>
      <w:r w:rsidRPr="003D77F4">
        <w:rPr>
          <w:lang w:val="id-ID"/>
        </w:rPr>
        <w:lastRenderedPageBreak/>
        <w:t>Daftar Gambar</w:t>
      </w:r>
      <w:bookmarkEnd w:id="9"/>
      <w:bookmarkEnd w:id="10"/>
    </w:p>
    <w:p w14:paraId="77380BE8"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r w:rsidRPr="003D77F4">
        <w:rPr>
          <w:rFonts w:cs="Times New Roman"/>
          <w:b/>
          <w:bCs/>
        </w:rPr>
        <w:fldChar w:fldCharType="begin"/>
      </w:r>
      <w:r w:rsidRPr="003D77F4">
        <w:rPr>
          <w:rFonts w:cs="Times New Roman"/>
          <w:b/>
          <w:bCs/>
        </w:rPr>
        <w:instrText xml:space="preserve"> TOC \h \z \c "Gambar" </w:instrText>
      </w:r>
      <w:r w:rsidRPr="003D77F4">
        <w:rPr>
          <w:rFonts w:cs="Times New Roman"/>
          <w:b/>
          <w:bCs/>
        </w:rPr>
        <w:fldChar w:fldCharType="separate"/>
      </w:r>
      <w:hyperlink w:anchor="_Toc106343685" w:history="1">
        <w:r w:rsidRPr="003D77F4">
          <w:rPr>
            <w:rStyle w:val="Hyperlink"/>
          </w:rPr>
          <w:t xml:space="preserve">Gambar </w:t>
        </w:r>
        <w:r w:rsidRPr="003D77F4">
          <w:rPr>
            <w:rStyle w:val="Hyperlink"/>
            <w:cs/>
          </w:rPr>
          <w:t>‎</w:t>
        </w:r>
        <w:r w:rsidRPr="003D77F4">
          <w:rPr>
            <w:rStyle w:val="Hyperlink"/>
          </w:rPr>
          <w:t>II</w:t>
        </w:r>
        <w:r w:rsidRPr="003D77F4">
          <w:rPr>
            <w:rStyle w:val="Hyperlink"/>
          </w:rPr>
          <w:noBreakHyphen/>
          <w:t xml:space="preserve">1 </w:t>
        </w:r>
        <w:r w:rsidRPr="003D77F4">
          <w:rPr>
            <w:rStyle w:val="Hyperlink"/>
            <w:i/>
            <w:iCs/>
          </w:rPr>
          <w:t>Prototyping Model</w:t>
        </w:r>
        <w:r w:rsidRPr="003D77F4">
          <w:rPr>
            <w:webHidden/>
          </w:rPr>
          <w:tab/>
        </w:r>
        <w:r w:rsidRPr="003D77F4">
          <w:rPr>
            <w:webHidden/>
          </w:rPr>
          <w:fldChar w:fldCharType="begin"/>
        </w:r>
        <w:r w:rsidRPr="003D77F4">
          <w:rPr>
            <w:webHidden/>
          </w:rPr>
          <w:instrText xml:space="preserve"> PAGEREF _Toc106343685 \h </w:instrText>
        </w:r>
        <w:r w:rsidRPr="003D77F4">
          <w:rPr>
            <w:webHidden/>
          </w:rPr>
        </w:r>
        <w:r w:rsidRPr="003D77F4">
          <w:rPr>
            <w:webHidden/>
          </w:rPr>
          <w:fldChar w:fldCharType="separate"/>
        </w:r>
        <w:r w:rsidRPr="003D77F4">
          <w:rPr>
            <w:webHidden/>
          </w:rPr>
          <w:t>11</w:t>
        </w:r>
        <w:r w:rsidRPr="003D77F4">
          <w:rPr>
            <w:webHidden/>
          </w:rPr>
          <w:fldChar w:fldCharType="end"/>
        </w:r>
      </w:hyperlink>
    </w:p>
    <w:p w14:paraId="3C2DBA1E" w14:textId="77777777" w:rsidR="00334857" w:rsidRPr="003D77F4" w:rsidRDefault="000F6EDD" w:rsidP="00334857">
      <w:pPr>
        <w:pStyle w:val="TableofFigures"/>
        <w:tabs>
          <w:tab w:val="right" w:leader="dot" w:pos="7787"/>
        </w:tabs>
        <w:rPr>
          <w:rFonts w:asciiTheme="minorHAnsi" w:eastAsiaTheme="minorEastAsia" w:hAnsiTheme="minorHAnsi"/>
          <w:sz w:val="22"/>
          <w:lang w:eastAsia="id-ID"/>
        </w:rPr>
      </w:pPr>
      <w:hyperlink w:anchor="_Toc106343686"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1 Model Konseptual</w:t>
        </w:r>
        <w:r w:rsidR="00334857" w:rsidRPr="003D77F4">
          <w:rPr>
            <w:webHidden/>
          </w:rPr>
          <w:tab/>
        </w:r>
        <w:r w:rsidR="00334857" w:rsidRPr="003D77F4">
          <w:rPr>
            <w:webHidden/>
          </w:rPr>
          <w:fldChar w:fldCharType="begin"/>
        </w:r>
        <w:r w:rsidR="00334857" w:rsidRPr="003D77F4">
          <w:rPr>
            <w:webHidden/>
          </w:rPr>
          <w:instrText xml:space="preserve"> PAGEREF _Toc106343686 \h </w:instrText>
        </w:r>
        <w:r w:rsidR="00334857" w:rsidRPr="003D77F4">
          <w:rPr>
            <w:webHidden/>
          </w:rPr>
        </w:r>
        <w:r w:rsidR="00334857" w:rsidRPr="003D77F4">
          <w:rPr>
            <w:webHidden/>
          </w:rPr>
          <w:fldChar w:fldCharType="separate"/>
        </w:r>
        <w:r w:rsidR="00334857" w:rsidRPr="003D77F4">
          <w:rPr>
            <w:webHidden/>
          </w:rPr>
          <w:t>16</w:t>
        </w:r>
        <w:r w:rsidR="00334857" w:rsidRPr="003D77F4">
          <w:rPr>
            <w:webHidden/>
          </w:rPr>
          <w:fldChar w:fldCharType="end"/>
        </w:r>
      </w:hyperlink>
    </w:p>
    <w:p w14:paraId="4149EE09" w14:textId="77777777" w:rsidR="00334857" w:rsidRPr="003D77F4" w:rsidRDefault="000F6EDD" w:rsidP="00334857">
      <w:pPr>
        <w:pStyle w:val="TableofFigures"/>
        <w:tabs>
          <w:tab w:val="right" w:leader="dot" w:pos="7787"/>
        </w:tabs>
        <w:rPr>
          <w:rFonts w:asciiTheme="minorHAnsi" w:eastAsiaTheme="minorEastAsia" w:hAnsiTheme="minorHAnsi"/>
          <w:sz w:val="22"/>
          <w:lang w:eastAsia="id-ID"/>
        </w:rPr>
      </w:pPr>
      <w:hyperlink w:anchor="_Toc106343687"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2 Gambar Sistematika Penyelesaian Masalah</w:t>
        </w:r>
        <w:r w:rsidR="00334857" w:rsidRPr="003D77F4">
          <w:rPr>
            <w:webHidden/>
          </w:rPr>
          <w:tab/>
        </w:r>
        <w:r w:rsidR="00334857" w:rsidRPr="003D77F4">
          <w:rPr>
            <w:webHidden/>
          </w:rPr>
          <w:fldChar w:fldCharType="begin"/>
        </w:r>
        <w:r w:rsidR="00334857" w:rsidRPr="003D77F4">
          <w:rPr>
            <w:webHidden/>
          </w:rPr>
          <w:instrText xml:space="preserve"> PAGEREF _Toc106343687 \h </w:instrText>
        </w:r>
        <w:r w:rsidR="00334857" w:rsidRPr="003D77F4">
          <w:rPr>
            <w:webHidden/>
          </w:rPr>
        </w:r>
        <w:r w:rsidR="00334857" w:rsidRPr="003D77F4">
          <w:rPr>
            <w:webHidden/>
          </w:rPr>
          <w:fldChar w:fldCharType="separate"/>
        </w:r>
        <w:r w:rsidR="00334857" w:rsidRPr="003D77F4">
          <w:rPr>
            <w:webHidden/>
          </w:rPr>
          <w:t>17</w:t>
        </w:r>
        <w:r w:rsidR="00334857" w:rsidRPr="003D77F4">
          <w:rPr>
            <w:webHidden/>
          </w:rPr>
          <w:fldChar w:fldCharType="end"/>
        </w:r>
      </w:hyperlink>
    </w:p>
    <w:p w14:paraId="4C3DA0A4" w14:textId="77777777" w:rsidR="00334857" w:rsidRPr="003D77F4" w:rsidRDefault="00334857" w:rsidP="00334857">
      <w:r w:rsidRPr="003D77F4">
        <w:fldChar w:fldCharType="end"/>
      </w:r>
      <w:r w:rsidRPr="003D77F4">
        <w:br w:type="page"/>
      </w:r>
    </w:p>
    <w:p w14:paraId="73489774" w14:textId="77777777" w:rsidR="00334857" w:rsidRPr="003D77F4" w:rsidRDefault="00334857" w:rsidP="00334857">
      <w:pPr>
        <w:pStyle w:val="HeadingnonBab"/>
        <w:rPr>
          <w:lang w:val="id-ID"/>
        </w:rPr>
      </w:pPr>
      <w:bookmarkStart w:id="11" w:name="_Toc404168528"/>
      <w:bookmarkStart w:id="12" w:name="_Toc107425108"/>
      <w:r w:rsidRPr="003D77F4">
        <w:rPr>
          <w:lang w:val="id-ID"/>
        </w:rPr>
        <w:lastRenderedPageBreak/>
        <w:t>Daftar Tabel</w:t>
      </w:r>
      <w:bookmarkEnd w:id="11"/>
      <w:bookmarkEnd w:id="12"/>
    </w:p>
    <w:p w14:paraId="0D9231FB" w14:textId="1DA4D44C" w:rsidR="00AA758D" w:rsidRDefault="00334857">
      <w:pPr>
        <w:pStyle w:val="TableofFigures"/>
        <w:tabs>
          <w:tab w:val="right" w:leader="dot" w:pos="7787"/>
        </w:tabs>
        <w:rPr>
          <w:rFonts w:asciiTheme="minorHAnsi" w:eastAsiaTheme="minorEastAsia" w:hAnsiTheme="minorHAnsi"/>
          <w:sz w:val="22"/>
          <w:lang w:eastAsia="zh-CN"/>
        </w:rPr>
      </w:pPr>
      <w:r w:rsidRPr="003D77F4">
        <w:rPr>
          <w:rFonts w:cs="Times New Roman"/>
          <w:b/>
          <w:bCs/>
        </w:rPr>
        <w:fldChar w:fldCharType="begin"/>
      </w:r>
      <w:r w:rsidRPr="003D77F4">
        <w:rPr>
          <w:rFonts w:cs="Times New Roman"/>
          <w:b/>
          <w:bCs/>
        </w:rPr>
        <w:instrText xml:space="preserve"> TOC \h \z \c "Tabel" </w:instrText>
      </w:r>
      <w:r w:rsidRPr="003D77F4">
        <w:rPr>
          <w:rFonts w:cs="Times New Roman"/>
          <w:b/>
          <w:bCs/>
        </w:rPr>
        <w:fldChar w:fldCharType="separate"/>
      </w:r>
      <w:hyperlink w:anchor="_Toc107413892"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1 Partisipasi Anggota</w:t>
        </w:r>
        <w:r w:rsidR="00AA758D">
          <w:rPr>
            <w:webHidden/>
          </w:rPr>
          <w:tab/>
        </w:r>
        <w:r w:rsidR="00AA758D">
          <w:rPr>
            <w:webHidden/>
          </w:rPr>
          <w:fldChar w:fldCharType="begin"/>
        </w:r>
        <w:r w:rsidR="00AA758D">
          <w:rPr>
            <w:webHidden/>
          </w:rPr>
          <w:instrText xml:space="preserve"> PAGEREF _Toc107413892 \h </w:instrText>
        </w:r>
        <w:r w:rsidR="00AA758D">
          <w:rPr>
            <w:webHidden/>
          </w:rPr>
        </w:r>
        <w:r w:rsidR="00AA758D">
          <w:rPr>
            <w:webHidden/>
          </w:rPr>
          <w:fldChar w:fldCharType="separate"/>
        </w:r>
        <w:r w:rsidR="00AA758D">
          <w:rPr>
            <w:webHidden/>
          </w:rPr>
          <w:t>4</w:t>
        </w:r>
        <w:r w:rsidR="00AA758D">
          <w:rPr>
            <w:webHidden/>
          </w:rPr>
          <w:fldChar w:fldCharType="end"/>
        </w:r>
      </w:hyperlink>
    </w:p>
    <w:p w14:paraId="3C941A70" w14:textId="3227F4A5" w:rsidR="00AA758D" w:rsidRDefault="000F6EDD">
      <w:pPr>
        <w:pStyle w:val="TableofFigures"/>
        <w:tabs>
          <w:tab w:val="right" w:leader="dot" w:pos="7787"/>
        </w:tabs>
        <w:rPr>
          <w:rFonts w:asciiTheme="minorHAnsi" w:eastAsiaTheme="minorEastAsia" w:hAnsiTheme="minorHAnsi"/>
          <w:sz w:val="22"/>
          <w:lang w:eastAsia="zh-CN"/>
        </w:rPr>
      </w:pPr>
      <w:hyperlink w:anchor="_Toc107413893"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2 Penelitian Terdahulu</w:t>
        </w:r>
        <w:r w:rsidR="00AA758D">
          <w:rPr>
            <w:webHidden/>
          </w:rPr>
          <w:tab/>
        </w:r>
        <w:r w:rsidR="00AA758D">
          <w:rPr>
            <w:webHidden/>
          </w:rPr>
          <w:fldChar w:fldCharType="begin"/>
        </w:r>
        <w:r w:rsidR="00AA758D">
          <w:rPr>
            <w:webHidden/>
          </w:rPr>
          <w:instrText xml:space="preserve"> PAGEREF _Toc107413893 \h </w:instrText>
        </w:r>
        <w:r w:rsidR="00AA758D">
          <w:rPr>
            <w:webHidden/>
          </w:rPr>
        </w:r>
        <w:r w:rsidR="00AA758D">
          <w:rPr>
            <w:webHidden/>
          </w:rPr>
          <w:fldChar w:fldCharType="separate"/>
        </w:r>
        <w:r w:rsidR="00AA758D">
          <w:rPr>
            <w:webHidden/>
          </w:rPr>
          <w:t>11</w:t>
        </w:r>
        <w:r w:rsidR="00AA758D">
          <w:rPr>
            <w:webHidden/>
          </w:rPr>
          <w:fldChar w:fldCharType="end"/>
        </w:r>
      </w:hyperlink>
    </w:p>
    <w:p w14:paraId="18C713A1" w14:textId="03B16932" w:rsidR="00AA758D" w:rsidRDefault="000F6EDD">
      <w:pPr>
        <w:pStyle w:val="TableofFigures"/>
        <w:tabs>
          <w:tab w:val="right" w:leader="dot" w:pos="7787"/>
        </w:tabs>
        <w:rPr>
          <w:rFonts w:asciiTheme="minorHAnsi" w:eastAsiaTheme="minorEastAsia" w:hAnsiTheme="minorHAnsi"/>
          <w:sz w:val="22"/>
          <w:lang w:eastAsia="zh-CN"/>
        </w:rPr>
      </w:pPr>
      <w:hyperlink w:anchor="_Toc107413894"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3 Perbandingan kerangka kerja dan justifikasi dalam penelitian</w:t>
        </w:r>
        <w:r w:rsidR="00AA758D">
          <w:rPr>
            <w:webHidden/>
          </w:rPr>
          <w:tab/>
        </w:r>
        <w:r w:rsidR="00AA758D">
          <w:rPr>
            <w:webHidden/>
          </w:rPr>
          <w:fldChar w:fldCharType="begin"/>
        </w:r>
        <w:r w:rsidR="00AA758D">
          <w:rPr>
            <w:webHidden/>
          </w:rPr>
          <w:instrText xml:space="preserve"> PAGEREF _Toc107413894 \h </w:instrText>
        </w:r>
        <w:r w:rsidR="00AA758D">
          <w:rPr>
            <w:webHidden/>
          </w:rPr>
        </w:r>
        <w:r w:rsidR="00AA758D">
          <w:rPr>
            <w:webHidden/>
          </w:rPr>
          <w:fldChar w:fldCharType="separate"/>
        </w:r>
        <w:r w:rsidR="00AA758D">
          <w:rPr>
            <w:webHidden/>
          </w:rPr>
          <w:t>14</w:t>
        </w:r>
        <w:r w:rsidR="00AA758D">
          <w:rPr>
            <w:webHidden/>
          </w:rPr>
          <w:fldChar w:fldCharType="end"/>
        </w:r>
      </w:hyperlink>
    </w:p>
    <w:p w14:paraId="2848D245" w14:textId="34AE3EEE" w:rsidR="00AA758D" w:rsidRDefault="000F6EDD">
      <w:pPr>
        <w:pStyle w:val="TableofFigures"/>
        <w:tabs>
          <w:tab w:val="right" w:leader="dot" w:pos="7787"/>
        </w:tabs>
        <w:rPr>
          <w:rFonts w:asciiTheme="minorHAnsi" w:eastAsiaTheme="minorEastAsia" w:hAnsiTheme="minorHAnsi"/>
          <w:sz w:val="22"/>
          <w:lang w:eastAsia="zh-CN"/>
        </w:rPr>
      </w:pPr>
      <w:hyperlink w:anchor="_Toc107413895" w:history="1">
        <w:r w:rsidR="00AA758D" w:rsidRPr="00685C64">
          <w:rPr>
            <w:rStyle w:val="Hyperlink"/>
          </w:rPr>
          <w:t xml:space="preserve">Tabel </w:t>
        </w:r>
        <w:r w:rsidR="00AA758D" w:rsidRPr="00685C64">
          <w:rPr>
            <w:rStyle w:val="Hyperlink"/>
            <w:cs/>
          </w:rPr>
          <w:t>‎</w:t>
        </w:r>
        <w:r w:rsidR="00AA758D" w:rsidRPr="00685C64">
          <w:rPr>
            <w:rStyle w:val="Hyperlink"/>
          </w:rPr>
          <w:t>III</w:t>
        </w:r>
        <w:r w:rsidR="00AA758D" w:rsidRPr="00685C64">
          <w:rPr>
            <w:rStyle w:val="Hyperlink"/>
          </w:rPr>
          <w:noBreakHyphen/>
          <w:t>1 Pengumpulan Data</w:t>
        </w:r>
        <w:r w:rsidR="00AA758D">
          <w:rPr>
            <w:webHidden/>
          </w:rPr>
          <w:tab/>
        </w:r>
        <w:r w:rsidR="00AA758D">
          <w:rPr>
            <w:webHidden/>
          </w:rPr>
          <w:fldChar w:fldCharType="begin"/>
        </w:r>
        <w:r w:rsidR="00AA758D">
          <w:rPr>
            <w:webHidden/>
          </w:rPr>
          <w:instrText xml:space="preserve"> PAGEREF _Toc107413895 \h </w:instrText>
        </w:r>
        <w:r w:rsidR="00AA758D">
          <w:rPr>
            <w:webHidden/>
          </w:rPr>
        </w:r>
        <w:r w:rsidR="00AA758D">
          <w:rPr>
            <w:webHidden/>
          </w:rPr>
          <w:fldChar w:fldCharType="separate"/>
        </w:r>
        <w:r w:rsidR="00AA758D">
          <w:rPr>
            <w:webHidden/>
          </w:rPr>
          <w:t>18</w:t>
        </w:r>
        <w:r w:rsidR="00AA758D">
          <w:rPr>
            <w:webHidden/>
          </w:rPr>
          <w:fldChar w:fldCharType="end"/>
        </w:r>
      </w:hyperlink>
    </w:p>
    <w:p w14:paraId="0A435C65" w14:textId="0CB75F2F" w:rsidR="00334857" w:rsidRPr="003D77F4" w:rsidRDefault="00334857" w:rsidP="00334857">
      <w:pPr>
        <w:rPr>
          <w:rFonts w:cs="Times New Roman"/>
          <w:b/>
          <w:szCs w:val="24"/>
        </w:rPr>
      </w:pPr>
      <w:r w:rsidRPr="003D77F4">
        <w:rPr>
          <w:rFonts w:cs="Times New Roman"/>
          <w:b/>
          <w:szCs w:val="24"/>
        </w:rPr>
        <w:fldChar w:fldCharType="end"/>
      </w:r>
    </w:p>
    <w:p w14:paraId="553C4FE1" w14:textId="77777777" w:rsidR="00334857" w:rsidRPr="003D77F4" w:rsidRDefault="00334857" w:rsidP="00334857">
      <w:pPr>
        <w:rPr>
          <w:rFonts w:eastAsia="Times New Roman" w:cs="Times New Roman"/>
          <w:bCs/>
          <w:caps/>
          <w:kern w:val="32"/>
          <w:szCs w:val="24"/>
          <w:lang w:eastAsia="x-none"/>
        </w:rPr>
      </w:pPr>
      <w:r w:rsidRPr="003D77F4">
        <w:rPr>
          <w:b/>
          <w:szCs w:val="24"/>
        </w:rPr>
        <w:br w:type="page"/>
      </w:r>
    </w:p>
    <w:p w14:paraId="05D145A1" w14:textId="77777777" w:rsidR="00334857" w:rsidRPr="003D77F4" w:rsidRDefault="00334857" w:rsidP="00334857">
      <w:pPr>
        <w:pStyle w:val="HeadingnonBab"/>
        <w:rPr>
          <w:lang w:val="id-ID"/>
        </w:rPr>
      </w:pPr>
      <w:bookmarkStart w:id="13" w:name="_Toc404168529"/>
      <w:bookmarkStart w:id="14" w:name="_Toc107425109"/>
      <w:r w:rsidRPr="003D77F4">
        <w:rPr>
          <w:lang w:val="id-ID"/>
        </w:rPr>
        <w:lastRenderedPageBreak/>
        <w:t>Daftar Lampiran</w:t>
      </w:r>
      <w:bookmarkEnd w:id="13"/>
      <w:bookmarkEnd w:id="14"/>
    </w:p>
    <w:p w14:paraId="4868F1A0" w14:textId="77777777" w:rsidR="00334857" w:rsidRPr="003D77F4" w:rsidRDefault="00334857" w:rsidP="00334857">
      <w:pPr>
        <w:pStyle w:val="HeadingnonBab"/>
        <w:rPr>
          <w:lang w:val="id-ID"/>
        </w:rPr>
      </w:pPr>
      <w:r w:rsidRPr="003D77F4">
        <w:rPr>
          <w:sz w:val="24"/>
          <w:szCs w:val="24"/>
          <w:lang w:val="id-ID"/>
        </w:rPr>
        <w:br w:type="page"/>
      </w:r>
    </w:p>
    <w:p w14:paraId="7D0A738B" w14:textId="77777777" w:rsidR="00334857" w:rsidRPr="003D77F4" w:rsidRDefault="00334857" w:rsidP="00334857">
      <w:pPr>
        <w:pStyle w:val="HeadingnonBab"/>
        <w:rPr>
          <w:lang w:val="id-ID"/>
        </w:rPr>
      </w:pPr>
      <w:bookmarkStart w:id="15" w:name="_Toc404168531"/>
      <w:bookmarkStart w:id="16" w:name="_Toc107425110"/>
      <w:r w:rsidRPr="003D77F4">
        <w:rPr>
          <w:lang w:val="id-ID"/>
        </w:rPr>
        <w:lastRenderedPageBreak/>
        <w:t>Daftar Istilah</w:t>
      </w:r>
      <w:bookmarkEnd w:id="15"/>
      <w:bookmarkEnd w:id="16"/>
    </w:p>
    <w:tbl>
      <w:tblPr>
        <w:tblStyle w:val="TableGrid"/>
        <w:tblW w:w="8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6445"/>
      </w:tblGrid>
      <w:tr w:rsidR="00334857" w:rsidRPr="003D77F4" w14:paraId="6D8E50A4" w14:textId="77777777" w:rsidTr="00085D3C">
        <w:tc>
          <w:tcPr>
            <w:tcW w:w="1701" w:type="dxa"/>
          </w:tcPr>
          <w:p w14:paraId="14FF9555" w14:textId="77777777" w:rsidR="00334857" w:rsidRPr="003D77F4" w:rsidRDefault="00334857" w:rsidP="00AA758D">
            <w:pPr>
              <w:rPr>
                <w:i/>
                <w:iCs/>
                <w:szCs w:val="24"/>
                <w:lang w:val="id-ID"/>
              </w:rPr>
            </w:pPr>
            <w:r w:rsidRPr="003D77F4">
              <w:rPr>
                <w:i/>
                <w:iCs/>
                <w:szCs w:val="24"/>
                <w:lang w:val="id-ID"/>
              </w:rPr>
              <w:t xml:space="preserve">User Interface </w:t>
            </w:r>
          </w:p>
        </w:tc>
        <w:tc>
          <w:tcPr>
            <w:tcW w:w="283" w:type="dxa"/>
          </w:tcPr>
          <w:p w14:paraId="2C109ED8" w14:textId="77777777" w:rsidR="00334857" w:rsidRPr="003D77F4" w:rsidRDefault="00334857" w:rsidP="00AA758D">
            <w:pPr>
              <w:rPr>
                <w:szCs w:val="24"/>
                <w:lang w:val="id-ID"/>
              </w:rPr>
            </w:pPr>
            <w:r w:rsidRPr="003D77F4">
              <w:rPr>
                <w:szCs w:val="24"/>
                <w:lang w:val="id-ID"/>
              </w:rPr>
              <w:t>:</w:t>
            </w:r>
          </w:p>
        </w:tc>
        <w:tc>
          <w:tcPr>
            <w:tcW w:w="6445" w:type="dxa"/>
          </w:tcPr>
          <w:p w14:paraId="14AA8A74" w14:textId="77777777" w:rsidR="00334857" w:rsidRPr="003D77F4" w:rsidRDefault="00334857" w:rsidP="00AA758D">
            <w:pPr>
              <w:rPr>
                <w:color w:val="000000" w:themeColor="text1"/>
                <w:szCs w:val="24"/>
                <w:lang w:val="id-ID"/>
              </w:rPr>
            </w:pPr>
            <w:r w:rsidRPr="003D77F4">
              <w:rPr>
                <w:color w:val="000000" w:themeColor="text1"/>
                <w:szCs w:val="24"/>
                <w:lang w:val="id-ID"/>
              </w:rPr>
              <w:t>User Interface merupakan tampilan visual yang digunakan sebagai media untuk berkomunikasi dengan pengguna.</w:t>
            </w:r>
          </w:p>
        </w:tc>
      </w:tr>
      <w:tr w:rsidR="00334857" w:rsidRPr="003D77F4" w14:paraId="026945F0" w14:textId="77777777" w:rsidTr="00085D3C">
        <w:tc>
          <w:tcPr>
            <w:tcW w:w="1701" w:type="dxa"/>
          </w:tcPr>
          <w:p w14:paraId="07B88EE1" w14:textId="77777777" w:rsidR="00334857" w:rsidRPr="003D77F4" w:rsidRDefault="00334857" w:rsidP="00AA758D">
            <w:pPr>
              <w:rPr>
                <w:i/>
                <w:iCs/>
                <w:szCs w:val="24"/>
                <w:lang w:val="id-ID"/>
              </w:rPr>
            </w:pPr>
            <w:r w:rsidRPr="003D77F4">
              <w:rPr>
                <w:i/>
                <w:iCs/>
                <w:szCs w:val="24"/>
                <w:lang w:val="id-ID"/>
              </w:rPr>
              <w:t>Database</w:t>
            </w:r>
          </w:p>
        </w:tc>
        <w:tc>
          <w:tcPr>
            <w:tcW w:w="283" w:type="dxa"/>
          </w:tcPr>
          <w:p w14:paraId="4E4E0569" w14:textId="77777777" w:rsidR="00334857" w:rsidRPr="003D77F4" w:rsidRDefault="00334857" w:rsidP="00AA758D">
            <w:pPr>
              <w:rPr>
                <w:szCs w:val="24"/>
                <w:lang w:val="id-ID"/>
              </w:rPr>
            </w:pPr>
            <w:r w:rsidRPr="003D77F4">
              <w:rPr>
                <w:szCs w:val="24"/>
                <w:lang w:val="id-ID"/>
              </w:rPr>
              <w:t>:</w:t>
            </w:r>
          </w:p>
        </w:tc>
        <w:tc>
          <w:tcPr>
            <w:tcW w:w="6445" w:type="dxa"/>
          </w:tcPr>
          <w:p w14:paraId="2232656A" w14:textId="77777777" w:rsidR="00334857" w:rsidRPr="003D77F4" w:rsidRDefault="00334857" w:rsidP="00AA758D">
            <w:pPr>
              <w:rPr>
                <w:color w:val="000000" w:themeColor="text1"/>
                <w:szCs w:val="24"/>
                <w:highlight w:val="yellow"/>
                <w:lang w:val="id-ID"/>
              </w:rPr>
            </w:pPr>
            <w:r w:rsidRPr="003D77F4">
              <w:rPr>
                <w:color w:val="000000" w:themeColor="text1"/>
                <w:szCs w:val="24"/>
                <w:lang w:val="id-ID"/>
              </w:rPr>
              <w:t>Kumpulan dari kelompok data  yang saling berhubungan (repositori) yang diatur sedemikian rupa sehingga dapat digunakan kembali dengan cepat dan mudah.</w:t>
            </w:r>
          </w:p>
        </w:tc>
      </w:tr>
      <w:tr w:rsidR="00334857" w:rsidRPr="003D77F4" w14:paraId="17FD5791" w14:textId="77777777" w:rsidTr="00085D3C">
        <w:tc>
          <w:tcPr>
            <w:tcW w:w="1701" w:type="dxa"/>
          </w:tcPr>
          <w:p w14:paraId="1BACC508" w14:textId="77777777" w:rsidR="00334857" w:rsidRPr="003D77F4" w:rsidRDefault="00334857" w:rsidP="00AA758D">
            <w:pPr>
              <w:rPr>
                <w:szCs w:val="24"/>
                <w:highlight w:val="yellow"/>
                <w:lang w:val="id-ID"/>
              </w:rPr>
            </w:pPr>
            <w:r w:rsidRPr="003D77F4">
              <w:rPr>
                <w:szCs w:val="24"/>
                <w:lang w:val="id-ID"/>
              </w:rPr>
              <w:t>TKBM</w:t>
            </w:r>
          </w:p>
        </w:tc>
        <w:tc>
          <w:tcPr>
            <w:tcW w:w="283" w:type="dxa"/>
          </w:tcPr>
          <w:p w14:paraId="4E0F8A44" w14:textId="77777777" w:rsidR="00334857" w:rsidRPr="003D77F4" w:rsidRDefault="00334857" w:rsidP="00AA758D">
            <w:pPr>
              <w:rPr>
                <w:szCs w:val="24"/>
                <w:lang w:val="id-ID"/>
              </w:rPr>
            </w:pPr>
            <w:r w:rsidRPr="003D77F4">
              <w:rPr>
                <w:szCs w:val="24"/>
                <w:lang w:val="id-ID"/>
              </w:rPr>
              <w:t>:</w:t>
            </w:r>
          </w:p>
        </w:tc>
        <w:tc>
          <w:tcPr>
            <w:tcW w:w="6445" w:type="dxa"/>
          </w:tcPr>
          <w:p w14:paraId="453832B0" w14:textId="77777777" w:rsidR="00334857" w:rsidRPr="003D77F4" w:rsidRDefault="00334857" w:rsidP="00AA758D">
            <w:pPr>
              <w:rPr>
                <w:color w:val="000000" w:themeColor="text1"/>
                <w:szCs w:val="24"/>
                <w:lang w:val="id-ID"/>
              </w:rPr>
            </w:pPr>
            <w:r w:rsidRPr="003D77F4">
              <w:rPr>
                <w:color w:val="000000" w:themeColor="text1"/>
                <w:szCs w:val="24"/>
                <w:lang w:val="id-ID"/>
              </w:rPr>
              <w:t xml:space="preserve">Tenaga kerja bongkar muat </w:t>
            </w:r>
          </w:p>
        </w:tc>
      </w:tr>
      <w:tr w:rsidR="00334857" w:rsidRPr="003D77F4" w14:paraId="755473C1" w14:textId="77777777" w:rsidTr="00085D3C">
        <w:tc>
          <w:tcPr>
            <w:tcW w:w="1701" w:type="dxa"/>
          </w:tcPr>
          <w:p w14:paraId="6D15100B" w14:textId="77777777" w:rsidR="00334857" w:rsidRPr="003D77F4" w:rsidRDefault="00334857" w:rsidP="00AA758D">
            <w:pPr>
              <w:rPr>
                <w:szCs w:val="24"/>
                <w:highlight w:val="yellow"/>
                <w:lang w:val="id-ID"/>
              </w:rPr>
            </w:pPr>
            <w:r w:rsidRPr="003D77F4">
              <w:rPr>
                <w:i/>
                <w:szCs w:val="24"/>
                <w:lang w:val="id-ID"/>
              </w:rPr>
              <w:t>Agile</w:t>
            </w:r>
          </w:p>
        </w:tc>
        <w:tc>
          <w:tcPr>
            <w:tcW w:w="283" w:type="dxa"/>
          </w:tcPr>
          <w:p w14:paraId="5C1562F1" w14:textId="77777777" w:rsidR="00334857" w:rsidRPr="003D77F4" w:rsidRDefault="00334857" w:rsidP="00AA758D">
            <w:pPr>
              <w:rPr>
                <w:szCs w:val="24"/>
                <w:lang w:val="id-ID"/>
              </w:rPr>
            </w:pPr>
            <w:r w:rsidRPr="003D77F4">
              <w:rPr>
                <w:szCs w:val="24"/>
                <w:lang w:val="id-ID"/>
              </w:rPr>
              <w:t>:</w:t>
            </w:r>
          </w:p>
        </w:tc>
        <w:tc>
          <w:tcPr>
            <w:tcW w:w="6445" w:type="dxa"/>
          </w:tcPr>
          <w:p w14:paraId="3B819596" w14:textId="77777777" w:rsidR="00334857" w:rsidRPr="003D77F4" w:rsidRDefault="00334857" w:rsidP="00AA758D">
            <w:pPr>
              <w:rPr>
                <w:color w:val="000000" w:themeColor="text1"/>
                <w:szCs w:val="24"/>
                <w:lang w:val="id-ID"/>
              </w:rPr>
            </w:pPr>
            <w:r w:rsidRPr="003D77F4">
              <w:rPr>
                <w:color w:val="000000" w:themeColor="text1"/>
                <w:szCs w:val="24"/>
                <w:lang w:val="id-ID"/>
              </w:rPr>
              <w:t>Sebuah metodologi pengembangan perangkat lunak berdasarkan prinsip yang sama, atau pengembangan sistem jangka pendek di mana pengembang harus cepat beradaptasi dengan semua jenis perubahan.</w:t>
            </w:r>
          </w:p>
        </w:tc>
      </w:tr>
      <w:tr w:rsidR="00334857" w:rsidRPr="003D77F4" w14:paraId="15B20B3D" w14:textId="77777777" w:rsidTr="00085D3C">
        <w:tc>
          <w:tcPr>
            <w:tcW w:w="1701" w:type="dxa"/>
          </w:tcPr>
          <w:p w14:paraId="43E9B244" w14:textId="77777777" w:rsidR="00334857" w:rsidRPr="003D77F4" w:rsidRDefault="00334857" w:rsidP="00AA758D">
            <w:pPr>
              <w:rPr>
                <w:i/>
                <w:iCs/>
                <w:szCs w:val="24"/>
                <w:highlight w:val="yellow"/>
                <w:lang w:val="id-ID"/>
              </w:rPr>
            </w:pPr>
            <w:r w:rsidRPr="003D77F4">
              <w:rPr>
                <w:i/>
                <w:iCs/>
                <w:szCs w:val="24"/>
                <w:lang w:val="id-ID"/>
              </w:rPr>
              <w:t>Scrum</w:t>
            </w:r>
          </w:p>
        </w:tc>
        <w:tc>
          <w:tcPr>
            <w:tcW w:w="283" w:type="dxa"/>
          </w:tcPr>
          <w:p w14:paraId="7768BDFB" w14:textId="77777777" w:rsidR="00334857" w:rsidRPr="003D77F4" w:rsidRDefault="00334857" w:rsidP="00AA758D">
            <w:pPr>
              <w:rPr>
                <w:szCs w:val="24"/>
                <w:lang w:val="id-ID"/>
              </w:rPr>
            </w:pPr>
            <w:r w:rsidRPr="003D77F4">
              <w:rPr>
                <w:szCs w:val="24"/>
                <w:lang w:val="id-ID"/>
              </w:rPr>
              <w:t>:</w:t>
            </w:r>
          </w:p>
        </w:tc>
        <w:tc>
          <w:tcPr>
            <w:tcW w:w="6445" w:type="dxa"/>
          </w:tcPr>
          <w:p w14:paraId="084D39E0" w14:textId="77777777" w:rsidR="00334857" w:rsidRPr="003D77F4" w:rsidRDefault="00334857" w:rsidP="00AA758D">
            <w:pPr>
              <w:rPr>
                <w:iCs/>
                <w:color w:val="000000" w:themeColor="text1"/>
                <w:szCs w:val="24"/>
                <w:lang w:val="id-ID"/>
              </w:rPr>
            </w:pPr>
            <w:r w:rsidRPr="003D77F4">
              <w:rPr>
                <w:iCs/>
                <w:color w:val="000000" w:themeColor="text1"/>
                <w:szCs w:val="24"/>
                <w:lang w:val="id-ID"/>
              </w:rPr>
              <w:t>Scrum adalah  kerangka kerja berorientasi pada pengembangan produk yang kompleks dan dapat diubah sesuai dengan kebutuhan klien.</w:t>
            </w:r>
          </w:p>
        </w:tc>
      </w:tr>
      <w:tr w:rsidR="00334857" w:rsidRPr="003D77F4" w14:paraId="181527A5" w14:textId="77777777" w:rsidTr="00085D3C">
        <w:tc>
          <w:tcPr>
            <w:tcW w:w="1701" w:type="dxa"/>
          </w:tcPr>
          <w:p w14:paraId="6F74FE31" w14:textId="77777777" w:rsidR="00334857" w:rsidRPr="003D77F4" w:rsidRDefault="00334857" w:rsidP="00AA758D">
            <w:pPr>
              <w:rPr>
                <w:i/>
                <w:szCs w:val="24"/>
                <w:lang w:val="id-ID"/>
              </w:rPr>
            </w:pPr>
            <w:r w:rsidRPr="003D77F4">
              <w:rPr>
                <w:i/>
                <w:szCs w:val="24"/>
                <w:lang w:val="id-ID"/>
              </w:rPr>
              <w:t>Open Source</w:t>
            </w:r>
          </w:p>
        </w:tc>
        <w:tc>
          <w:tcPr>
            <w:tcW w:w="283" w:type="dxa"/>
          </w:tcPr>
          <w:p w14:paraId="7648923D" w14:textId="77777777" w:rsidR="00334857" w:rsidRPr="003D77F4" w:rsidRDefault="00334857" w:rsidP="00AA758D">
            <w:pPr>
              <w:rPr>
                <w:szCs w:val="24"/>
                <w:lang w:val="id-ID"/>
              </w:rPr>
            </w:pPr>
            <w:r w:rsidRPr="003D77F4">
              <w:rPr>
                <w:szCs w:val="24"/>
                <w:lang w:val="id-ID"/>
              </w:rPr>
              <w:t>:</w:t>
            </w:r>
          </w:p>
        </w:tc>
        <w:tc>
          <w:tcPr>
            <w:tcW w:w="6445" w:type="dxa"/>
          </w:tcPr>
          <w:p w14:paraId="591F127D" w14:textId="77777777" w:rsidR="00334857" w:rsidRPr="003D77F4" w:rsidRDefault="00334857" w:rsidP="00AA758D">
            <w:pPr>
              <w:rPr>
                <w:i/>
                <w:color w:val="000000" w:themeColor="text1"/>
                <w:szCs w:val="24"/>
                <w:highlight w:val="yellow"/>
                <w:lang w:val="id-ID"/>
              </w:rPr>
            </w:pPr>
            <w:r w:rsidRPr="003D77F4">
              <w:rPr>
                <w:i/>
                <w:color w:val="000000" w:themeColor="text1"/>
                <w:szCs w:val="24"/>
                <w:lang w:val="id-ID"/>
              </w:rPr>
              <w:t xml:space="preserve">Open source </w:t>
            </w:r>
            <w:r w:rsidRPr="003D77F4">
              <w:rPr>
                <w:iCs/>
                <w:color w:val="000000" w:themeColor="text1"/>
                <w:szCs w:val="24"/>
                <w:lang w:val="id-ID"/>
              </w:rPr>
              <w:t>adalah perangkat lunak atau kode program komputer yang diterbitkan untuk keperluan pribadi atau hobi, bisnis, atau komersial, peningkatan, modifikasi, atau distribusi tanpa  membayar royalti.</w:t>
            </w:r>
          </w:p>
        </w:tc>
      </w:tr>
      <w:tr w:rsidR="00334857" w:rsidRPr="003D77F4" w14:paraId="3786AB26" w14:textId="77777777" w:rsidTr="00085D3C">
        <w:tc>
          <w:tcPr>
            <w:tcW w:w="1701" w:type="dxa"/>
          </w:tcPr>
          <w:p w14:paraId="7E9E9D6F" w14:textId="77777777" w:rsidR="00334857" w:rsidRPr="003D77F4" w:rsidRDefault="00334857" w:rsidP="00AA758D">
            <w:pPr>
              <w:rPr>
                <w:iCs/>
                <w:szCs w:val="24"/>
                <w:lang w:val="id-ID"/>
              </w:rPr>
            </w:pPr>
            <w:r w:rsidRPr="003D77F4">
              <w:rPr>
                <w:iCs/>
                <w:szCs w:val="24"/>
                <w:lang w:val="id-ID"/>
              </w:rPr>
              <w:t>HTML</w:t>
            </w:r>
          </w:p>
        </w:tc>
        <w:tc>
          <w:tcPr>
            <w:tcW w:w="283" w:type="dxa"/>
          </w:tcPr>
          <w:p w14:paraId="260AA9E1" w14:textId="77777777" w:rsidR="00334857" w:rsidRPr="003D77F4" w:rsidRDefault="00334857" w:rsidP="00AA758D">
            <w:pPr>
              <w:rPr>
                <w:szCs w:val="24"/>
                <w:lang w:val="id-ID"/>
              </w:rPr>
            </w:pPr>
            <w:r w:rsidRPr="003D77F4">
              <w:rPr>
                <w:szCs w:val="24"/>
                <w:lang w:val="id-ID"/>
              </w:rPr>
              <w:t xml:space="preserve">: </w:t>
            </w:r>
          </w:p>
        </w:tc>
        <w:tc>
          <w:tcPr>
            <w:tcW w:w="6445" w:type="dxa"/>
          </w:tcPr>
          <w:p w14:paraId="0223EEA4" w14:textId="77777777" w:rsidR="00334857" w:rsidRPr="003D77F4" w:rsidRDefault="00334857" w:rsidP="00AA758D">
            <w:pPr>
              <w:rPr>
                <w:iCs/>
                <w:color w:val="000000" w:themeColor="text1"/>
                <w:szCs w:val="24"/>
                <w:highlight w:val="yellow"/>
                <w:lang w:val="id-ID"/>
              </w:rPr>
            </w:pPr>
            <w:r w:rsidRPr="003D77F4">
              <w:rPr>
                <w:color w:val="000000" w:themeColor="text1"/>
                <w:szCs w:val="24"/>
                <w:lang w:val="id-ID" w:eastAsia="x-none"/>
              </w:rPr>
              <w:t xml:space="preserve">HTML atau </w:t>
            </w:r>
            <w:r w:rsidRPr="003D77F4">
              <w:rPr>
                <w:i/>
                <w:iCs/>
                <w:color w:val="000000" w:themeColor="text1"/>
                <w:szCs w:val="24"/>
                <w:lang w:val="id-ID" w:eastAsia="x-none"/>
              </w:rPr>
              <w:t>Hypertext Markup Language</w:t>
            </w:r>
            <w:r w:rsidRPr="003D77F4">
              <w:rPr>
                <w:color w:val="000000" w:themeColor="text1"/>
                <w:szCs w:val="24"/>
                <w:lang w:val="id-ID" w:eastAsia="x-none"/>
              </w:rPr>
              <w:t xml:space="preserve"> adalah bahasa pemrograman terstruktur yang digunakan untuk membuat halaman web yang dapat diakses atau ditampilkan menggunakan web </w:t>
            </w:r>
            <w:r w:rsidRPr="003D77F4">
              <w:rPr>
                <w:i/>
                <w:iCs/>
                <w:color w:val="000000" w:themeColor="text1"/>
                <w:szCs w:val="24"/>
                <w:lang w:val="id-ID" w:eastAsia="x-none"/>
              </w:rPr>
              <w:t>browser</w:t>
            </w:r>
          </w:p>
        </w:tc>
      </w:tr>
      <w:tr w:rsidR="00334857" w:rsidRPr="003D77F4" w14:paraId="326D345F" w14:textId="77777777" w:rsidTr="00085D3C">
        <w:tc>
          <w:tcPr>
            <w:tcW w:w="1701" w:type="dxa"/>
          </w:tcPr>
          <w:p w14:paraId="446092AB" w14:textId="77777777" w:rsidR="00334857" w:rsidRPr="003D77F4" w:rsidRDefault="00334857" w:rsidP="00AA758D">
            <w:pPr>
              <w:rPr>
                <w:iCs/>
                <w:szCs w:val="24"/>
                <w:lang w:val="id-ID"/>
              </w:rPr>
            </w:pPr>
            <w:r w:rsidRPr="003D77F4">
              <w:rPr>
                <w:iCs/>
                <w:szCs w:val="24"/>
                <w:lang w:val="id-ID"/>
              </w:rPr>
              <w:t xml:space="preserve">PHP </w:t>
            </w:r>
          </w:p>
        </w:tc>
        <w:tc>
          <w:tcPr>
            <w:tcW w:w="283" w:type="dxa"/>
          </w:tcPr>
          <w:p w14:paraId="47E78E00" w14:textId="77777777" w:rsidR="00334857" w:rsidRPr="003D77F4" w:rsidRDefault="00334857" w:rsidP="00AA758D">
            <w:pPr>
              <w:rPr>
                <w:szCs w:val="24"/>
                <w:lang w:val="id-ID"/>
              </w:rPr>
            </w:pPr>
            <w:r w:rsidRPr="003D77F4">
              <w:rPr>
                <w:szCs w:val="24"/>
                <w:lang w:val="id-ID"/>
              </w:rPr>
              <w:t xml:space="preserve">: </w:t>
            </w:r>
          </w:p>
        </w:tc>
        <w:tc>
          <w:tcPr>
            <w:tcW w:w="6445" w:type="dxa"/>
          </w:tcPr>
          <w:p w14:paraId="193F74B6" w14:textId="77777777" w:rsidR="00334857" w:rsidRPr="003D77F4" w:rsidRDefault="00334857" w:rsidP="00AA758D">
            <w:pPr>
              <w:rPr>
                <w:color w:val="000000" w:themeColor="text1"/>
                <w:szCs w:val="24"/>
                <w:lang w:val="id-ID" w:eastAsia="x-none"/>
              </w:rPr>
            </w:pPr>
            <w:r w:rsidRPr="003D77F4">
              <w:rPr>
                <w:color w:val="000000" w:themeColor="text1"/>
                <w:szCs w:val="24"/>
                <w:lang w:val="id-ID" w:eastAsia="x-none"/>
              </w:rPr>
              <w:t>PHP merupakan sebuah bahasa pemrograman skripting untuk mengembangkan aplikasi berbasis web.</w:t>
            </w:r>
          </w:p>
        </w:tc>
      </w:tr>
      <w:tr w:rsidR="00334857" w:rsidRPr="003D77F4" w14:paraId="50515FF7" w14:textId="77777777" w:rsidTr="00085D3C">
        <w:tc>
          <w:tcPr>
            <w:tcW w:w="1701" w:type="dxa"/>
          </w:tcPr>
          <w:p w14:paraId="227EFA94" w14:textId="77777777" w:rsidR="00334857" w:rsidRPr="003D77F4" w:rsidRDefault="00334857" w:rsidP="00AA758D">
            <w:pPr>
              <w:rPr>
                <w:i/>
                <w:szCs w:val="24"/>
                <w:lang w:val="id-ID"/>
              </w:rPr>
            </w:pPr>
            <w:r w:rsidRPr="003D77F4">
              <w:rPr>
                <w:i/>
                <w:szCs w:val="24"/>
                <w:lang w:val="id-ID"/>
              </w:rPr>
              <w:t>Front-end</w:t>
            </w:r>
          </w:p>
        </w:tc>
        <w:tc>
          <w:tcPr>
            <w:tcW w:w="283" w:type="dxa"/>
          </w:tcPr>
          <w:p w14:paraId="7C5FBFFA" w14:textId="77777777" w:rsidR="00334857" w:rsidRPr="003D77F4" w:rsidRDefault="00334857" w:rsidP="00AA758D">
            <w:pPr>
              <w:rPr>
                <w:szCs w:val="24"/>
                <w:lang w:val="id-ID"/>
              </w:rPr>
            </w:pPr>
            <w:r w:rsidRPr="003D77F4">
              <w:rPr>
                <w:szCs w:val="24"/>
                <w:lang w:val="id-ID"/>
              </w:rPr>
              <w:t>:</w:t>
            </w:r>
          </w:p>
        </w:tc>
        <w:tc>
          <w:tcPr>
            <w:tcW w:w="6445" w:type="dxa"/>
          </w:tcPr>
          <w:p w14:paraId="0054CD37"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Front-end</w:t>
            </w:r>
            <w:r w:rsidRPr="003D77F4">
              <w:rPr>
                <w:color w:val="000000" w:themeColor="text1"/>
                <w:szCs w:val="24"/>
                <w:lang w:val="id-ID" w:eastAsia="x-none"/>
              </w:rPr>
              <w:t xml:space="preserve"> adalah  bagian dari halaman web yang menampilkan antarmuka pengguna</w:t>
            </w:r>
          </w:p>
        </w:tc>
      </w:tr>
      <w:tr w:rsidR="00334857" w:rsidRPr="003D77F4" w14:paraId="0A9AEE92" w14:textId="77777777" w:rsidTr="00085D3C">
        <w:tc>
          <w:tcPr>
            <w:tcW w:w="1701" w:type="dxa"/>
          </w:tcPr>
          <w:p w14:paraId="5CDB6E48" w14:textId="77777777" w:rsidR="00334857" w:rsidRPr="003D77F4" w:rsidRDefault="00334857" w:rsidP="00AA758D">
            <w:pPr>
              <w:rPr>
                <w:i/>
                <w:szCs w:val="24"/>
                <w:lang w:val="id-ID"/>
              </w:rPr>
            </w:pPr>
            <w:r w:rsidRPr="003D77F4">
              <w:rPr>
                <w:i/>
                <w:szCs w:val="24"/>
                <w:lang w:val="id-ID"/>
              </w:rPr>
              <w:t>Back-end</w:t>
            </w:r>
          </w:p>
        </w:tc>
        <w:tc>
          <w:tcPr>
            <w:tcW w:w="283" w:type="dxa"/>
          </w:tcPr>
          <w:p w14:paraId="6922A96E" w14:textId="77777777" w:rsidR="00334857" w:rsidRPr="003D77F4" w:rsidRDefault="00334857" w:rsidP="00AA758D">
            <w:pPr>
              <w:rPr>
                <w:szCs w:val="24"/>
                <w:lang w:val="id-ID"/>
              </w:rPr>
            </w:pPr>
            <w:r w:rsidRPr="003D77F4">
              <w:rPr>
                <w:szCs w:val="24"/>
                <w:lang w:val="id-ID"/>
              </w:rPr>
              <w:t>:</w:t>
            </w:r>
          </w:p>
        </w:tc>
        <w:tc>
          <w:tcPr>
            <w:tcW w:w="6445" w:type="dxa"/>
          </w:tcPr>
          <w:p w14:paraId="71CAC2AA"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ack-end </w:t>
            </w:r>
            <w:r w:rsidRPr="003D77F4">
              <w:rPr>
                <w:color w:val="000000" w:themeColor="text1"/>
                <w:szCs w:val="24"/>
                <w:lang w:val="id-ID" w:eastAsia="x-none"/>
              </w:rPr>
              <w:t>adalah bagian dari aplikasi yang bertanggung jawab untuk menanggapi kebutuhan pengguna yang belum pernah terjadi sebelumnya.</w:t>
            </w:r>
          </w:p>
        </w:tc>
      </w:tr>
      <w:tr w:rsidR="00334857" w:rsidRPr="003D77F4" w14:paraId="50D2F1E9" w14:textId="77777777" w:rsidTr="00085D3C">
        <w:tc>
          <w:tcPr>
            <w:tcW w:w="1701" w:type="dxa"/>
          </w:tcPr>
          <w:p w14:paraId="74BEFF6C" w14:textId="77777777" w:rsidR="00334857" w:rsidRPr="003D77F4" w:rsidRDefault="00334857" w:rsidP="00AA758D">
            <w:pPr>
              <w:rPr>
                <w:i/>
                <w:szCs w:val="24"/>
                <w:lang w:val="id-ID"/>
              </w:rPr>
            </w:pPr>
            <w:r w:rsidRPr="003D77F4">
              <w:rPr>
                <w:i/>
                <w:szCs w:val="24"/>
                <w:lang w:val="id-ID"/>
              </w:rPr>
              <w:t xml:space="preserve">Framework </w:t>
            </w:r>
          </w:p>
        </w:tc>
        <w:tc>
          <w:tcPr>
            <w:tcW w:w="283" w:type="dxa"/>
          </w:tcPr>
          <w:p w14:paraId="5E59CEC4" w14:textId="77777777" w:rsidR="00334857" w:rsidRPr="003D77F4" w:rsidRDefault="00334857" w:rsidP="00AA758D">
            <w:pPr>
              <w:rPr>
                <w:szCs w:val="24"/>
                <w:lang w:val="id-ID"/>
              </w:rPr>
            </w:pPr>
            <w:r w:rsidRPr="003D77F4">
              <w:rPr>
                <w:szCs w:val="24"/>
                <w:lang w:val="id-ID"/>
              </w:rPr>
              <w:t>:</w:t>
            </w:r>
          </w:p>
        </w:tc>
        <w:tc>
          <w:tcPr>
            <w:tcW w:w="6445" w:type="dxa"/>
          </w:tcPr>
          <w:p w14:paraId="365E0AD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Framework </w:t>
            </w:r>
            <w:r w:rsidRPr="003D77F4">
              <w:rPr>
                <w:color w:val="000000" w:themeColor="text1"/>
                <w:szCs w:val="24"/>
                <w:lang w:val="id-ID" w:eastAsia="x-none"/>
              </w:rPr>
              <w:t>adalah sebuah untuk mengembangkan suatu aplikasi web maupun desktop.</w:t>
            </w:r>
          </w:p>
        </w:tc>
      </w:tr>
      <w:tr w:rsidR="00334857" w:rsidRPr="003D77F4" w14:paraId="7397536D" w14:textId="77777777" w:rsidTr="00085D3C">
        <w:tc>
          <w:tcPr>
            <w:tcW w:w="1701" w:type="dxa"/>
          </w:tcPr>
          <w:p w14:paraId="479751A2" w14:textId="77777777" w:rsidR="00334857" w:rsidRPr="003D77F4" w:rsidRDefault="00334857" w:rsidP="00AA758D">
            <w:pPr>
              <w:rPr>
                <w:i/>
                <w:szCs w:val="24"/>
                <w:lang w:val="id-ID"/>
              </w:rPr>
            </w:pPr>
            <w:r w:rsidRPr="003D77F4">
              <w:rPr>
                <w:i/>
                <w:szCs w:val="24"/>
                <w:lang w:val="id-ID"/>
              </w:rPr>
              <w:lastRenderedPageBreak/>
              <w:t>Blackbox testing</w:t>
            </w:r>
          </w:p>
        </w:tc>
        <w:tc>
          <w:tcPr>
            <w:tcW w:w="283" w:type="dxa"/>
          </w:tcPr>
          <w:p w14:paraId="13239377" w14:textId="77777777" w:rsidR="00334857" w:rsidRPr="003D77F4" w:rsidRDefault="00334857" w:rsidP="00AA758D">
            <w:pPr>
              <w:rPr>
                <w:szCs w:val="24"/>
                <w:lang w:val="id-ID"/>
              </w:rPr>
            </w:pPr>
            <w:r w:rsidRPr="003D77F4">
              <w:rPr>
                <w:szCs w:val="24"/>
                <w:lang w:val="id-ID"/>
              </w:rPr>
              <w:t>:</w:t>
            </w:r>
          </w:p>
        </w:tc>
        <w:tc>
          <w:tcPr>
            <w:tcW w:w="6445" w:type="dxa"/>
          </w:tcPr>
          <w:p w14:paraId="56DCE703"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lackbox Testing </w:t>
            </w:r>
            <w:r w:rsidRPr="003D77F4">
              <w:rPr>
                <w:color w:val="000000" w:themeColor="text1"/>
                <w:szCs w:val="24"/>
                <w:lang w:val="id-ID" w:eastAsia="x-none"/>
              </w:rPr>
              <w:t xml:space="preserve"> merupakah suatu metode pengujian yang dilakukan dengan cara mengamati hasil masukan maupun keluaran tanpa mengetahui struktur kode dari perangkat lunak.</w:t>
            </w:r>
          </w:p>
        </w:tc>
      </w:tr>
      <w:tr w:rsidR="00334857" w:rsidRPr="003D77F4" w14:paraId="09E4E451" w14:textId="77777777" w:rsidTr="00085D3C">
        <w:tc>
          <w:tcPr>
            <w:tcW w:w="1701" w:type="dxa"/>
          </w:tcPr>
          <w:p w14:paraId="0F6867AC" w14:textId="77777777" w:rsidR="00334857" w:rsidRPr="003D77F4" w:rsidRDefault="00334857" w:rsidP="00AA758D">
            <w:pPr>
              <w:rPr>
                <w:i/>
                <w:szCs w:val="24"/>
                <w:lang w:val="id-ID"/>
              </w:rPr>
            </w:pPr>
            <w:r w:rsidRPr="003D77F4">
              <w:rPr>
                <w:i/>
                <w:szCs w:val="24"/>
                <w:lang w:val="id-ID"/>
              </w:rPr>
              <w:t>Whitebox testing</w:t>
            </w:r>
          </w:p>
        </w:tc>
        <w:tc>
          <w:tcPr>
            <w:tcW w:w="283" w:type="dxa"/>
          </w:tcPr>
          <w:p w14:paraId="335DFAB1" w14:textId="77777777" w:rsidR="00334857" w:rsidRPr="003D77F4" w:rsidRDefault="00334857" w:rsidP="00AA758D">
            <w:pPr>
              <w:rPr>
                <w:szCs w:val="24"/>
                <w:lang w:val="id-ID"/>
              </w:rPr>
            </w:pPr>
            <w:r w:rsidRPr="003D77F4">
              <w:rPr>
                <w:szCs w:val="24"/>
                <w:lang w:val="id-ID"/>
              </w:rPr>
              <w:t>:</w:t>
            </w:r>
          </w:p>
        </w:tc>
        <w:tc>
          <w:tcPr>
            <w:tcW w:w="6445" w:type="dxa"/>
          </w:tcPr>
          <w:p w14:paraId="37671D8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Whitebox testing </w:t>
            </w:r>
            <w:r w:rsidRPr="003D77F4">
              <w:rPr>
                <w:color w:val="000000" w:themeColor="text1"/>
                <w:szCs w:val="24"/>
                <w:lang w:val="id-ID" w:eastAsia="x-none"/>
              </w:rPr>
              <w:t>adalah suatu cara pengujian suatu aplikasi atau perangkat lunak dengan menguji suatu modul untuk  menganalisa apakah kode program tersebut salah atau tidak.</w:t>
            </w:r>
          </w:p>
        </w:tc>
      </w:tr>
      <w:tr w:rsidR="00334857" w:rsidRPr="003D77F4" w14:paraId="6355F110" w14:textId="77777777" w:rsidTr="00085D3C">
        <w:tc>
          <w:tcPr>
            <w:tcW w:w="1701" w:type="dxa"/>
          </w:tcPr>
          <w:p w14:paraId="2D17BF35" w14:textId="77777777" w:rsidR="00334857" w:rsidRPr="003D77F4" w:rsidRDefault="00334857" w:rsidP="00AA758D">
            <w:pPr>
              <w:rPr>
                <w:i/>
                <w:szCs w:val="24"/>
                <w:lang w:val="id-ID"/>
              </w:rPr>
            </w:pPr>
            <w:r w:rsidRPr="003D77F4">
              <w:rPr>
                <w:i/>
                <w:szCs w:val="24"/>
                <w:lang w:val="id-ID"/>
              </w:rPr>
              <w:t>Use Case Diagram</w:t>
            </w:r>
          </w:p>
        </w:tc>
        <w:tc>
          <w:tcPr>
            <w:tcW w:w="283" w:type="dxa"/>
          </w:tcPr>
          <w:p w14:paraId="030F2E8C" w14:textId="77777777" w:rsidR="00334857" w:rsidRPr="003D77F4" w:rsidRDefault="00334857" w:rsidP="00AA758D">
            <w:pPr>
              <w:rPr>
                <w:szCs w:val="24"/>
                <w:lang w:val="id-ID"/>
              </w:rPr>
            </w:pPr>
            <w:r w:rsidRPr="003D77F4">
              <w:rPr>
                <w:szCs w:val="24"/>
                <w:lang w:val="id-ID"/>
              </w:rPr>
              <w:t>:</w:t>
            </w:r>
          </w:p>
        </w:tc>
        <w:tc>
          <w:tcPr>
            <w:tcW w:w="6445" w:type="dxa"/>
          </w:tcPr>
          <w:p w14:paraId="78795F9D" w14:textId="77777777" w:rsidR="00334857" w:rsidRPr="003D77F4" w:rsidRDefault="00334857" w:rsidP="00AA758D">
            <w:pPr>
              <w:rPr>
                <w:color w:val="000000" w:themeColor="text1"/>
                <w:szCs w:val="24"/>
                <w:lang w:val="id-ID" w:eastAsia="x-none"/>
              </w:rPr>
            </w:pPr>
            <w:r w:rsidRPr="003D77F4">
              <w:rPr>
                <w:i/>
                <w:szCs w:val="24"/>
                <w:lang w:val="id-ID"/>
              </w:rPr>
              <w:t xml:space="preserve">Use Case Diagram </w:t>
            </w:r>
            <w:r w:rsidRPr="003D77F4">
              <w:rPr>
                <w:iCs/>
                <w:szCs w:val="24"/>
                <w:lang w:val="id-ID"/>
              </w:rPr>
              <w:t>merupakan sebuah diagram yang menggambarkan hubungan antara pengguna dengan sistem.</w:t>
            </w:r>
          </w:p>
        </w:tc>
      </w:tr>
      <w:tr w:rsidR="00334857" w:rsidRPr="003D77F4" w14:paraId="373AB7D7" w14:textId="77777777" w:rsidTr="00085D3C">
        <w:tc>
          <w:tcPr>
            <w:tcW w:w="1701" w:type="dxa"/>
          </w:tcPr>
          <w:p w14:paraId="730DDA49" w14:textId="77777777" w:rsidR="00334857" w:rsidRPr="003D77F4" w:rsidRDefault="00334857" w:rsidP="00AA758D">
            <w:pPr>
              <w:rPr>
                <w:i/>
                <w:szCs w:val="24"/>
                <w:lang w:val="id-ID"/>
              </w:rPr>
            </w:pPr>
            <w:r w:rsidRPr="003D77F4">
              <w:rPr>
                <w:i/>
                <w:szCs w:val="24"/>
                <w:lang w:val="id-ID"/>
              </w:rPr>
              <w:t>Sequence Diagram</w:t>
            </w:r>
          </w:p>
        </w:tc>
        <w:tc>
          <w:tcPr>
            <w:tcW w:w="283" w:type="dxa"/>
          </w:tcPr>
          <w:p w14:paraId="757C1CCD" w14:textId="77777777" w:rsidR="00334857" w:rsidRPr="003D77F4" w:rsidRDefault="00334857" w:rsidP="00AA758D">
            <w:pPr>
              <w:rPr>
                <w:szCs w:val="24"/>
                <w:lang w:val="id-ID"/>
              </w:rPr>
            </w:pPr>
            <w:r w:rsidRPr="003D77F4">
              <w:rPr>
                <w:szCs w:val="24"/>
                <w:lang w:val="id-ID"/>
              </w:rPr>
              <w:t>:</w:t>
            </w:r>
          </w:p>
        </w:tc>
        <w:tc>
          <w:tcPr>
            <w:tcW w:w="6445" w:type="dxa"/>
          </w:tcPr>
          <w:p w14:paraId="3569CF19"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Sequence Diagram </w:t>
            </w:r>
            <w:r w:rsidRPr="003D77F4">
              <w:rPr>
                <w:color w:val="000000" w:themeColor="text1"/>
                <w:szCs w:val="24"/>
                <w:lang w:val="id-ID" w:eastAsia="x-none"/>
              </w:rPr>
              <w:t>adalah suatu diagram yang menggambarkan interaksi objek-objek dalam system secara detail.</w:t>
            </w:r>
          </w:p>
        </w:tc>
      </w:tr>
      <w:tr w:rsidR="00334857" w:rsidRPr="003D77F4" w14:paraId="67E60390" w14:textId="77777777" w:rsidTr="00085D3C">
        <w:tc>
          <w:tcPr>
            <w:tcW w:w="1701" w:type="dxa"/>
          </w:tcPr>
          <w:p w14:paraId="62AB9110" w14:textId="77777777" w:rsidR="00334857" w:rsidRPr="003D77F4" w:rsidRDefault="00334857" w:rsidP="00AA758D">
            <w:pPr>
              <w:rPr>
                <w:i/>
                <w:szCs w:val="24"/>
                <w:lang w:val="id-ID"/>
              </w:rPr>
            </w:pPr>
            <w:r w:rsidRPr="003D77F4">
              <w:rPr>
                <w:i/>
                <w:szCs w:val="24"/>
                <w:lang w:val="id-ID"/>
              </w:rPr>
              <w:t>Class Diagram</w:t>
            </w:r>
          </w:p>
          <w:p w14:paraId="6AE90A78" w14:textId="77777777" w:rsidR="00334857" w:rsidRPr="003D77F4" w:rsidRDefault="00334857" w:rsidP="00AA758D">
            <w:pPr>
              <w:rPr>
                <w:i/>
                <w:szCs w:val="24"/>
                <w:lang w:val="id-ID"/>
              </w:rPr>
            </w:pPr>
          </w:p>
        </w:tc>
        <w:tc>
          <w:tcPr>
            <w:tcW w:w="283" w:type="dxa"/>
          </w:tcPr>
          <w:p w14:paraId="0943A0DF" w14:textId="77777777" w:rsidR="00334857" w:rsidRPr="003D77F4" w:rsidRDefault="00334857" w:rsidP="00AA758D">
            <w:pPr>
              <w:rPr>
                <w:szCs w:val="24"/>
                <w:lang w:val="id-ID"/>
              </w:rPr>
            </w:pPr>
            <w:r w:rsidRPr="003D77F4">
              <w:rPr>
                <w:szCs w:val="24"/>
                <w:lang w:val="id-ID"/>
              </w:rPr>
              <w:t>:</w:t>
            </w:r>
          </w:p>
        </w:tc>
        <w:tc>
          <w:tcPr>
            <w:tcW w:w="6445" w:type="dxa"/>
          </w:tcPr>
          <w:p w14:paraId="027F477C"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Class Diagram </w:t>
            </w:r>
            <w:r w:rsidRPr="003D77F4">
              <w:rPr>
                <w:color w:val="000000" w:themeColor="text1"/>
                <w:szCs w:val="24"/>
                <w:lang w:val="id-ID" w:eastAsia="x-none"/>
              </w:rPr>
              <w:t>adalah</w:t>
            </w:r>
            <w:r w:rsidRPr="003D77F4">
              <w:rPr>
                <w:i/>
                <w:iCs/>
                <w:color w:val="000000" w:themeColor="text1"/>
                <w:szCs w:val="24"/>
                <w:lang w:val="id-ID" w:eastAsia="x-none"/>
              </w:rPr>
              <w:t xml:space="preserve"> </w:t>
            </w:r>
            <w:r w:rsidRPr="003D77F4">
              <w:rPr>
                <w:color w:val="000000" w:themeColor="text1"/>
                <w:szCs w:val="24"/>
                <w:lang w:val="id-ID" w:eastAsia="x-none"/>
              </w:rPr>
              <w:t>diagram yang menunjukkan keterkaitan kelas kelas satu dengan yang lainnya.</w:t>
            </w:r>
          </w:p>
        </w:tc>
      </w:tr>
      <w:tr w:rsidR="00334857" w:rsidRPr="003D77F4" w14:paraId="0365D3CF" w14:textId="77777777" w:rsidTr="00085D3C">
        <w:tc>
          <w:tcPr>
            <w:tcW w:w="1701" w:type="dxa"/>
          </w:tcPr>
          <w:p w14:paraId="7E2388E6" w14:textId="77777777" w:rsidR="00334857" w:rsidRPr="003D77F4" w:rsidRDefault="00334857" w:rsidP="00AA758D">
            <w:pPr>
              <w:rPr>
                <w:color w:val="FF0000"/>
                <w:lang w:val="id-ID"/>
              </w:rPr>
            </w:pPr>
          </w:p>
        </w:tc>
        <w:tc>
          <w:tcPr>
            <w:tcW w:w="283" w:type="dxa"/>
          </w:tcPr>
          <w:p w14:paraId="3447CB61" w14:textId="77777777" w:rsidR="00334857" w:rsidRPr="003D77F4" w:rsidRDefault="00334857" w:rsidP="00AA758D">
            <w:pPr>
              <w:rPr>
                <w:color w:val="FF0000"/>
                <w:lang w:val="id-ID"/>
              </w:rPr>
            </w:pPr>
          </w:p>
        </w:tc>
        <w:tc>
          <w:tcPr>
            <w:tcW w:w="6445" w:type="dxa"/>
          </w:tcPr>
          <w:p w14:paraId="41520A66" w14:textId="77777777" w:rsidR="00334857" w:rsidRPr="003D77F4" w:rsidRDefault="00334857" w:rsidP="00AA758D">
            <w:pPr>
              <w:rPr>
                <w:i/>
                <w:color w:val="FF0000"/>
                <w:lang w:val="id-ID"/>
              </w:rPr>
            </w:pPr>
          </w:p>
        </w:tc>
      </w:tr>
    </w:tbl>
    <w:p w14:paraId="747B5D20" w14:textId="77777777" w:rsidR="00334857" w:rsidRPr="003D77F4" w:rsidRDefault="00334857" w:rsidP="00334857">
      <w:pPr>
        <w:tabs>
          <w:tab w:val="left" w:pos="1260"/>
          <w:tab w:val="left" w:pos="1440"/>
          <w:tab w:val="left" w:pos="1620"/>
        </w:tabs>
        <w:spacing w:line="240" w:lineRule="auto"/>
        <w:ind w:left="1530" w:hanging="1530"/>
      </w:pPr>
    </w:p>
    <w:p w14:paraId="3BB085EB" w14:textId="77777777" w:rsidR="00334857" w:rsidRPr="003D77F4" w:rsidRDefault="00334857" w:rsidP="00334857">
      <w:pPr>
        <w:rPr>
          <w:rFonts w:cs="Times New Roman"/>
          <w:b/>
          <w:color w:val="1F3864" w:themeColor="accent5" w:themeShade="80"/>
          <w:szCs w:val="24"/>
        </w:rPr>
      </w:pPr>
    </w:p>
    <w:p w14:paraId="7E0E546B" w14:textId="77777777" w:rsidR="00334857" w:rsidRPr="003D77F4" w:rsidRDefault="00334857" w:rsidP="00334857">
      <w:pPr>
        <w:tabs>
          <w:tab w:val="left" w:pos="2268"/>
        </w:tabs>
        <w:spacing w:after="240"/>
        <w:sectPr w:rsidR="00334857" w:rsidRPr="003D77F4" w:rsidSect="006A796B">
          <w:headerReference w:type="default" r:id="rId12"/>
          <w:footerReference w:type="default" r:id="rId13"/>
          <w:headerReference w:type="first" r:id="rId14"/>
          <w:footerReference w:type="first" r:id="rId15"/>
          <w:pgSz w:w="11906" w:h="16838" w:code="9"/>
          <w:pgMar w:top="1701" w:right="1841" w:bottom="1701" w:left="2268" w:header="709" w:footer="709" w:gutter="0"/>
          <w:pgNumType w:fmt="lowerRoman"/>
          <w:cols w:space="708"/>
          <w:docGrid w:linePitch="360"/>
        </w:sectPr>
      </w:pPr>
    </w:p>
    <w:p w14:paraId="06C99B17" w14:textId="77777777" w:rsidR="00334857" w:rsidRPr="003D77F4" w:rsidRDefault="00334857" w:rsidP="00334857">
      <w:pPr>
        <w:pStyle w:val="Heading1"/>
        <w:ind w:hanging="142"/>
        <w:rPr>
          <w:lang w:val="id-ID"/>
        </w:rPr>
      </w:pPr>
      <w:bookmarkStart w:id="17" w:name="_Toc107425111"/>
      <w:r w:rsidRPr="003D77F4">
        <w:rPr>
          <w:lang w:val="id-ID"/>
        </w:rPr>
        <w:lastRenderedPageBreak/>
        <w:t>Pendahuluan</w:t>
      </w:r>
      <w:bookmarkEnd w:id="17"/>
    </w:p>
    <w:p w14:paraId="7F4F6B89" w14:textId="77777777" w:rsidR="00334857" w:rsidRPr="003D77F4" w:rsidRDefault="00334857" w:rsidP="00334857">
      <w:pPr>
        <w:pStyle w:val="Heading2"/>
        <w:spacing w:line="360" w:lineRule="auto"/>
        <w:rPr>
          <w:lang w:val="id-ID"/>
        </w:rPr>
      </w:pPr>
      <w:bookmarkStart w:id="18" w:name="_Toc404168533"/>
      <w:bookmarkStart w:id="19" w:name="_Toc107425112"/>
      <w:bookmarkStart w:id="20" w:name="_Hlk85414104"/>
      <w:r w:rsidRPr="003D77F4">
        <w:rPr>
          <w:lang w:val="id-ID"/>
        </w:rPr>
        <w:t>Latar Belakang</w:t>
      </w:r>
      <w:bookmarkEnd w:id="18"/>
      <w:bookmarkEnd w:id="19"/>
      <w:r w:rsidRPr="003D77F4">
        <w:rPr>
          <w:lang w:val="id-ID"/>
        </w:rPr>
        <w:t xml:space="preserve"> </w:t>
      </w:r>
      <w:bookmarkStart w:id="21" w:name="_Toc384573406"/>
    </w:p>
    <w:bookmarkEnd w:id="20"/>
    <w:p w14:paraId="24DD7117"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Kegiatan sehari-hari dapat dilakukan dengan mudah seiring dengan berkembangnya teknologi. Pada era digital ini, teknologi tidak dapat dihindari lagi karena hampir semua kegiatan manusia dibantu oleh teknologi. Dinas perhubungan juga sangat membutuhkan teknologi untuk membantu kegiatan Koperasi tenaga kerja bongkar muat (TKBM) di  Pelabuhan Indonesia persero. Koperasi TKBM memiliki proses bisnis  utama yaitu menyalurkan tenaga kerja untuk membongkar atau memuat barang yang ada di Pelabuhan Indonesia. </w:t>
      </w:r>
    </w:p>
    <w:p w14:paraId="5E483ED1"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Proses bisnis order pada koperasi TKBM bermula dari pemilik barang memilih sebuah perusahaan bongkar muat yang akan bertanggung jawab dalam melaksanakan kegiatan bongkar / muat barang. Kemudian perusahaan bongkat muat akan mengirimkan surat permintaan tenaga kerja kepada koperasi. Setelah itu koperasi akan memvalidasi surat permintaan permintaan, kargo yang akan ditangani dan menyiapkan tenaga kerja yang  sesuai dengan kompetensi dan kegiatan bongkar muat. </w:t>
      </w:r>
    </w:p>
    <w:p w14:paraId="149ED25D"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Proses bisnis tersebut masih menggunakan metode manual, sehingga memakan waktu yang cukup lama, surat permintaan atau dokumen lainnya sering tersebar atau terselip di tempat yang tidak diketahui. Dengan kondisi seperti ini koperasi TKBM membutuhkan sebuah aplikasi agar dapat memudahkan untuk memanajemen atau merekap sirkulasi kerja TKBM.  Selain itu setelah adanya program sistem ini diharapkan pengelolaan sistem manajemen, pengurus koperasi lebih profesional.</w:t>
      </w:r>
    </w:p>
    <w:p w14:paraId="2BF8E59F" w14:textId="7609506D" w:rsidR="00334857" w:rsidRPr="003D77F4" w:rsidRDefault="00334857" w:rsidP="00334857">
      <w:pPr>
        <w:rPr>
          <w:rFonts w:eastAsia="Times New Roman" w:cs="Times New Roman"/>
          <w:szCs w:val="24"/>
        </w:rPr>
      </w:pPr>
      <w:r w:rsidRPr="00620C58">
        <w:rPr>
          <w:rFonts w:asciiTheme="majorBidi" w:hAnsiTheme="majorBidi" w:cstheme="majorBidi"/>
          <w:szCs w:val="24"/>
        </w:rPr>
        <w:t xml:space="preserve">Dalam implementasinya penulis memilih menggunakan metode </w:t>
      </w:r>
      <w:r w:rsidR="00620C58" w:rsidRPr="00620C58">
        <w:rPr>
          <w:rFonts w:asciiTheme="majorBidi" w:hAnsiTheme="majorBidi" w:cstheme="majorBidi"/>
          <w:i/>
          <w:iCs/>
          <w:szCs w:val="24"/>
          <w:lang w:val="en-US"/>
        </w:rPr>
        <w:t>prototyping model</w:t>
      </w:r>
      <w:r w:rsidRPr="00620C58">
        <w:rPr>
          <w:rFonts w:asciiTheme="majorBidi" w:hAnsiTheme="majorBidi" w:cstheme="majorBidi"/>
          <w:szCs w:val="24"/>
        </w:rPr>
        <w:t xml:space="preserve"> untuk</w:t>
      </w:r>
      <w:r w:rsidRPr="003D77F4">
        <w:rPr>
          <w:rFonts w:asciiTheme="majorBidi" w:hAnsiTheme="majorBidi" w:cstheme="majorBidi"/>
          <w:szCs w:val="24"/>
        </w:rPr>
        <w:t xml:space="preserve"> membantu mengurangi tingkat kegagalan dalam mengembangkan sebuah perangkat lunak. Bahasa pemrograman yang dipilih adalah PHP untuk membangun aplikasi berbasis </w:t>
      </w:r>
      <w:r w:rsidRPr="003D77F4">
        <w:rPr>
          <w:rFonts w:asciiTheme="majorBidi" w:hAnsiTheme="majorBidi" w:cstheme="majorBidi"/>
          <w:i/>
          <w:iCs/>
          <w:szCs w:val="24"/>
        </w:rPr>
        <w:t>website</w:t>
      </w:r>
      <w:r w:rsidRPr="003D77F4">
        <w:rPr>
          <w:rFonts w:asciiTheme="majorBidi" w:hAnsiTheme="majorBidi" w:cstheme="majorBidi"/>
          <w:szCs w:val="24"/>
        </w:rPr>
        <w:t xml:space="preserve">. Penulis juga akan menggunakan MySQL sebagai </w:t>
      </w:r>
      <w:r w:rsidRPr="003D77F4">
        <w:rPr>
          <w:rFonts w:asciiTheme="majorBidi" w:hAnsiTheme="majorBidi" w:cstheme="majorBidi"/>
          <w:i/>
          <w:iCs/>
          <w:szCs w:val="24"/>
        </w:rPr>
        <w:t>database</w:t>
      </w:r>
      <w:r w:rsidRPr="003D77F4">
        <w:rPr>
          <w:rFonts w:asciiTheme="majorBidi" w:hAnsiTheme="majorBidi" w:cstheme="majorBidi"/>
          <w:szCs w:val="24"/>
        </w:rPr>
        <w:t xml:space="preserve"> yang dipilih dan juga sebatas menggunakan server localhost untuk menjalankan aplikasinya. </w:t>
      </w:r>
    </w:p>
    <w:p w14:paraId="068DC235" w14:textId="77777777" w:rsidR="00334857" w:rsidRPr="003D77F4" w:rsidRDefault="00334857" w:rsidP="00334857">
      <w:pPr>
        <w:rPr>
          <w:rFonts w:eastAsia="Times New Roman" w:cs="Times New Roman"/>
          <w:szCs w:val="24"/>
        </w:rPr>
      </w:pPr>
    </w:p>
    <w:p w14:paraId="07601CA3" w14:textId="77777777" w:rsidR="00334857" w:rsidRPr="003D77F4" w:rsidRDefault="00334857" w:rsidP="00334857">
      <w:pPr>
        <w:pStyle w:val="Heading2"/>
        <w:spacing w:line="360" w:lineRule="auto"/>
        <w:rPr>
          <w:lang w:val="id-ID"/>
        </w:rPr>
      </w:pPr>
      <w:bookmarkStart w:id="22" w:name="_Toc404168534"/>
      <w:bookmarkStart w:id="23" w:name="_Toc107425113"/>
      <w:r w:rsidRPr="003D77F4">
        <w:rPr>
          <w:lang w:val="id-ID"/>
        </w:rPr>
        <w:lastRenderedPageBreak/>
        <w:t>Perumusan Masalah</w:t>
      </w:r>
      <w:bookmarkEnd w:id="22"/>
      <w:bookmarkEnd w:id="23"/>
      <w:r w:rsidRPr="003D77F4">
        <w:rPr>
          <w:lang w:val="id-ID"/>
        </w:rPr>
        <w:t xml:space="preserve"> </w:t>
      </w:r>
      <w:bookmarkEnd w:id="21"/>
    </w:p>
    <w:p w14:paraId="0D37413B"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Berdasarkan latar belakang yang telah dijelaskan diatas, penulis merumuskan masalah sebagai berikut :</w:t>
      </w:r>
    </w:p>
    <w:p w14:paraId="1BCE27C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merancang aplikasi yang dapat mempermudah proses permohonan permintaan tenaga kerja bongkar muat ?</w:t>
      </w:r>
    </w:p>
    <w:p w14:paraId="4ED8279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implementasi aplikasi yang dapat mempermudah proses permohonan permintaan tenaga kerja bongkar muat ?</w:t>
      </w:r>
    </w:p>
    <w:p w14:paraId="55731408" w14:textId="77777777" w:rsidR="00334857" w:rsidRPr="003D77F4" w:rsidRDefault="00334857" w:rsidP="00815573">
      <w:pPr>
        <w:pStyle w:val="ListParagraph"/>
        <w:numPr>
          <w:ilvl w:val="0"/>
          <w:numId w:val="2"/>
        </w:numPr>
        <w:ind w:left="567" w:hanging="76"/>
      </w:pPr>
      <w:bookmarkStart w:id="24" w:name="_Toc404168535"/>
      <w:bookmarkStart w:id="25" w:name="_Toc384573408"/>
      <w:r w:rsidRPr="003D77F4">
        <w:rPr>
          <w:rFonts w:asciiTheme="majorBidi" w:hAnsiTheme="majorBidi" w:cstheme="majorBidi"/>
          <w:szCs w:val="24"/>
        </w:rPr>
        <w:t>Bagaimana pengujian aplikasi yang dapat mempermudah proses permohonan permintaan tenaga kerja bongkar muat ?</w:t>
      </w:r>
    </w:p>
    <w:p w14:paraId="3AD46ABF" w14:textId="77777777" w:rsidR="00334857" w:rsidRPr="003D77F4" w:rsidRDefault="00334857" w:rsidP="00334857">
      <w:pPr>
        <w:pStyle w:val="Heading2"/>
        <w:spacing w:line="360" w:lineRule="auto"/>
        <w:rPr>
          <w:lang w:val="id-ID"/>
        </w:rPr>
      </w:pPr>
      <w:bookmarkStart w:id="26" w:name="_Toc107425114"/>
      <w:r w:rsidRPr="003D77F4">
        <w:rPr>
          <w:lang w:val="id-ID"/>
        </w:rPr>
        <w:t>Tujuan Penelitian</w:t>
      </w:r>
      <w:bookmarkEnd w:id="24"/>
      <w:bookmarkEnd w:id="26"/>
    </w:p>
    <w:p w14:paraId="020FF430" w14:textId="77777777" w:rsidR="00334857" w:rsidRPr="003D77F4" w:rsidRDefault="00334857" w:rsidP="00334857">
      <w:pPr>
        <w:rPr>
          <w:lang w:eastAsia="x-none"/>
        </w:rPr>
      </w:pPr>
      <w:r w:rsidRPr="003D77F4">
        <w:rPr>
          <w:lang w:eastAsia="x-none"/>
        </w:rPr>
        <w:t>Adapun tujuan dari penelitian ini adalah :</w:t>
      </w:r>
    </w:p>
    <w:p w14:paraId="39177DE6" w14:textId="77777777" w:rsidR="00334857" w:rsidRPr="003D77F4" w:rsidRDefault="00334857" w:rsidP="00815573">
      <w:pPr>
        <w:pStyle w:val="ListParagraph"/>
        <w:numPr>
          <w:ilvl w:val="0"/>
          <w:numId w:val="3"/>
        </w:numPr>
        <w:ind w:left="567" w:hanging="141"/>
        <w:rPr>
          <w:lang w:eastAsia="x-none"/>
        </w:rPr>
      </w:pPr>
      <w:r w:rsidRPr="003D77F4">
        <w:rPr>
          <w:rFonts w:asciiTheme="majorBidi" w:hAnsiTheme="majorBidi" w:cstheme="majorBidi"/>
          <w:szCs w:val="24"/>
        </w:rPr>
        <w:t>Merancang aplikasi yang dapat mempermudah proses permohonan permintaan tenaga kerja bongkar muat.</w:t>
      </w:r>
      <w:r w:rsidRPr="003D77F4">
        <w:rPr>
          <w:lang w:eastAsia="x-none"/>
        </w:rPr>
        <w:t xml:space="preserve"> </w:t>
      </w:r>
    </w:p>
    <w:p w14:paraId="5545BDB1" w14:textId="77777777" w:rsidR="00334857" w:rsidRPr="003D77F4" w:rsidRDefault="00334857" w:rsidP="00815573">
      <w:pPr>
        <w:pStyle w:val="ListParagraph"/>
        <w:numPr>
          <w:ilvl w:val="0"/>
          <w:numId w:val="3"/>
        </w:numPr>
        <w:ind w:left="567" w:hanging="141"/>
        <w:rPr>
          <w:lang w:eastAsia="x-none"/>
        </w:rPr>
      </w:pPr>
      <w:r w:rsidRPr="003D77F4">
        <w:rPr>
          <w:lang w:eastAsia="x-none"/>
        </w:rPr>
        <w:t>M</w:t>
      </w:r>
      <w:r w:rsidRPr="003D77F4">
        <w:rPr>
          <w:rFonts w:asciiTheme="majorBidi" w:hAnsiTheme="majorBidi" w:cstheme="majorBidi"/>
          <w:szCs w:val="24"/>
        </w:rPr>
        <w:t>engimplementasi aplikasi yang dapat mempermudah proses permohonan permintaan tenaga kerja bongkar muat.</w:t>
      </w:r>
    </w:p>
    <w:p w14:paraId="6F8B17AC" w14:textId="77777777" w:rsidR="00334857" w:rsidRPr="003D77F4" w:rsidRDefault="00334857" w:rsidP="00815573">
      <w:pPr>
        <w:pStyle w:val="ListParagraph"/>
        <w:numPr>
          <w:ilvl w:val="0"/>
          <w:numId w:val="3"/>
        </w:numPr>
        <w:ind w:left="567" w:hanging="141"/>
      </w:pPr>
      <w:r w:rsidRPr="003D77F4">
        <w:rPr>
          <w:lang w:eastAsia="x-none"/>
        </w:rPr>
        <w:t>P</w:t>
      </w:r>
      <w:r w:rsidRPr="003D77F4">
        <w:rPr>
          <w:rFonts w:asciiTheme="majorBidi" w:hAnsiTheme="majorBidi" w:cstheme="majorBidi"/>
          <w:szCs w:val="24"/>
        </w:rPr>
        <w:t>engujian aplikasi yang dapat mempermudah proses permohonan permintaan tenaga kerja bongkar muat.</w:t>
      </w:r>
    </w:p>
    <w:p w14:paraId="461822A9" w14:textId="77777777" w:rsidR="00334857" w:rsidRPr="003D77F4" w:rsidRDefault="00334857" w:rsidP="00334857">
      <w:pPr>
        <w:pStyle w:val="Heading2"/>
        <w:spacing w:line="360" w:lineRule="auto"/>
        <w:rPr>
          <w:lang w:val="id-ID"/>
        </w:rPr>
      </w:pPr>
      <w:bookmarkStart w:id="27" w:name="_Toc404168536"/>
      <w:bookmarkStart w:id="28" w:name="_Toc107425115"/>
      <w:r w:rsidRPr="003D77F4">
        <w:rPr>
          <w:lang w:val="id-ID"/>
        </w:rPr>
        <w:t>Batasan Penelitian</w:t>
      </w:r>
      <w:bookmarkEnd w:id="25"/>
      <w:bookmarkEnd w:id="27"/>
      <w:bookmarkEnd w:id="28"/>
    </w:p>
    <w:p w14:paraId="26F68CEE" w14:textId="77777777" w:rsidR="00334857" w:rsidRPr="003D77F4" w:rsidRDefault="00334857" w:rsidP="00334857">
      <w:pPr>
        <w:rPr>
          <w:rFonts w:eastAsia="DengXian" w:cs="Times New Roman"/>
          <w:szCs w:val="24"/>
          <w:lang w:eastAsia="zh-CN"/>
        </w:rPr>
      </w:pPr>
      <w:r w:rsidRPr="003D77F4">
        <w:rPr>
          <w:rFonts w:eastAsia="DengXian" w:cs="Times New Roman"/>
          <w:szCs w:val="24"/>
          <w:lang w:eastAsia="zh-CN"/>
        </w:rPr>
        <w:t xml:space="preserve">Pada bagian ini dikemukakan keterbatasan penelitian “Pengembangan Aplikasi Penyaluran Tenaga Kerja Berbasis Web pada Koperasi TKBM Menggunakan Metode </w:t>
      </w:r>
      <w:r w:rsidRPr="003D77F4">
        <w:rPr>
          <w:rFonts w:eastAsia="DengXian" w:cs="Times New Roman"/>
          <w:i/>
          <w:iCs/>
          <w:szCs w:val="24"/>
          <w:highlight w:val="yellow"/>
          <w:lang w:eastAsia="zh-CN"/>
        </w:rPr>
        <w:t>Waterfall</w:t>
      </w:r>
      <w:r w:rsidRPr="003D77F4">
        <w:rPr>
          <w:rFonts w:eastAsia="DengXian" w:cs="Times New Roman"/>
          <w:szCs w:val="24"/>
          <w:lang w:eastAsia="zh-CN"/>
        </w:rPr>
        <w:t xml:space="preserve"> untuk Modul Order”, yaitu:</w:t>
      </w:r>
    </w:p>
    <w:p w14:paraId="5B8950A3"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Pengembangan aplikasi penyaluran tenaga kerja berbasis website Sistem yang dibangun menggunakan bahasa pemrograman PHP.</w:t>
      </w:r>
    </w:p>
    <w:p w14:paraId="3DE776AD"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Menggunakan server lokal (</w:t>
      </w:r>
      <w:r w:rsidRPr="003D77F4">
        <w:rPr>
          <w:rFonts w:eastAsia="DengXian" w:cs="Times New Roman"/>
          <w:i/>
          <w:iCs/>
          <w:szCs w:val="24"/>
          <w:lang w:eastAsia="zh-CN"/>
        </w:rPr>
        <w:t>localhost</w:t>
      </w:r>
      <w:r w:rsidRPr="003D77F4">
        <w:rPr>
          <w:rFonts w:eastAsia="DengXian" w:cs="Times New Roman"/>
          <w:szCs w:val="24"/>
          <w:lang w:eastAsia="zh-CN"/>
        </w:rPr>
        <w:t>).</w:t>
      </w:r>
    </w:p>
    <w:p w14:paraId="73C08F2E"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i/>
          <w:iCs/>
          <w:szCs w:val="24"/>
          <w:lang w:eastAsia="zh-CN"/>
        </w:rPr>
        <w:t>Database</w:t>
      </w:r>
      <w:r w:rsidRPr="003D77F4">
        <w:rPr>
          <w:rFonts w:eastAsia="DengXian" w:cs="Times New Roman"/>
          <w:szCs w:val="24"/>
          <w:lang w:eastAsia="zh-CN"/>
        </w:rPr>
        <w:t xml:space="preserve"> yang digunakan adalah MySQL.</w:t>
      </w:r>
    </w:p>
    <w:p w14:paraId="3D41CABA" w14:textId="77777777" w:rsidR="00334857" w:rsidRPr="003D77F4" w:rsidRDefault="00334857" w:rsidP="00815573">
      <w:pPr>
        <w:numPr>
          <w:ilvl w:val="0"/>
          <w:numId w:val="4"/>
        </w:numPr>
        <w:ind w:left="709" w:hanging="142"/>
        <w:contextualSpacing/>
        <w:jc w:val="left"/>
        <w:rPr>
          <w:rFonts w:eastAsia="Times New Roman" w:cs="Times New Roman"/>
          <w:iCs/>
          <w:szCs w:val="28"/>
          <w:lang w:eastAsia="x-none"/>
        </w:rPr>
      </w:pPr>
      <w:r w:rsidRPr="003D77F4">
        <w:rPr>
          <w:rFonts w:eastAsia="DengXian" w:cs="Times New Roman"/>
          <w:szCs w:val="24"/>
          <w:lang w:eastAsia="zh-CN"/>
        </w:rPr>
        <w:t>Sistem yang dibangun fokus pada manajemen order untuk membantu memanajemen alat yang akan dipakai.</w:t>
      </w:r>
      <w:bookmarkStart w:id="29" w:name="_Toc384573410"/>
      <w:bookmarkStart w:id="30" w:name="_Toc404168537"/>
    </w:p>
    <w:p w14:paraId="641EE8B6" w14:textId="77777777" w:rsidR="00334857" w:rsidRPr="003D77F4" w:rsidRDefault="00334857" w:rsidP="00334857">
      <w:pPr>
        <w:pStyle w:val="Heading2"/>
        <w:spacing w:line="360" w:lineRule="auto"/>
        <w:rPr>
          <w:lang w:val="id-ID"/>
        </w:rPr>
      </w:pPr>
      <w:bookmarkStart w:id="31" w:name="_Toc107425116"/>
      <w:r w:rsidRPr="003D77F4">
        <w:rPr>
          <w:lang w:val="id-ID"/>
        </w:rPr>
        <w:lastRenderedPageBreak/>
        <w:t>Manfaat Penelitian</w:t>
      </w:r>
      <w:bookmarkEnd w:id="29"/>
      <w:bookmarkEnd w:id="30"/>
      <w:bookmarkEnd w:id="31"/>
    </w:p>
    <w:p w14:paraId="10D28961" w14:textId="77777777" w:rsidR="00334857" w:rsidRPr="003D77F4" w:rsidRDefault="00334857" w:rsidP="00334857">
      <w:pPr>
        <w:rPr>
          <w:lang w:eastAsia="x-none"/>
        </w:rPr>
      </w:pPr>
      <w:r w:rsidRPr="003D77F4">
        <w:rPr>
          <w:lang w:eastAsia="x-none"/>
        </w:rPr>
        <w:t>Manfaat dari penelitian ini adalah sebagai berikut :</w:t>
      </w:r>
    </w:p>
    <w:p w14:paraId="77ECF9FE" w14:textId="77777777" w:rsidR="00334857" w:rsidRPr="003D77F4" w:rsidRDefault="00334857" w:rsidP="00815573">
      <w:pPr>
        <w:pStyle w:val="ListParagraph"/>
        <w:numPr>
          <w:ilvl w:val="0"/>
          <w:numId w:val="5"/>
        </w:numPr>
        <w:ind w:left="426" w:hanging="426"/>
        <w:rPr>
          <w:lang w:eastAsia="x-none"/>
        </w:rPr>
      </w:pPr>
      <w:r w:rsidRPr="003D77F4">
        <w:rPr>
          <w:lang w:eastAsia="x-none"/>
        </w:rPr>
        <w:t xml:space="preserve">Bagi Koperasi TKBM, penelitian ini dapat berguna untuk mempermudah proses permohonan permintaan tenaga kerja sehingga dapat meningkatkan produktivitas </w:t>
      </w:r>
    </w:p>
    <w:p w14:paraId="593F8879" w14:textId="77777777" w:rsidR="00334857" w:rsidRPr="003D77F4" w:rsidRDefault="00334857" w:rsidP="00815573">
      <w:pPr>
        <w:pStyle w:val="ListParagraph"/>
        <w:numPr>
          <w:ilvl w:val="0"/>
          <w:numId w:val="5"/>
        </w:numPr>
        <w:ind w:left="426" w:hanging="426"/>
        <w:rPr>
          <w:lang w:eastAsia="x-none"/>
        </w:rPr>
      </w:pPr>
      <w:r w:rsidRPr="003D77F4">
        <w:rPr>
          <w:lang w:eastAsia="x-none"/>
        </w:rPr>
        <w:t>Bagi penulis, penelitian ini bermanfaat untuk mengimplementasikan ilmu yang telah didapatkan selama perkuliahan agar dapat berguna bagi orang lain.</w:t>
      </w:r>
      <w:bookmarkStart w:id="32" w:name="_Toc404168539"/>
      <w:bookmarkStart w:id="33" w:name="_Toc409733045"/>
    </w:p>
    <w:p w14:paraId="0148D72A" w14:textId="2E7FAD5B" w:rsidR="00334857" w:rsidRPr="003D77F4" w:rsidRDefault="00334857" w:rsidP="00AA758D">
      <w:pPr>
        <w:pStyle w:val="ListParagraph"/>
        <w:numPr>
          <w:ilvl w:val="0"/>
          <w:numId w:val="5"/>
        </w:numPr>
        <w:ind w:left="426" w:hanging="426"/>
        <w:rPr>
          <w:lang w:eastAsia="x-none"/>
        </w:rPr>
      </w:pPr>
      <w:r w:rsidRPr="003D77F4">
        <w:rPr>
          <w:lang w:eastAsia="x-none"/>
        </w:rPr>
        <w:t>Bagi bidang keilmuan, penelitian ini diharapkan dapat memberikan kontribusi untuk perancangan, pengembangan dan evaluasi aplikasi penyaluran tenaga kerja berbasis web.</w:t>
      </w:r>
    </w:p>
    <w:p w14:paraId="62731922" w14:textId="00040165" w:rsidR="00334857" w:rsidRDefault="00334857" w:rsidP="00334857">
      <w:pPr>
        <w:pStyle w:val="Heading2"/>
        <w:rPr>
          <w:lang w:val="id-ID"/>
        </w:rPr>
      </w:pPr>
      <w:bookmarkStart w:id="34" w:name="_Toc107425117"/>
      <w:r w:rsidRPr="003D77F4">
        <w:rPr>
          <w:lang w:val="id-ID"/>
        </w:rPr>
        <w:t>Sistematika Penulisan</w:t>
      </w:r>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374"/>
      </w:tblGrid>
      <w:tr w:rsidR="00B80BFE" w14:paraId="1DCC89FC" w14:textId="77777777" w:rsidTr="00A01184">
        <w:tc>
          <w:tcPr>
            <w:tcW w:w="1413" w:type="dxa"/>
          </w:tcPr>
          <w:p w14:paraId="457285DD" w14:textId="11BADE30" w:rsidR="00B80BFE" w:rsidRPr="00F2162F" w:rsidRDefault="00B80BFE" w:rsidP="00B80BFE">
            <w:pPr>
              <w:rPr>
                <w:b/>
                <w:bCs/>
                <w:lang w:eastAsia="x-none"/>
              </w:rPr>
            </w:pPr>
            <w:r w:rsidRPr="00F2162F">
              <w:rPr>
                <w:b/>
                <w:bCs/>
                <w:lang w:eastAsia="x-none"/>
              </w:rPr>
              <w:t>BAB I</w:t>
            </w:r>
          </w:p>
        </w:tc>
        <w:tc>
          <w:tcPr>
            <w:tcW w:w="6374" w:type="dxa"/>
          </w:tcPr>
          <w:p w14:paraId="0D64EA45" w14:textId="77777777" w:rsidR="00B80BFE" w:rsidRPr="00F2162F" w:rsidRDefault="00B80BFE" w:rsidP="00A01184">
            <w:pPr>
              <w:rPr>
                <w:b/>
                <w:bCs/>
                <w:lang w:eastAsia="x-none"/>
              </w:rPr>
            </w:pPr>
            <w:r w:rsidRPr="00F2162F">
              <w:rPr>
                <w:b/>
                <w:bCs/>
                <w:lang w:eastAsia="x-none"/>
              </w:rPr>
              <w:t>PENDAHULUAN</w:t>
            </w:r>
          </w:p>
          <w:p w14:paraId="3C164FD0" w14:textId="77777777" w:rsidR="00F2162F" w:rsidRDefault="00383181" w:rsidP="00A01184">
            <w:pPr>
              <w:rPr>
                <w:lang w:eastAsia="x-none"/>
              </w:rPr>
            </w:pPr>
            <w:r>
              <w:rPr>
                <w:lang w:eastAsia="x-none"/>
              </w:rPr>
              <w:t xml:space="preserve">Pada bab ini </w:t>
            </w:r>
            <w:r w:rsidR="006154A6">
              <w:rPr>
                <w:lang w:eastAsia="x-none"/>
              </w:rPr>
              <w:t xml:space="preserve">memuat </w:t>
            </w:r>
            <w:r w:rsidR="00A01184">
              <w:rPr>
                <w:lang w:eastAsia="x-none"/>
              </w:rPr>
              <w:t>uraian latar belakang, perumusan masalah, tujuan penelitian, batasan penelitian manfaat penelitian dan sistematika penulisan.</w:t>
            </w:r>
          </w:p>
          <w:p w14:paraId="55865736" w14:textId="2A1328F0" w:rsidR="00A01184" w:rsidRPr="00383181" w:rsidRDefault="00A01184" w:rsidP="00B80BFE">
            <w:pPr>
              <w:rPr>
                <w:lang w:eastAsia="x-none"/>
              </w:rPr>
            </w:pPr>
          </w:p>
        </w:tc>
      </w:tr>
      <w:tr w:rsidR="00B80BFE" w14:paraId="0C800B33" w14:textId="77777777" w:rsidTr="00A01184">
        <w:tc>
          <w:tcPr>
            <w:tcW w:w="1413" w:type="dxa"/>
          </w:tcPr>
          <w:p w14:paraId="4AD65A71" w14:textId="2ACC47FE" w:rsidR="00B80BFE" w:rsidRPr="00F2162F" w:rsidRDefault="00B80BFE" w:rsidP="00B80BFE">
            <w:pPr>
              <w:rPr>
                <w:b/>
                <w:bCs/>
                <w:lang w:eastAsia="x-none"/>
              </w:rPr>
            </w:pPr>
            <w:r w:rsidRPr="00F2162F">
              <w:rPr>
                <w:b/>
                <w:bCs/>
                <w:lang w:eastAsia="x-none"/>
              </w:rPr>
              <w:t>BAB II</w:t>
            </w:r>
          </w:p>
        </w:tc>
        <w:tc>
          <w:tcPr>
            <w:tcW w:w="6374" w:type="dxa"/>
          </w:tcPr>
          <w:p w14:paraId="61744B60" w14:textId="77777777" w:rsidR="00B80BFE" w:rsidRPr="00F2162F" w:rsidRDefault="00B80BFE" w:rsidP="00B80BFE">
            <w:pPr>
              <w:rPr>
                <w:b/>
                <w:bCs/>
                <w:lang w:eastAsia="x-none"/>
              </w:rPr>
            </w:pPr>
            <w:r w:rsidRPr="00F2162F">
              <w:rPr>
                <w:b/>
                <w:bCs/>
                <w:lang w:eastAsia="x-none"/>
              </w:rPr>
              <w:t>TINJAUAN PUSTAKA</w:t>
            </w:r>
          </w:p>
          <w:p w14:paraId="167EBDD2" w14:textId="77777777" w:rsidR="00F2162F" w:rsidRDefault="00A01184" w:rsidP="00A01184">
            <w:pPr>
              <w:rPr>
                <w:lang w:eastAsia="x-none"/>
              </w:rPr>
            </w:pPr>
            <w:r>
              <w:rPr>
                <w:lang w:eastAsia="x-none"/>
              </w:rPr>
              <w:t>Bab ini akan menjelaskan teori-teori yang berkaitan dengan penelitian. Dalam bab ini juga berisi mengenai penelitian terdahulu serta alasan pemilihan kerangka kerja.</w:t>
            </w:r>
          </w:p>
          <w:p w14:paraId="1C588F59" w14:textId="3F00A31F" w:rsidR="00A01184" w:rsidRPr="00A01184" w:rsidRDefault="00A01184" w:rsidP="00A01184">
            <w:pPr>
              <w:rPr>
                <w:lang w:eastAsia="x-none"/>
              </w:rPr>
            </w:pPr>
          </w:p>
        </w:tc>
      </w:tr>
      <w:tr w:rsidR="00B80BFE" w14:paraId="1E080A94" w14:textId="77777777" w:rsidTr="00A01184">
        <w:tc>
          <w:tcPr>
            <w:tcW w:w="1413" w:type="dxa"/>
          </w:tcPr>
          <w:p w14:paraId="273A4A0B" w14:textId="2149171D" w:rsidR="00B80BFE" w:rsidRPr="00F2162F" w:rsidRDefault="00B80BFE" w:rsidP="00B80BFE">
            <w:pPr>
              <w:rPr>
                <w:b/>
                <w:bCs/>
                <w:lang w:eastAsia="x-none"/>
              </w:rPr>
            </w:pPr>
            <w:r w:rsidRPr="00F2162F">
              <w:rPr>
                <w:b/>
                <w:bCs/>
                <w:lang w:eastAsia="x-none"/>
              </w:rPr>
              <w:t>BAB III</w:t>
            </w:r>
          </w:p>
        </w:tc>
        <w:tc>
          <w:tcPr>
            <w:tcW w:w="6374" w:type="dxa"/>
          </w:tcPr>
          <w:p w14:paraId="586E6CEF" w14:textId="1F97468E" w:rsidR="00B80BFE" w:rsidRDefault="00B80BFE" w:rsidP="00B80BFE">
            <w:pPr>
              <w:rPr>
                <w:b/>
                <w:bCs/>
                <w:lang w:eastAsia="x-none"/>
              </w:rPr>
            </w:pPr>
            <w:r w:rsidRPr="00F2162F">
              <w:rPr>
                <w:b/>
                <w:bCs/>
                <w:lang w:eastAsia="x-none"/>
              </w:rPr>
              <w:t>METODE PENELITIAN</w:t>
            </w:r>
          </w:p>
          <w:p w14:paraId="58829056" w14:textId="02D7CBCA" w:rsidR="00A01184" w:rsidRPr="00A01184" w:rsidRDefault="00A01184" w:rsidP="00B80BFE">
            <w:pPr>
              <w:rPr>
                <w:lang w:eastAsia="x-none"/>
              </w:rPr>
            </w:pPr>
            <w:r>
              <w:rPr>
                <w:lang w:eastAsia="x-none"/>
              </w:rPr>
              <w:t>Dalam bab ini akan membahas penjelasan model konseptual, sistematika penyelesaian masalah, pengumpulan data, metode evaluasi dan alasan pemilihan metode.</w:t>
            </w:r>
          </w:p>
          <w:p w14:paraId="0237496A" w14:textId="457C9BB6" w:rsidR="00F2162F" w:rsidRPr="00F2162F" w:rsidRDefault="00F2162F" w:rsidP="00B80BFE">
            <w:pPr>
              <w:rPr>
                <w:b/>
                <w:bCs/>
                <w:lang w:eastAsia="x-none"/>
              </w:rPr>
            </w:pPr>
          </w:p>
        </w:tc>
      </w:tr>
      <w:tr w:rsidR="00B80BFE" w14:paraId="00487E6B" w14:textId="77777777" w:rsidTr="00A01184">
        <w:tc>
          <w:tcPr>
            <w:tcW w:w="1413" w:type="dxa"/>
          </w:tcPr>
          <w:p w14:paraId="358A838B" w14:textId="41E9124D" w:rsidR="00B80BFE" w:rsidRPr="00F2162F" w:rsidRDefault="00B80BFE" w:rsidP="00B80BFE">
            <w:pPr>
              <w:rPr>
                <w:b/>
                <w:bCs/>
                <w:lang w:eastAsia="x-none"/>
              </w:rPr>
            </w:pPr>
            <w:r w:rsidRPr="00F2162F">
              <w:rPr>
                <w:b/>
                <w:bCs/>
                <w:lang w:eastAsia="x-none"/>
              </w:rPr>
              <w:t>BAB IV</w:t>
            </w:r>
          </w:p>
        </w:tc>
        <w:tc>
          <w:tcPr>
            <w:tcW w:w="6374" w:type="dxa"/>
          </w:tcPr>
          <w:p w14:paraId="497D5407" w14:textId="36B7FC5B" w:rsidR="00A01184" w:rsidRPr="00F2162F" w:rsidRDefault="00B80BFE" w:rsidP="00AA758D">
            <w:pPr>
              <w:rPr>
                <w:b/>
                <w:bCs/>
                <w:lang w:eastAsia="x-none"/>
              </w:rPr>
            </w:pPr>
            <w:r w:rsidRPr="00F2162F">
              <w:rPr>
                <w:b/>
                <w:bCs/>
                <w:lang w:eastAsia="x-none"/>
              </w:rPr>
              <w:t>ANALISIS DAN PERANCANGAN</w:t>
            </w:r>
          </w:p>
          <w:p w14:paraId="1DE549AF" w14:textId="1F55E22B" w:rsidR="00F2162F" w:rsidRPr="00F2162F" w:rsidRDefault="00F2162F" w:rsidP="00B80BFE">
            <w:pPr>
              <w:rPr>
                <w:b/>
                <w:bCs/>
                <w:lang w:eastAsia="x-none"/>
              </w:rPr>
            </w:pPr>
          </w:p>
        </w:tc>
      </w:tr>
      <w:tr w:rsidR="00B80BFE" w14:paraId="2D985DB3" w14:textId="77777777" w:rsidTr="00A01184">
        <w:tc>
          <w:tcPr>
            <w:tcW w:w="1413" w:type="dxa"/>
          </w:tcPr>
          <w:p w14:paraId="7826790D" w14:textId="2C1CAB20" w:rsidR="00B80BFE" w:rsidRPr="00F2162F" w:rsidRDefault="00B80BFE" w:rsidP="00B80BFE">
            <w:pPr>
              <w:rPr>
                <w:b/>
                <w:bCs/>
                <w:lang w:eastAsia="x-none"/>
              </w:rPr>
            </w:pPr>
            <w:r w:rsidRPr="00F2162F">
              <w:rPr>
                <w:b/>
                <w:bCs/>
                <w:lang w:eastAsia="x-none"/>
              </w:rPr>
              <w:t>BAB V</w:t>
            </w:r>
          </w:p>
        </w:tc>
        <w:tc>
          <w:tcPr>
            <w:tcW w:w="6374" w:type="dxa"/>
          </w:tcPr>
          <w:p w14:paraId="76FEF20A" w14:textId="77777777" w:rsidR="00B80BFE" w:rsidRPr="00F2162F" w:rsidRDefault="00B80BFE" w:rsidP="00B80BFE">
            <w:pPr>
              <w:rPr>
                <w:b/>
                <w:bCs/>
                <w:lang w:eastAsia="x-none"/>
              </w:rPr>
            </w:pPr>
          </w:p>
        </w:tc>
      </w:tr>
      <w:tr w:rsidR="00B80BFE" w14:paraId="683425D2" w14:textId="77777777" w:rsidTr="00A01184">
        <w:tc>
          <w:tcPr>
            <w:tcW w:w="1413" w:type="dxa"/>
          </w:tcPr>
          <w:p w14:paraId="494F5D71" w14:textId="77777777" w:rsidR="00B80BFE" w:rsidRDefault="00B80BFE" w:rsidP="00B80BFE">
            <w:pPr>
              <w:rPr>
                <w:lang w:eastAsia="x-none"/>
              </w:rPr>
            </w:pPr>
          </w:p>
        </w:tc>
        <w:tc>
          <w:tcPr>
            <w:tcW w:w="6374" w:type="dxa"/>
          </w:tcPr>
          <w:p w14:paraId="04C0817C" w14:textId="77777777" w:rsidR="00B80BFE" w:rsidRDefault="00B80BFE" w:rsidP="00B80BFE">
            <w:pPr>
              <w:rPr>
                <w:lang w:eastAsia="x-none"/>
              </w:rPr>
            </w:pPr>
          </w:p>
        </w:tc>
      </w:tr>
      <w:bookmarkEnd w:id="32"/>
      <w:bookmarkEnd w:id="33"/>
    </w:tbl>
    <w:p w14:paraId="1BD0E704" w14:textId="3617AEB5" w:rsidR="00334857" w:rsidRPr="00AA758D" w:rsidRDefault="00334857" w:rsidP="00334857">
      <w:pPr>
        <w:spacing w:line="259" w:lineRule="auto"/>
        <w:jc w:val="left"/>
        <w:rPr>
          <w:rFonts w:eastAsia="Times New Roman" w:cs="Times New Roman"/>
          <w:b/>
          <w:bCs/>
          <w:caps/>
          <w:kern w:val="32"/>
          <w:sz w:val="28"/>
          <w:szCs w:val="32"/>
          <w:lang w:val="en-US" w:eastAsia="x-none"/>
        </w:rPr>
      </w:pPr>
    </w:p>
    <w:p w14:paraId="383B433E" w14:textId="77777777" w:rsidR="00334857" w:rsidRPr="003D77F4" w:rsidRDefault="00334857" w:rsidP="00334857">
      <w:pPr>
        <w:pStyle w:val="Heading1"/>
        <w:ind w:hanging="142"/>
        <w:rPr>
          <w:lang w:val="id-ID"/>
        </w:rPr>
      </w:pPr>
      <w:bookmarkStart w:id="35" w:name="_Toc107425118"/>
      <w:r w:rsidRPr="003D77F4">
        <w:rPr>
          <w:lang w:val="id-ID"/>
        </w:rPr>
        <w:lastRenderedPageBreak/>
        <w:t>Tinjauan Pustaka</w:t>
      </w:r>
      <w:bookmarkEnd w:id="35"/>
    </w:p>
    <w:p w14:paraId="548F839B" w14:textId="77777777" w:rsidR="00334857" w:rsidRPr="003D77F4" w:rsidRDefault="00334857" w:rsidP="00334857">
      <w:pPr>
        <w:pStyle w:val="Heading2"/>
        <w:spacing w:line="360" w:lineRule="auto"/>
        <w:rPr>
          <w:lang w:val="id-ID"/>
        </w:rPr>
      </w:pPr>
      <w:bookmarkStart w:id="36" w:name="_Toc107425119"/>
      <w:r w:rsidRPr="003D77F4">
        <w:rPr>
          <w:lang w:val="id-ID"/>
        </w:rPr>
        <w:t>Koperasi</w:t>
      </w:r>
      <w:bookmarkEnd w:id="36"/>
    </w:p>
    <w:p w14:paraId="20B8A23C" w14:textId="77777777" w:rsidR="00334857" w:rsidRPr="003D77F4" w:rsidRDefault="00334857" w:rsidP="00334857">
      <w:r w:rsidRPr="003D77F4">
        <w:rPr>
          <w:lang w:eastAsia="x-none"/>
        </w:rPr>
        <w:t>Koperasi merupakan sebuah perkumpulan yang beranggotakan masyarakat umum atau sebuah badan hukum yang memberikan kebebasan kepada anggotanya untuk keluar masuk dan berusaha untuk meningkatkan kesejahteraan para anggotanya dengan bekerja sama sebagai satu keluarga. Berdasarkan UU Nomor 17 Tahun 2012 tentang perkoperasian, tujuan koperasi untuk meningkatkan tingkat kesejahteraan anggotanya dan masyarakat pada umumnya. Koperasi juga termasuk sebagai bagian dari tatanan perekonomian nasional yang demokratis dan berkeadilan. Jenis koperasi dapat dilihat dari usaha yang dijalankan oleh koperasi tersebut. Menurut Undang-Undang Nomor 25 tahun 1992 tentang perkoperasian, koperasi memiliki lima jenis usaha.</w:t>
      </w:r>
    </w:p>
    <w:p w14:paraId="663491DD" w14:textId="77777777" w:rsidR="00334857" w:rsidRPr="003D77F4" w:rsidRDefault="00334857" w:rsidP="00334857">
      <w:pPr>
        <w:pStyle w:val="Caption"/>
        <w:spacing w:after="240"/>
        <w:rPr>
          <w:lang w:val="id-ID"/>
        </w:rPr>
      </w:pPr>
      <w:bookmarkStart w:id="37" w:name="_Toc107413892"/>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artisipasi Anggota</w:t>
      </w:r>
      <w:bookmarkEnd w:id="37"/>
    </w:p>
    <w:tbl>
      <w:tblPr>
        <w:tblStyle w:val="TableGrid"/>
        <w:tblW w:w="8359" w:type="dxa"/>
        <w:tblLook w:val="04A0" w:firstRow="1" w:lastRow="0" w:firstColumn="1" w:lastColumn="0" w:noHBand="0" w:noVBand="1"/>
      </w:tblPr>
      <w:tblGrid>
        <w:gridCol w:w="510"/>
        <w:gridCol w:w="1753"/>
        <w:gridCol w:w="2268"/>
        <w:gridCol w:w="2034"/>
        <w:gridCol w:w="1794"/>
      </w:tblGrid>
      <w:tr w:rsidR="00334857" w:rsidRPr="003D77F4" w14:paraId="4A9D8FAC" w14:textId="77777777" w:rsidTr="00085D3C">
        <w:trPr>
          <w:tblHeader/>
        </w:trPr>
        <w:tc>
          <w:tcPr>
            <w:tcW w:w="510" w:type="dxa"/>
          </w:tcPr>
          <w:p w14:paraId="09CCC2B9" w14:textId="77777777" w:rsidR="00334857" w:rsidRPr="003D77F4" w:rsidRDefault="00334857" w:rsidP="00085D3C">
            <w:pPr>
              <w:jc w:val="center"/>
              <w:rPr>
                <w:szCs w:val="24"/>
                <w:lang w:val="id-ID" w:eastAsia="x-none"/>
              </w:rPr>
            </w:pPr>
            <w:r w:rsidRPr="003D77F4">
              <w:rPr>
                <w:szCs w:val="24"/>
                <w:lang w:val="id-ID" w:eastAsia="x-none"/>
              </w:rPr>
              <w:t>No</w:t>
            </w:r>
          </w:p>
        </w:tc>
        <w:tc>
          <w:tcPr>
            <w:tcW w:w="1753" w:type="dxa"/>
          </w:tcPr>
          <w:p w14:paraId="0F56FB37" w14:textId="77777777" w:rsidR="00334857" w:rsidRPr="003D77F4" w:rsidRDefault="00334857" w:rsidP="00085D3C">
            <w:pPr>
              <w:jc w:val="center"/>
              <w:rPr>
                <w:szCs w:val="24"/>
                <w:lang w:val="id-ID" w:eastAsia="x-none"/>
              </w:rPr>
            </w:pPr>
            <w:r w:rsidRPr="003D77F4">
              <w:rPr>
                <w:szCs w:val="24"/>
                <w:lang w:val="id-ID" w:eastAsia="x-none"/>
              </w:rPr>
              <w:t>Jenis Koperasi</w:t>
            </w:r>
          </w:p>
        </w:tc>
        <w:tc>
          <w:tcPr>
            <w:tcW w:w="2268" w:type="dxa"/>
          </w:tcPr>
          <w:p w14:paraId="16F035D0" w14:textId="77777777" w:rsidR="00334857" w:rsidRPr="003D77F4" w:rsidRDefault="00334857" w:rsidP="00085D3C">
            <w:pPr>
              <w:rPr>
                <w:szCs w:val="24"/>
                <w:lang w:val="id-ID" w:eastAsia="x-none"/>
              </w:rPr>
            </w:pPr>
            <w:r w:rsidRPr="003D77F4">
              <w:rPr>
                <w:szCs w:val="24"/>
                <w:lang w:val="id-ID" w:eastAsia="x-none"/>
              </w:rPr>
              <w:t>Partisipasi Anggota Sebagai Pemilik</w:t>
            </w:r>
          </w:p>
        </w:tc>
        <w:tc>
          <w:tcPr>
            <w:tcW w:w="2034" w:type="dxa"/>
          </w:tcPr>
          <w:p w14:paraId="184D3552" w14:textId="77777777" w:rsidR="00334857" w:rsidRPr="003D77F4" w:rsidRDefault="00334857" w:rsidP="00085D3C">
            <w:pPr>
              <w:rPr>
                <w:szCs w:val="24"/>
                <w:lang w:val="id-ID" w:eastAsia="x-none"/>
              </w:rPr>
            </w:pPr>
            <w:r w:rsidRPr="003D77F4">
              <w:rPr>
                <w:szCs w:val="24"/>
                <w:lang w:val="id-ID" w:eastAsia="x-none"/>
              </w:rPr>
              <w:t>Partisipasi Anggota Sebagai Anggota</w:t>
            </w:r>
          </w:p>
        </w:tc>
        <w:tc>
          <w:tcPr>
            <w:tcW w:w="1794" w:type="dxa"/>
          </w:tcPr>
          <w:p w14:paraId="65034C93" w14:textId="77777777" w:rsidR="00334857" w:rsidRPr="003D77F4" w:rsidRDefault="00334857" w:rsidP="00085D3C">
            <w:pPr>
              <w:jc w:val="center"/>
              <w:rPr>
                <w:szCs w:val="24"/>
                <w:lang w:val="id-ID" w:eastAsia="x-none"/>
              </w:rPr>
            </w:pPr>
            <w:r w:rsidRPr="003D77F4">
              <w:rPr>
                <w:szCs w:val="24"/>
                <w:lang w:val="id-ID" w:eastAsia="x-none"/>
              </w:rPr>
              <w:t>Keterangan</w:t>
            </w:r>
          </w:p>
        </w:tc>
      </w:tr>
      <w:tr w:rsidR="00334857" w:rsidRPr="003D77F4" w14:paraId="4091C093" w14:textId="77777777" w:rsidTr="00085D3C">
        <w:tc>
          <w:tcPr>
            <w:tcW w:w="510" w:type="dxa"/>
          </w:tcPr>
          <w:p w14:paraId="199DA562" w14:textId="77777777" w:rsidR="00334857" w:rsidRPr="003D77F4" w:rsidRDefault="00334857" w:rsidP="00085D3C">
            <w:pPr>
              <w:jc w:val="center"/>
              <w:rPr>
                <w:sz w:val="20"/>
                <w:szCs w:val="16"/>
                <w:lang w:val="id-ID" w:eastAsia="x-none"/>
              </w:rPr>
            </w:pPr>
            <w:r w:rsidRPr="003D77F4">
              <w:rPr>
                <w:sz w:val="20"/>
                <w:szCs w:val="16"/>
                <w:lang w:val="id-ID" w:eastAsia="x-none"/>
              </w:rPr>
              <w:t>1</w:t>
            </w:r>
          </w:p>
        </w:tc>
        <w:tc>
          <w:tcPr>
            <w:tcW w:w="1753" w:type="dxa"/>
          </w:tcPr>
          <w:p w14:paraId="4FDE69A8" w14:textId="77777777" w:rsidR="00334857" w:rsidRPr="003D77F4" w:rsidRDefault="00334857" w:rsidP="00085D3C">
            <w:pPr>
              <w:rPr>
                <w:sz w:val="20"/>
                <w:szCs w:val="16"/>
                <w:lang w:val="id-ID" w:eastAsia="x-none"/>
              </w:rPr>
            </w:pPr>
            <w:r w:rsidRPr="003D77F4">
              <w:rPr>
                <w:sz w:val="20"/>
                <w:szCs w:val="16"/>
                <w:lang w:val="id-ID" w:eastAsia="x-none"/>
              </w:rPr>
              <w:t>Koperasi konsumen</w:t>
            </w:r>
          </w:p>
        </w:tc>
        <w:tc>
          <w:tcPr>
            <w:tcW w:w="2268" w:type="dxa"/>
            <w:vMerge w:val="restart"/>
          </w:tcPr>
          <w:p w14:paraId="22882FB2"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 xml:space="preserve"> Mengawasi Jalannya Koperasi</w:t>
            </w:r>
          </w:p>
          <w:p w14:paraId="5D9A7516"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098ABA64" w14:textId="77777777" w:rsidR="00334857" w:rsidRPr="003D77F4" w:rsidRDefault="00334857" w:rsidP="00085D3C">
            <w:pPr>
              <w:rPr>
                <w:sz w:val="20"/>
                <w:szCs w:val="16"/>
                <w:lang w:val="id-ID" w:eastAsia="x-none"/>
              </w:rPr>
            </w:pPr>
            <w:r w:rsidRPr="003D77F4">
              <w:rPr>
                <w:sz w:val="20"/>
                <w:szCs w:val="16"/>
                <w:lang w:val="id-ID" w:eastAsia="x-none"/>
              </w:rPr>
              <w:t>Penggunaan produk yang ada di koperasi</w:t>
            </w:r>
          </w:p>
        </w:tc>
        <w:tc>
          <w:tcPr>
            <w:tcW w:w="1794" w:type="dxa"/>
          </w:tcPr>
          <w:p w14:paraId="2A1D494C" w14:textId="77777777" w:rsidR="00334857" w:rsidRPr="003D77F4" w:rsidRDefault="00334857" w:rsidP="00085D3C">
            <w:pPr>
              <w:rPr>
                <w:sz w:val="20"/>
                <w:szCs w:val="16"/>
                <w:lang w:val="id-ID" w:eastAsia="x-none"/>
              </w:rPr>
            </w:pPr>
            <w:r w:rsidRPr="003D77F4">
              <w:rPr>
                <w:sz w:val="20"/>
                <w:szCs w:val="16"/>
                <w:lang w:val="id-ID" w:eastAsia="x-none"/>
              </w:rPr>
              <w:t>Koperasi yang mengelola warung serba ada</w:t>
            </w:r>
          </w:p>
        </w:tc>
      </w:tr>
      <w:tr w:rsidR="00334857" w:rsidRPr="003D77F4" w14:paraId="0CC4B19E" w14:textId="77777777" w:rsidTr="00085D3C">
        <w:tc>
          <w:tcPr>
            <w:tcW w:w="510" w:type="dxa"/>
          </w:tcPr>
          <w:p w14:paraId="3295AAAF" w14:textId="77777777" w:rsidR="00334857" w:rsidRPr="003D77F4" w:rsidRDefault="00334857" w:rsidP="00085D3C">
            <w:pPr>
              <w:jc w:val="center"/>
              <w:rPr>
                <w:sz w:val="20"/>
                <w:szCs w:val="16"/>
                <w:lang w:val="id-ID" w:eastAsia="x-none"/>
              </w:rPr>
            </w:pPr>
            <w:r w:rsidRPr="003D77F4">
              <w:rPr>
                <w:sz w:val="20"/>
                <w:szCs w:val="16"/>
                <w:lang w:val="id-ID" w:eastAsia="x-none"/>
              </w:rPr>
              <w:t>2</w:t>
            </w:r>
          </w:p>
        </w:tc>
        <w:tc>
          <w:tcPr>
            <w:tcW w:w="1753" w:type="dxa"/>
          </w:tcPr>
          <w:p w14:paraId="32C1C8E7" w14:textId="77777777" w:rsidR="00334857" w:rsidRPr="003D77F4" w:rsidRDefault="00334857" w:rsidP="00085D3C">
            <w:pPr>
              <w:rPr>
                <w:sz w:val="20"/>
                <w:szCs w:val="16"/>
                <w:lang w:val="id-ID" w:eastAsia="x-none"/>
              </w:rPr>
            </w:pPr>
            <w:r w:rsidRPr="003D77F4">
              <w:rPr>
                <w:sz w:val="20"/>
                <w:szCs w:val="16"/>
                <w:lang w:val="id-ID" w:eastAsia="x-none"/>
              </w:rPr>
              <w:t>Koperasi Produsen</w:t>
            </w:r>
          </w:p>
        </w:tc>
        <w:tc>
          <w:tcPr>
            <w:tcW w:w="2268" w:type="dxa"/>
            <w:vMerge/>
          </w:tcPr>
          <w:p w14:paraId="4F450AC7" w14:textId="77777777" w:rsidR="00334857" w:rsidRPr="003D77F4" w:rsidRDefault="00334857" w:rsidP="00085D3C">
            <w:pPr>
              <w:rPr>
                <w:sz w:val="20"/>
                <w:szCs w:val="16"/>
                <w:lang w:val="id-ID" w:eastAsia="x-none"/>
              </w:rPr>
            </w:pPr>
          </w:p>
        </w:tc>
        <w:tc>
          <w:tcPr>
            <w:tcW w:w="2034" w:type="dxa"/>
          </w:tcPr>
          <w:p w14:paraId="26BB4B5D" w14:textId="77777777" w:rsidR="00334857" w:rsidRPr="003D77F4" w:rsidRDefault="00334857" w:rsidP="00085D3C">
            <w:pPr>
              <w:rPr>
                <w:sz w:val="20"/>
                <w:szCs w:val="16"/>
                <w:lang w:val="id-ID" w:eastAsia="x-none"/>
              </w:rPr>
            </w:pPr>
            <w:r w:rsidRPr="003D77F4">
              <w:rPr>
                <w:sz w:val="20"/>
                <w:szCs w:val="16"/>
                <w:lang w:val="id-ID" w:eastAsia="x-none"/>
              </w:rPr>
              <w:t>Memanfaatkan layanan sarana produksi</w:t>
            </w:r>
          </w:p>
        </w:tc>
        <w:tc>
          <w:tcPr>
            <w:tcW w:w="1794" w:type="dxa"/>
          </w:tcPr>
          <w:p w14:paraId="7A46E4CE" w14:textId="77777777" w:rsidR="00334857" w:rsidRPr="003D77F4" w:rsidRDefault="00334857" w:rsidP="00085D3C">
            <w:pPr>
              <w:rPr>
                <w:sz w:val="20"/>
                <w:szCs w:val="16"/>
                <w:lang w:val="id-ID" w:eastAsia="x-none"/>
              </w:rPr>
            </w:pPr>
            <w:r w:rsidRPr="003D77F4">
              <w:rPr>
                <w:sz w:val="20"/>
                <w:szCs w:val="16"/>
                <w:lang w:val="id-ID" w:eastAsia="x-none"/>
              </w:rPr>
              <w:t>Koperasi yang membantu menyiapkan bahan baku dan memasarkan hasil perolehan</w:t>
            </w:r>
          </w:p>
        </w:tc>
      </w:tr>
      <w:tr w:rsidR="00334857" w:rsidRPr="003D77F4" w14:paraId="1CC101B2" w14:textId="77777777" w:rsidTr="00085D3C">
        <w:tc>
          <w:tcPr>
            <w:tcW w:w="510" w:type="dxa"/>
          </w:tcPr>
          <w:p w14:paraId="70DEBAC2" w14:textId="77777777" w:rsidR="00334857" w:rsidRPr="003D77F4" w:rsidRDefault="00334857" w:rsidP="00085D3C">
            <w:pPr>
              <w:jc w:val="center"/>
              <w:rPr>
                <w:sz w:val="20"/>
                <w:szCs w:val="16"/>
                <w:lang w:val="id-ID" w:eastAsia="x-none"/>
              </w:rPr>
            </w:pPr>
            <w:r w:rsidRPr="003D77F4">
              <w:rPr>
                <w:sz w:val="20"/>
                <w:szCs w:val="16"/>
                <w:lang w:val="id-ID" w:eastAsia="x-none"/>
              </w:rPr>
              <w:t>3</w:t>
            </w:r>
          </w:p>
        </w:tc>
        <w:tc>
          <w:tcPr>
            <w:tcW w:w="1753" w:type="dxa"/>
          </w:tcPr>
          <w:p w14:paraId="2BAFA5CE" w14:textId="77777777" w:rsidR="00334857" w:rsidRPr="003D77F4" w:rsidRDefault="00334857" w:rsidP="00085D3C">
            <w:pPr>
              <w:rPr>
                <w:sz w:val="20"/>
                <w:szCs w:val="16"/>
                <w:lang w:val="id-ID" w:eastAsia="x-none"/>
              </w:rPr>
            </w:pPr>
            <w:r w:rsidRPr="003D77F4">
              <w:rPr>
                <w:sz w:val="20"/>
                <w:szCs w:val="16"/>
                <w:lang w:val="id-ID" w:eastAsia="x-none"/>
              </w:rPr>
              <w:t>Koperasi Simpan Pinjam</w:t>
            </w:r>
          </w:p>
        </w:tc>
        <w:tc>
          <w:tcPr>
            <w:tcW w:w="2268" w:type="dxa"/>
            <w:vMerge/>
          </w:tcPr>
          <w:p w14:paraId="0C789719" w14:textId="77777777" w:rsidR="00334857" w:rsidRPr="003D77F4" w:rsidRDefault="00334857" w:rsidP="00085D3C">
            <w:pPr>
              <w:rPr>
                <w:sz w:val="20"/>
                <w:szCs w:val="16"/>
                <w:lang w:val="id-ID" w:eastAsia="x-none"/>
              </w:rPr>
            </w:pPr>
          </w:p>
        </w:tc>
        <w:tc>
          <w:tcPr>
            <w:tcW w:w="2034" w:type="dxa"/>
          </w:tcPr>
          <w:p w14:paraId="09494399" w14:textId="77777777" w:rsidR="00334857" w:rsidRPr="003D77F4" w:rsidRDefault="00334857" w:rsidP="00085D3C">
            <w:pPr>
              <w:rPr>
                <w:sz w:val="20"/>
                <w:szCs w:val="16"/>
                <w:lang w:val="id-ID" w:eastAsia="x-none"/>
              </w:rPr>
            </w:pPr>
            <w:r w:rsidRPr="003D77F4">
              <w:rPr>
                <w:sz w:val="20"/>
                <w:szCs w:val="16"/>
                <w:lang w:val="id-ID" w:eastAsia="x-none"/>
              </w:rPr>
              <w:t>Menggunakan jasa simpan dan pinjam yang ada di koperasi</w:t>
            </w:r>
          </w:p>
        </w:tc>
        <w:tc>
          <w:tcPr>
            <w:tcW w:w="1794" w:type="dxa"/>
          </w:tcPr>
          <w:p w14:paraId="5AB2E9D2" w14:textId="77777777" w:rsidR="00334857" w:rsidRPr="003D77F4" w:rsidRDefault="00334857" w:rsidP="00085D3C">
            <w:pPr>
              <w:rPr>
                <w:sz w:val="20"/>
                <w:szCs w:val="16"/>
                <w:lang w:val="id-ID" w:eastAsia="x-none"/>
              </w:rPr>
            </w:pPr>
            <w:r w:rsidRPr="003D77F4">
              <w:rPr>
                <w:sz w:val="20"/>
                <w:szCs w:val="16"/>
                <w:lang w:val="id-ID" w:eastAsia="x-none"/>
              </w:rPr>
              <w:t xml:space="preserve"> Koperasi yang membantu anggotanya dalam bidang pendanaan.</w:t>
            </w:r>
          </w:p>
        </w:tc>
      </w:tr>
      <w:tr w:rsidR="00334857" w:rsidRPr="003D77F4" w14:paraId="3E08D052" w14:textId="77777777" w:rsidTr="00085D3C">
        <w:tc>
          <w:tcPr>
            <w:tcW w:w="510" w:type="dxa"/>
          </w:tcPr>
          <w:p w14:paraId="336ACC6D" w14:textId="77777777" w:rsidR="00334857" w:rsidRPr="003D77F4" w:rsidRDefault="00334857" w:rsidP="00085D3C">
            <w:pPr>
              <w:jc w:val="center"/>
              <w:rPr>
                <w:sz w:val="20"/>
                <w:szCs w:val="16"/>
                <w:lang w:val="id-ID" w:eastAsia="x-none"/>
              </w:rPr>
            </w:pPr>
            <w:r w:rsidRPr="003D77F4">
              <w:rPr>
                <w:sz w:val="20"/>
                <w:szCs w:val="16"/>
                <w:lang w:val="id-ID" w:eastAsia="x-none"/>
              </w:rPr>
              <w:t>4</w:t>
            </w:r>
          </w:p>
        </w:tc>
        <w:tc>
          <w:tcPr>
            <w:tcW w:w="1753" w:type="dxa"/>
          </w:tcPr>
          <w:p w14:paraId="2331455F" w14:textId="77777777" w:rsidR="00334857" w:rsidRPr="003D77F4" w:rsidRDefault="00334857" w:rsidP="00085D3C">
            <w:pPr>
              <w:rPr>
                <w:sz w:val="20"/>
                <w:szCs w:val="16"/>
                <w:lang w:val="id-ID" w:eastAsia="x-none"/>
              </w:rPr>
            </w:pPr>
            <w:r w:rsidRPr="003D77F4">
              <w:rPr>
                <w:sz w:val="20"/>
                <w:szCs w:val="16"/>
                <w:lang w:val="id-ID" w:eastAsia="x-none"/>
              </w:rPr>
              <w:t>Koperasi Pemasaran</w:t>
            </w:r>
          </w:p>
        </w:tc>
        <w:tc>
          <w:tcPr>
            <w:tcW w:w="2268" w:type="dxa"/>
            <w:vMerge/>
          </w:tcPr>
          <w:p w14:paraId="343F03D6" w14:textId="77777777" w:rsidR="00334857" w:rsidRPr="003D77F4" w:rsidRDefault="00334857" w:rsidP="00085D3C">
            <w:pPr>
              <w:pStyle w:val="ListParagraph"/>
              <w:ind w:left="178"/>
              <w:rPr>
                <w:sz w:val="20"/>
                <w:szCs w:val="16"/>
                <w:lang w:val="id-ID" w:eastAsia="x-none"/>
              </w:rPr>
            </w:pPr>
          </w:p>
        </w:tc>
        <w:tc>
          <w:tcPr>
            <w:tcW w:w="2034" w:type="dxa"/>
          </w:tcPr>
          <w:p w14:paraId="7082F6AA" w14:textId="77777777" w:rsidR="00334857" w:rsidRPr="003D77F4" w:rsidRDefault="00334857" w:rsidP="00085D3C">
            <w:pPr>
              <w:rPr>
                <w:sz w:val="20"/>
                <w:szCs w:val="16"/>
                <w:lang w:val="id-ID" w:eastAsia="x-none"/>
              </w:rPr>
            </w:pPr>
            <w:r w:rsidRPr="003D77F4">
              <w:rPr>
                <w:sz w:val="20"/>
                <w:szCs w:val="16"/>
                <w:lang w:val="id-ID" w:eastAsia="x-none"/>
              </w:rPr>
              <w:t>Penjualan produk, barang dan jasa yang diproduksi oleh  anggota koperasi</w:t>
            </w:r>
          </w:p>
        </w:tc>
        <w:tc>
          <w:tcPr>
            <w:tcW w:w="1794" w:type="dxa"/>
          </w:tcPr>
          <w:p w14:paraId="6B3DD45C" w14:textId="77777777" w:rsidR="00334857" w:rsidRPr="003D77F4" w:rsidRDefault="00334857" w:rsidP="00085D3C">
            <w:pPr>
              <w:rPr>
                <w:sz w:val="20"/>
                <w:szCs w:val="16"/>
                <w:lang w:val="id-ID" w:eastAsia="x-none"/>
              </w:rPr>
            </w:pPr>
            <w:r w:rsidRPr="003D77F4">
              <w:rPr>
                <w:sz w:val="20"/>
                <w:szCs w:val="16"/>
                <w:lang w:val="id-ID" w:eastAsia="x-none"/>
              </w:rPr>
              <w:t>Koperasi yang membantu pemasaran produk.</w:t>
            </w:r>
          </w:p>
        </w:tc>
      </w:tr>
      <w:tr w:rsidR="00334857" w:rsidRPr="003D77F4" w14:paraId="2EA82BA8" w14:textId="77777777" w:rsidTr="00085D3C">
        <w:tc>
          <w:tcPr>
            <w:tcW w:w="510" w:type="dxa"/>
          </w:tcPr>
          <w:p w14:paraId="732CC037" w14:textId="77777777" w:rsidR="00334857" w:rsidRPr="003D77F4" w:rsidRDefault="00334857" w:rsidP="00085D3C">
            <w:pPr>
              <w:jc w:val="center"/>
              <w:rPr>
                <w:sz w:val="20"/>
                <w:szCs w:val="16"/>
                <w:lang w:val="id-ID" w:eastAsia="x-none"/>
              </w:rPr>
            </w:pPr>
            <w:r w:rsidRPr="003D77F4">
              <w:rPr>
                <w:sz w:val="20"/>
                <w:szCs w:val="16"/>
                <w:lang w:val="id-ID" w:eastAsia="x-none"/>
              </w:rPr>
              <w:lastRenderedPageBreak/>
              <w:t>5</w:t>
            </w:r>
          </w:p>
        </w:tc>
        <w:tc>
          <w:tcPr>
            <w:tcW w:w="1753" w:type="dxa"/>
          </w:tcPr>
          <w:p w14:paraId="16D6E370" w14:textId="77777777" w:rsidR="00334857" w:rsidRPr="003D77F4" w:rsidRDefault="00334857" w:rsidP="00085D3C">
            <w:pPr>
              <w:rPr>
                <w:sz w:val="20"/>
                <w:szCs w:val="16"/>
                <w:lang w:val="id-ID" w:eastAsia="x-none"/>
              </w:rPr>
            </w:pPr>
            <w:r w:rsidRPr="003D77F4">
              <w:rPr>
                <w:sz w:val="20"/>
                <w:szCs w:val="16"/>
                <w:lang w:val="id-ID" w:eastAsia="x-none"/>
              </w:rPr>
              <w:t>Koperasi Jasa</w:t>
            </w:r>
          </w:p>
        </w:tc>
        <w:tc>
          <w:tcPr>
            <w:tcW w:w="2268" w:type="dxa"/>
          </w:tcPr>
          <w:p w14:paraId="4CDFF111"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Mengawasi Jalannya Koperasi</w:t>
            </w:r>
          </w:p>
          <w:p w14:paraId="462FE78D"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36D2E5EA" w14:textId="77777777" w:rsidR="00334857" w:rsidRPr="003D77F4" w:rsidRDefault="00334857" w:rsidP="00085D3C">
            <w:pPr>
              <w:rPr>
                <w:sz w:val="20"/>
                <w:szCs w:val="16"/>
                <w:lang w:val="id-ID" w:eastAsia="x-none"/>
              </w:rPr>
            </w:pPr>
            <w:r w:rsidRPr="003D77F4">
              <w:rPr>
                <w:sz w:val="20"/>
                <w:szCs w:val="16"/>
                <w:lang w:val="id-ID" w:eastAsia="x-none"/>
              </w:rPr>
              <w:t>Pemanfaatan layanan jasa non-simpan pinjam yang telah diadakan</w:t>
            </w:r>
          </w:p>
        </w:tc>
        <w:tc>
          <w:tcPr>
            <w:tcW w:w="1794" w:type="dxa"/>
          </w:tcPr>
          <w:p w14:paraId="53CB05BE" w14:textId="77777777" w:rsidR="00334857" w:rsidRPr="003D77F4" w:rsidRDefault="00334857" w:rsidP="00085D3C">
            <w:pPr>
              <w:rPr>
                <w:sz w:val="20"/>
                <w:szCs w:val="16"/>
                <w:lang w:val="id-ID" w:eastAsia="x-none"/>
              </w:rPr>
            </w:pPr>
            <w:r w:rsidRPr="003D77F4">
              <w:rPr>
                <w:sz w:val="20"/>
                <w:szCs w:val="16"/>
                <w:lang w:val="id-ID" w:eastAsia="x-none"/>
              </w:rPr>
              <w:t>Koperasi yang membantu dalam bidang jasa</w:t>
            </w:r>
          </w:p>
        </w:tc>
      </w:tr>
    </w:tbl>
    <w:p w14:paraId="049F9983" w14:textId="77777777" w:rsidR="00334857" w:rsidRPr="003D77F4" w:rsidRDefault="00334857" w:rsidP="00334857">
      <w:pPr>
        <w:rPr>
          <w:lang w:eastAsia="x-none"/>
        </w:rPr>
      </w:pPr>
    </w:p>
    <w:p w14:paraId="79D0E305" w14:textId="77777777" w:rsidR="00334857" w:rsidRPr="003D77F4" w:rsidRDefault="00334857" w:rsidP="00334857">
      <w:pPr>
        <w:pStyle w:val="Heading3"/>
        <w:spacing w:line="360" w:lineRule="auto"/>
        <w:rPr>
          <w:lang w:val="id-ID"/>
        </w:rPr>
      </w:pPr>
      <w:bookmarkStart w:id="38" w:name="_Toc107425120"/>
      <w:r w:rsidRPr="003D77F4">
        <w:rPr>
          <w:lang w:val="id-ID"/>
        </w:rPr>
        <w:t>Koperasi Produsen</w:t>
      </w:r>
      <w:bookmarkEnd w:id="38"/>
    </w:p>
    <w:p w14:paraId="5DA22C01" w14:textId="77777777" w:rsidR="00334857" w:rsidRPr="003D77F4" w:rsidRDefault="00334857" w:rsidP="00334857">
      <w:pPr>
        <w:rPr>
          <w:lang w:eastAsia="x-none"/>
        </w:rPr>
      </w:pPr>
      <w:r w:rsidRPr="003D77F4">
        <w:rPr>
          <w:lang w:eastAsia="x-none"/>
        </w:rPr>
        <w:t xml:space="preserve">Koperasi produsen adalah koperasi yang beranggotakan para individu yang melakukan kegiatan produksi. Anggota koperasi ini adalah pemilik (owner) dan pengguna jasa (user), dan anggota kelompok produsen mengolah bahan mentah/input menjadi produk jadi/output dan memperdagangkan dari sudut pandang produsen. produk. Manfaatkan peluang pasar yang dapat diperdagangkan, raih banyak manfaat melalui perdagangan, dan manfaatkan peluang pasar yang ada. </w:t>
      </w:r>
    </w:p>
    <w:p w14:paraId="317EFF80" w14:textId="77777777" w:rsidR="00334857" w:rsidRPr="003D77F4" w:rsidRDefault="00334857" w:rsidP="00334857">
      <w:pPr>
        <w:rPr>
          <w:lang w:eastAsia="x-none"/>
        </w:rPr>
      </w:pPr>
      <w:r w:rsidRPr="003D77F4">
        <w:rPr>
          <w:lang w:eastAsia="x-none"/>
        </w:rPr>
        <w:t>Koperasi produsen melakukan pengadaan bahan baku, input, atau sarana produksi yang menunjang perekonomiannya sehingga dapat mewujudkan manfaat keberadaannya melalui kemampuan meningkatkan produktivitas  dan pendapatannya.</w:t>
      </w:r>
    </w:p>
    <w:p w14:paraId="701CA2DF" w14:textId="77777777" w:rsidR="00334857" w:rsidRPr="003D77F4" w:rsidRDefault="00334857" w:rsidP="00334857">
      <w:pPr>
        <w:pStyle w:val="Heading3"/>
        <w:spacing w:line="360" w:lineRule="auto"/>
        <w:rPr>
          <w:lang w:val="id-ID"/>
        </w:rPr>
      </w:pPr>
      <w:bookmarkStart w:id="39" w:name="_Toc107425121"/>
      <w:r w:rsidRPr="003D77F4">
        <w:rPr>
          <w:lang w:val="id-ID"/>
        </w:rPr>
        <w:t>Koperasi Konsumen</w:t>
      </w:r>
      <w:bookmarkEnd w:id="39"/>
    </w:p>
    <w:p w14:paraId="15A128E5" w14:textId="77777777" w:rsidR="00334857" w:rsidRPr="003D77F4" w:rsidRDefault="00334857" w:rsidP="00334857">
      <w:pPr>
        <w:rPr>
          <w:lang w:eastAsia="x-none"/>
        </w:rPr>
      </w:pPr>
      <w:r w:rsidRPr="003D77F4">
        <w:rPr>
          <w:lang w:eastAsia="x-none"/>
        </w:rPr>
        <w:t xml:space="preserve">Koperasi konsumen merupakan koperasi yg melaksanakan aktivitas bagi anggota pada rangka penyediaan barang atau jasa yg diperlukan anggota. Koperasi konsumen berperan pada menaikkan daya beli sebagai akibatnya pendapatan riil anggota meningkat. </w:t>
      </w:r>
    </w:p>
    <w:p w14:paraId="62AA919C" w14:textId="77777777" w:rsidR="00334857" w:rsidRPr="003D77F4" w:rsidRDefault="00334857" w:rsidP="00334857">
      <w:pPr>
        <w:rPr>
          <w:lang w:eastAsia="x-none"/>
        </w:rPr>
      </w:pPr>
      <w:r w:rsidRPr="003D77F4">
        <w:rPr>
          <w:lang w:eastAsia="x-none"/>
        </w:rPr>
        <w:lastRenderedPageBreak/>
        <w:t>Fungsi utama koperasi konsumen merupakan menyelenggarakan pembelian atau pengadaan barang/jasa kebutuhan anggota yg dilakukan secara efisien, misalnya membeli pada jumlah yg lebih besar. Selain itu koperasi konsumen juga melakukan inovasi untuk pengadaan, misalnya asal dana kredit menggunakan bunga yg lebih rendah, antara lain pemanfaatan dana bergulir, pembelian menggunakan diskon, pembelian menggunakan kredit.</w:t>
      </w:r>
    </w:p>
    <w:p w14:paraId="44A10542" w14:textId="77777777" w:rsidR="00334857" w:rsidRPr="003D77F4" w:rsidRDefault="00334857" w:rsidP="00334857">
      <w:pPr>
        <w:pStyle w:val="Heading3"/>
        <w:spacing w:line="360" w:lineRule="auto"/>
        <w:rPr>
          <w:lang w:val="id-ID"/>
        </w:rPr>
      </w:pPr>
      <w:bookmarkStart w:id="40" w:name="_Toc107425122"/>
      <w:r w:rsidRPr="003D77F4">
        <w:rPr>
          <w:lang w:val="id-ID"/>
        </w:rPr>
        <w:t>Koperasi Simpan Pinjam</w:t>
      </w:r>
      <w:bookmarkEnd w:id="40"/>
    </w:p>
    <w:p w14:paraId="70538AEB" w14:textId="77777777" w:rsidR="00334857" w:rsidRPr="003D77F4" w:rsidRDefault="00334857" w:rsidP="00334857">
      <w:pPr>
        <w:rPr>
          <w:lang w:eastAsia="x-none"/>
        </w:rPr>
      </w:pPr>
      <w:r w:rsidRPr="003D77F4">
        <w:rPr>
          <w:lang w:eastAsia="x-none"/>
        </w:rPr>
        <w:t>Koperasi simpan pinjam merupakan sebuah organisasi yang memiliki kesepakatan antar para anggota untuk mengumpulkan uang mereka untuk digunakan sebagai modal yang kemudian akan digunakan bersama-sama dengan tujuan memberikan kesempatan kepada anggotanya untuk memperoleh pinjaman dengan modal dan bunga yang ringan. Dengan cara ini, koperasi bertindak sebagai perantara dana anggota, dan dana anggota didistribusikan kepada anggota miskin dalam bentuk pinjaman. Penyelenggaraan usaha simpan pinjam oleh koperasi berbentuk koperasi simpan pinjam.</w:t>
      </w:r>
    </w:p>
    <w:p w14:paraId="50054052" w14:textId="77777777" w:rsidR="00334857" w:rsidRPr="003D77F4" w:rsidRDefault="00334857" w:rsidP="00334857">
      <w:pPr>
        <w:pStyle w:val="Heading3"/>
        <w:spacing w:line="360" w:lineRule="auto"/>
        <w:rPr>
          <w:lang w:val="id-ID"/>
        </w:rPr>
      </w:pPr>
      <w:bookmarkStart w:id="41" w:name="_Toc107425123"/>
      <w:r w:rsidRPr="003D77F4">
        <w:rPr>
          <w:lang w:val="id-ID"/>
        </w:rPr>
        <w:t>Koperasi Pemasaran</w:t>
      </w:r>
      <w:bookmarkEnd w:id="41"/>
    </w:p>
    <w:p w14:paraId="748179CE" w14:textId="77777777" w:rsidR="00334857" w:rsidRPr="003D77F4" w:rsidRDefault="00334857" w:rsidP="00334857">
      <w:pPr>
        <w:rPr>
          <w:lang w:eastAsia="x-none"/>
        </w:rPr>
      </w:pPr>
      <w:r w:rsidRPr="003D77F4">
        <w:rPr>
          <w:lang w:eastAsia="x-none"/>
        </w:rPr>
        <w:t>Koperasi pemasaran atau koperasi penjualan merupakan organisasi yang memiliki anggota dengan peran pemilik dan penjual atau peasar. Koperasi pemasaran berfungsi sebagai wadah atau media untuk menampung barang maupun jasa yang dihasilkan oleh anggotanya untuk dipasarkan kepada konsumen. Anggota koperasi memiliki peran yang sangat penting unruk memasarkan barang ataupun jasa dari anggota produsen.</w:t>
      </w:r>
    </w:p>
    <w:p w14:paraId="262AC2E2" w14:textId="77777777" w:rsidR="00334857" w:rsidRPr="003D77F4" w:rsidRDefault="00334857" w:rsidP="00334857">
      <w:pPr>
        <w:pStyle w:val="Heading3"/>
        <w:spacing w:line="360" w:lineRule="auto"/>
        <w:rPr>
          <w:lang w:val="id-ID"/>
        </w:rPr>
      </w:pPr>
      <w:bookmarkStart w:id="42" w:name="_Toc107425124"/>
      <w:r w:rsidRPr="003D77F4">
        <w:rPr>
          <w:lang w:val="id-ID"/>
        </w:rPr>
        <w:t>Koperasi Jasa</w:t>
      </w:r>
      <w:bookmarkEnd w:id="42"/>
    </w:p>
    <w:p w14:paraId="51831312" w14:textId="77777777" w:rsidR="00334857" w:rsidRPr="003D77F4" w:rsidRDefault="00334857" w:rsidP="00334857">
      <w:pPr>
        <w:rPr>
          <w:lang w:eastAsia="x-none"/>
        </w:rPr>
      </w:pPr>
      <w:r w:rsidRPr="003D77F4">
        <w:rPr>
          <w:lang w:eastAsia="x-none"/>
        </w:rPr>
        <w:t>Koperasi jasa adalah sebuah organisasi yang  berfokus untuk melayani anggota dan masyarakat. Koperasi jasa pada umumnya memberikan beberapa jasa, seperti jasa asuransi dan jasa transportasi. Selain itu koperasi jasa juga merupakan sebuah organisasi yang menyelenggarakan  usaha  jasa non simpanan dan kredit yang dibutuhkan oleh anggota dan bukan anggota.</w:t>
      </w:r>
    </w:p>
    <w:p w14:paraId="2C7F7182" w14:textId="77777777" w:rsidR="00334857" w:rsidRPr="003D77F4" w:rsidRDefault="00334857" w:rsidP="00334857">
      <w:pPr>
        <w:pStyle w:val="Heading2"/>
        <w:spacing w:line="360" w:lineRule="auto"/>
        <w:rPr>
          <w:lang w:val="id-ID"/>
        </w:rPr>
      </w:pPr>
      <w:bookmarkStart w:id="43" w:name="_Toc107425125"/>
      <w:r w:rsidRPr="003D77F4">
        <w:rPr>
          <w:lang w:val="id-ID"/>
        </w:rPr>
        <w:lastRenderedPageBreak/>
        <w:t>Koperasi Tenaga Kerja Bongkar Muat (TKBM)</w:t>
      </w:r>
      <w:bookmarkEnd w:id="43"/>
      <w:r w:rsidRPr="003D77F4">
        <w:rPr>
          <w:lang w:val="id-ID"/>
        </w:rPr>
        <w:t xml:space="preserve"> </w:t>
      </w:r>
    </w:p>
    <w:p w14:paraId="30324525" w14:textId="77777777" w:rsidR="00334857" w:rsidRPr="003D77F4" w:rsidRDefault="00334857" w:rsidP="00334857">
      <w:pPr>
        <w:rPr>
          <w:lang w:eastAsia="x-none"/>
        </w:rPr>
      </w:pPr>
      <w:r w:rsidRPr="003D77F4">
        <w:rPr>
          <w:lang w:eastAsia="x-none"/>
        </w:rPr>
        <w:t xml:space="preserve">Koperasi tenaga kerja bongkar muat adalah badan usaha mandiri yang bertanggung jawab untuk mengelola penyaluran para tenaga kerja bongkar muat di pelabuhan dan beranggotakan tenaga kerja bongkar muat yang telah terdaftar oleh administrasi pelabuhan. Dalam melaksanakan kegiatan usahanya Anggaran Dasar (AD) / Anggaran Rumah Tangga (ART) koperasi tenaga kerja bongkar muat mengacu pada Undang-Undang No. 25 Tahun 1992 (Satria 2020).  </w:t>
      </w:r>
    </w:p>
    <w:p w14:paraId="139369C5" w14:textId="77777777" w:rsidR="00334857" w:rsidRPr="003D77F4" w:rsidRDefault="00334857" w:rsidP="00334857">
      <w:pPr>
        <w:rPr>
          <w:lang w:eastAsia="x-none"/>
        </w:rPr>
      </w:pPr>
      <w:r w:rsidRPr="003D77F4">
        <w:rPr>
          <w:lang w:eastAsia="x-none"/>
        </w:rPr>
        <w:t>Koperasi tenaga kerja bongkar muat dibentuk sebagai media atau wadah para tenaga kerja bongkar muat (TKBM). Usaha bongkar muat yang dijalankan oleh Koperasi TKBM telah termasuk dalam perlindungan hukum seperti yang telah diuraikan pada Undang-Undang No 12 tentang pokok-pokok perkoperasian. Pada dasarnya Koperasi TKBM tidak menjalankan usaha seperti perseroan terbatas, usaha pokoknya adalah bongkar muat dan fokusnya adalah pada bagaimana melayani anggota.</w:t>
      </w:r>
    </w:p>
    <w:p w14:paraId="194D6F6E" w14:textId="77777777" w:rsidR="00334857" w:rsidRPr="003D77F4" w:rsidRDefault="00334857" w:rsidP="00334857">
      <w:pPr>
        <w:pStyle w:val="Heading2"/>
        <w:rPr>
          <w:lang w:val="id-ID"/>
        </w:rPr>
      </w:pPr>
      <w:bookmarkStart w:id="44" w:name="_Toc107425126"/>
      <w:r w:rsidRPr="003D77F4">
        <w:rPr>
          <w:lang w:val="id-ID"/>
        </w:rPr>
        <w:t>HTML</w:t>
      </w:r>
      <w:bookmarkEnd w:id="44"/>
    </w:p>
    <w:p w14:paraId="4AB87FAA" w14:textId="77777777" w:rsidR="00334857" w:rsidRPr="003D77F4" w:rsidRDefault="00334857" w:rsidP="00334857">
      <w:pPr>
        <w:rPr>
          <w:lang w:eastAsia="x-none"/>
        </w:rPr>
      </w:pPr>
      <w:r w:rsidRPr="003D77F4">
        <w:rPr>
          <w:lang w:eastAsia="x-none"/>
        </w:rPr>
        <w:t xml:space="preserve">HTML atau </w:t>
      </w:r>
      <w:r w:rsidRPr="003D77F4">
        <w:rPr>
          <w:i/>
          <w:iCs/>
          <w:lang w:eastAsia="x-none"/>
        </w:rPr>
        <w:t>Hypertext Markup Language</w:t>
      </w:r>
      <w:r w:rsidRPr="003D77F4">
        <w:rPr>
          <w:lang w:eastAsia="x-none"/>
        </w:rPr>
        <w:t xml:space="preserve"> adalah bahasa pemrograman terstruktur yang digunakan untuk membuat halaman web yang dapat diakses atau ditampilkan menggunakan web </w:t>
      </w:r>
      <w:r w:rsidRPr="003D77F4">
        <w:rPr>
          <w:i/>
          <w:iCs/>
          <w:lang w:eastAsia="x-none"/>
        </w:rPr>
        <w:t>browser</w:t>
      </w:r>
      <w:r w:rsidRPr="003D77F4">
        <w:rPr>
          <w:lang w:eastAsia="x-none"/>
        </w:rPr>
        <w:t xml:space="preserve">. Hingga saat ini, HTML5 telah dikembangkan, versi baru dari HTML yang tidak hanya mendukung gambar dan teks, tetapi juga mendukung menu interaktif, audio, video, dll.(Setiawan, 2017). </w:t>
      </w:r>
    </w:p>
    <w:p w14:paraId="23067926" w14:textId="77777777" w:rsidR="00334857" w:rsidRPr="003D77F4" w:rsidRDefault="00334857" w:rsidP="00334857">
      <w:pPr>
        <w:rPr>
          <w:lang w:eastAsia="x-none"/>
        </w:rPr>
      </w:pPr>
      <w:r w:rsidRPr="003D77F4">
        <w:rPr>
          <w:lang w:eastAsia="x-none"/>
        </w:rPr>
        <w:t xml:space="preserve">HTML dapat menggunakan teknologi lain seperti CSS, PHP &amp; Javascript agar sebuah </w:t>
      </w:r>
      <w:r w:rsidRPr="003D77F4">
        <w:rPr>
          <w:i/>
          <w:iCs/>
          <w:lang w:eastAsia="x-none"/>
        </w:rPr>
        <w:t>website</w:t>
      </w:r>
      <w:r w:rsidRPr="003D77F4">
        <w:rPr>
          <w:lang w:eastAsia="x-none"/>
        </w:rPr>
        <w:t xml:space="preserve"> dapat memiliki sifat dinamis. Selain dapat menggunakan teknologi lain HTML juga memiliki beberapa </w:t>
      </w:r>
      <w:r w:rsidRPr="003D77F4">
        <w:rPr>
          <w:i/>
          <w:iCs/>
          <w:lang w:eastAsia="x-none"/>
        </w:rPr>
        <w:t xml:space="preserve">framework </w:t>
      </w:r>
      <w:r w:rsidRPr="003D77F4">
        <w:rPr>
          <w:lang w:eastAsia="x-none"/>
        </w:rPr>
        <w:t xml:space="preserve">yang bersifat </w:t>
      </w:r>
      <w:r w:rsidRPr="003D77F4">
        <w:rPr>
          <w:i/>
          <w:iCs/>
          <w:lang w:eastAsia="x-none"/>
        </w:rPr>
        <w:t>open-source</w:t>
      </w:r>
      <w:r w:rsidRPr="003D77F4">
        <w:rPr>
          <w:lang w:eastAsia="x-none"/>
        </w:rPr>
        <w:t xml:space="preserve">, mulai dari </w:t>
      </w:r>
      <w:r w:rsidRPr="003D77F4">
        <w:rPr>
          <w:i/>
          <w:iCs/>
          <w:lang w:eastAsia="x-none"/>
        </w:rPr>
        <w:t xml:space="preserve">front-end framework </w:t>
      </w:r>
      <w:r w:rsidRPr="003D77F4">
        <w:rPr>
          <w:lang w:eastAsia="x-none"/>
        </w:rPr>
        <w:t xml:space="preserve">seperti Bootstrap, Tailwind dan lain-lain, selain </w:t>
      </w:r>
      <w:r w:rsidRPr="003D77F4">
        <w:rPr>
          <w:i/>
          <w:iCs/>
          <w:lang w:eastAsia="x-none"/>
        </w:rPr>
        <w:t>front-end framework</w:t>
      </w:r>
      <w:r w:rsidRPr="003D77F4">
        <w:rPr>
          <w:lang w:eastAsia="x-none"/>
        </w:rPr>
        <w:t xml:space="preserve"> HTML juga memiliki </w:t>
      </w:r>
      <w:r w:rsidRPr="003D77F4">
        <w:rPr>
          <w:i/>
          <w:iCs/>
          <w:lang w:eastAsia="x-none"/>
        </w:rPr>
        <w:t xml:space="preserve">back-end framework </w:t>
      </w:r>
      <w:r w:rsidRPr="003D77F4">
        <w:rPr>
          <w:lang w:eastAsia="x-none"/>
        </w:rPr>
        <w:t>seperti Codeigniter, Laravel dan lain-lain.</w:t>
      </w:r>
    </w:p>
    <w:p w14:paraId="4A6258DB" w14:textId="77777777" w:rsidR="00334857" w:rsidRPr="003D77F4" w:rsidRDefault="00334857" w:rsidP="00334857">
      <w:pPr>
        <w:spacing w:line="259" w:lineRule="auto"/>
        <w:jc w:val="left"/>
        <w:rPr>
          <w:lang w:eastAsia="x-none"/>
        </w:rPr>
      </w:pPr>
      <w:r w:rsidRPr="003D77F4">
        <w:rPr>
          <w:lang w:eastAsia="x-none"/>
        </w:rPr>
        <w:br w:type="page"/>
      </w:r>
    </w:p>
    <w:p w14:paraId="39F7B049" w14:textId="77777777" w:rsidR="00334857" w:rsidRPr="003D77F4" w:rsidRDefault="00334857" w:rsidP="00334857">
      <w:pPr>
        <w:pStyle w:val="Heading2"/>
        <w:rPr>
          <w:lang w:val="id-ID"/>
        </w:rPr>
      </w:pPr>
      <w:bookmarkStart w:id="45" w:name="_Toc107425127"/>
      <w:r w:rsidRPr="003D77F4">
        <w:rPr>
          <w:lang w:val="id-ID"/>
        </w:rPr>
        <w:lastRenderedPageBreak/>
        <w:t>CSS</w:t>
      </w:r>
      <w:bookmarkEnd w:id="45"/>
    </w:p>
    <w:p w14:paraId="6E32BB7B" w14:textId="77777777" w:rsidR="00334857" w:rsidRPr="003D77F4" w:rsidRDefault="00334857" w:rsidP="00334857">
      <w:pPr>
        <w:rPr>
          <w:lang w:eastAsia="x-none"/>
        </w:rPr>
      </w:pPr>
      <w:r w:rsidRPr="003D77F4">
        <w:rPr>
          <w:lang w:eastAsia="x-none"/>
        </w:rPr>
        <w:t xml:space="preserve">CSS merupakan sebuah bahasa </w:t>
      </w:r>
      <w:r w:rsidRPr="003D77F4">
        <w:rPr>
          <w:i/>
          <w:iCs/>
          <w:lang w:eastAsia="x-none"/>
        </w:rPr>
        <w:t>Cascading Style Sheet</w:t>
      </w:r>
      <w:r w:rsidRPr="003D77F4">
        <w:rPr>
          <w:lang w:eastAsia="x-none"/>
        </w:rPr>
        <w:t xml:space="preserve"> yang dapat mengatur elemen pada HTML menjadi interaktif dan dinamis yang sebelumnya hanya didukung oleh javascript, tidak hanya menata ataupun mengubah gaya dari elemen sekarang kita juga dapat menambahkan transisi ataupun transformasi animasi kedalam halaman web hanya dengan menggunakan CSS (Nixon, 2013).  </w:t>
      </w:r>
    </w:p>
    <w:p w14:paraId="2B4F4B28" w14:textId="77777777" w:rsidR="00334857" w:rsidRPr="003D77F4" w:rsidRDefault="00334857" w:rsidP="00334857">
      <w:pPr>
        <w:rPr>
          <w:lang w:eastAsia="x-none"/>
        </w:rPr>
      </w:pPr>
      <w:r w:rsidRPr="003D77F4">
        <w:rPr>
          <w:lang w:eastAsia="x-none"/>
        </w:rPr>
        <w:t>Pada dasarnya HTML dan CSS memiliki hubungan yang sangat erat, sehingga kinerja keduanya tidak dapat dipisahkan. HTML sendiri merupakan bahasa markup dan pengeditan CSS, kedua bahasa pemrograman tersebut harus terus berjalan beriringan. Selain masalah teknis, CSS juga mempengaruhi tampilan dan nuansa sebuah situs web.</w:t>
      </w:r>
    </w:p>
    <w:p w14:paraId="1C02FF8C" w14:textId="77777777" w:rsidR="00334857" w:rsidRPr="003D77F4" w:rsidRDefault="00334857" w:rsidP="00334857">
      <w:pPr>
        <w:pStyle w:val="Heading2"/>
        <w:rPr>
          <w:lang w:val="id-ID"/>
        </w:rPr>
      </w:pPr>
      <w:bookmarkStart w:id="46" w:name="_Toc107425128"/>
      <w:r w:rsidRPr="003D77F4">
        <w:rPr>
          <w:lang w:val="id-ID"/>
        </w:rPr>
        <w:t>PHP</w:t>
      </w:r>
      <w:bookmarkEnd w:id="46"/>
    </w:p>
    <w:p w14:paraId="3A12524F" w14:textId="77777777" w:rsidR="00334857" w:rsidRPr="003D77F4" w:rsidRDefault="00334857" w:rsidP="00334857">
      <w:pPr>
        <w:rPr>
          <w:lang w:eastAsia="x-none"/>
        </w:rPr>
      </w:pPr>
      <w:r w:rsidRPr="003D77F4">
        <w:rPr>
          <w:lang w:eastAsia="x-none"/>
        </w:rPr>
        <w:t xml:space="preserve">PHP merupakan sebuah bahasa pemrograman </w:t>
      </w:r>
      <w:r w:rsidRPr="003D77F4">
        <w:rPr>
          <w:i/>
          <w:iCs/>
          <w:lang w:eastAsia="x-none"/>
        </w:rPr>
        <w:t>scripting</w:t>
      </w:r>
      <w:r w:rsidRPr="003D77F4">
        <w:rPr>
          <w:lang w:eastAsia="x-none"/>
        </w:rPr>
        <w:t xml:space="preserve"> untuk mengembangkan aplikasi berbasis web. Ketika sebuah program yang ditulis dalam PHP dipanggil dari </w:t>
      </w:r>
      <w:r w:rsidRPr="003D77F4">
        <w:rPr>
          <w:i/>
          <w:iCs/>
          <w:lang w:eastAsia="x-none"/>
        </w:rPr>
        <w:t>browser</w:t>
      </w:r>
      <w:r w:rsidRPr="003D77F4">
        <w:rPr>
          <w:lang w:eastAsia="x-none"/>
        </w:rPr>
        <w:t xml:space="preserve"> web, program tersebut diuraikan di server web oleh interpreter PHP, diubah menjadi dokumen HTML, dan kemudian ditampilkan lagi di </w:t>
      </w:r>
      <w:r w:rsidRPr="003D77F4">
        <w:rPr>
          <w:i/>
          <w:iCs/>
          <w:lang w:eastAsia="x-none"/>
        </w:rPr>
        <w:t>browser</w:t>
      </w:r>
      <w:r w:rsidRPr="003D77F4">
        <w:rPr>
          <w:lang w:eastAsia="x-none"/>
        </w:rPr>
        <w:t xml:space="preserve"> web. </w:t>
      </w:r>
    </w:p>
    <w:p w14:paraId="6BEC803B" w14:textId="77777777" w:rsidR="00334857" w:rsidRPr="003D77F4" w:rsidRDefault="00334857" w:rsidP="00334857">
      <w:pPr>
        <w:rPr>
          <w:lang w:eastAsia="x-none"/>
        </w:rPr>
      </w:pPr>
      <w:r w:rsidRPr="003D77F4">
        <w:rPr>
          <w:lang w:eastAsia="x-none"/>
        </w:rPr>
        <w:t xml:space="preserve">PHP disebut bahasa </w:t>
      </w:r>
      <w:r w:rsidRPr="003D77F4">
        <w:rPr>
          <w:i/>
          <w:iCs/>
          <w:lang w:eastAsia="x-none"/>
        </w:rPr>
        <w:t>server</w:t>
      </w:r>
      <w:r w:rsidRPr="003D77F4">
        <w:rPr>
          <w:lang w:eastAsia="x-none"/>
        </w:rPr>
        <w:t>-</w:t>
      </w:r>
      <w:r w:rsidRPr="003D77F4">
        <w:rPr>
          <w:i/>
          <w:iCs/>
          <w:lang w:eastAsia="x-none"/>
        </w:rPr>
        <w:t>side</w:t>
      </w:r>
      <w:r w:rsidRPr="003D77F4">
        <w:rPr>
          <w:lang w:eastAsia="x-none"/>
        </w:rPr>
        <w:t xml:space="preserve"> karena program PHP diproses dalam lingkungan </w:t>
      </w:r>
      <w:r w:rsidRPr="003D77F4">
        <w:rPr>
          <w:i/>
          <w:iCs/>
          <w:lang w:eastAsia="x-none"/>
        </w:rPr>
        <w:t>web server</w:t>
      </w:r>
      <w:r w:rsidRPr="003D77F4">
        <w:rPr>
          <w:lang w:eastAsia="x-none"/>
        </w:rPr>
        <w:t xml:space="preserve">. Oleh karena itu, seperti yang disebutkan di atas, jika Anda memilih perintah </w:t>
      </w:r>
      <w:r w:rsidRPr="003D77F4">
        <w:rPr>
          <w:i/>
          <w:iCs/>
          <w:lang w:eastAsia="x-none"/>
        </w:rPr>
        <w:t>View</w:t>
      </w:r>
      <w:r w:rsidRPr="003D77F4">
        <w:rPr>
          <w:lang w:eastAsia="x-none"/>
        </w:rPr>
        <w:t xml:space="preserve"> </w:t>
      </w:r>
      <w:r w:rsidRPr="003D77F4">
        <w:rPr>
          <w:i/>
          <w:iCs/>
          <w:lang w:eastAsia="x-none"/>
        </w:rPr>
        <w:t>Source</w:t>
      </w:r>
      <w:r w:rsidRPr="003D77F4">
        <w:rPr>
          <w:lang w:eastAsia="x-none"/>
        </w:rPr>
        <w:t xml:space="preserve"> di </w:t>
      </w:r>
      <w:r w:rsidRPr="003D77F4">
        <w:rPr>
          <w:i/>
          <w:iCs/>
          <w:lang w:eastAsia="x-none"/>
        </w:rPr>
        <w:t>browser</w:t>
      </w:r>
      <w:r w:rsidRPr="003D77F4">
        <w:rPr>
          <w:lang w:eastAsia="x-none"/>
        </w:rPr>
        <w:t xml:space="preserve"> web Anda, Anda tidak akan melihat kode PHP. Selain menggunakan PHP, Anda juga dapat membangun aplikasi web  dengan menggunakan Java (JSP </w:t>
      </w:r>
      <w:r w:rsidRPr="003D77F4">
        <w:rPr>
          <w:i/>
          <w:iCs/>
          <w:lang w:eastAsia="x-none"/>
        </w:rPr>
        <w:t>JavaServer Pages and Servlets</w:t>
      </w:r>
      <w:r w:rsidRPr="003D77F4">
        <w:rPr>
          <w:lang w:eastAsia="x-none"/>
        </w:rPr>
        <w:t xml:space="preserve">), Perl, dan  </w:t>
      </w:r>
      <w:r w:rsidRPr="003D77F4">
        <w:rPr>
          <w:i/>
          <w:iCs/>
          <w:lang w:eastAsia="x-none"/>
        </w:rPr>
        <w:t>Active Server Pages</w:t>
      </w:r>
      <w:r w:rsidRPr="003D77F4">
        <w:rPr>
          <w:lang w:eastAsia="x-none"/>
        </w:rPr>
        <w:t xml:space="preserve">. (Raharjo et al, 2012). </w:t>
      </w:r>
    </w:p>
    <w:p w14:paraId="6B0047F9" w14:textId="77777777" w:rsidR="00334857" w:rsidRPr="003D77F4" w:rsidRDefault="00334857" w:rsidP="00334857">
      <w:pPr>
        <w:rPr>
          <w:lang w:eastAsia="x-none"/>
        </w:rPr>
      </w:pPr>
      <w:r w:rsidRPr="003D77F4">
        <w:rPr>
          <w:lang w:eastAsia="x-none"/>
        </w:rPr>
        <w:t xml:space="preserve">PHP memiliki banyak keunggulan yang tidak dimiliki oleh bahasa </w:t>
      </w:r>
      <w:r w:rsidRPr="003D77F4">
        <w:rPr>
          <w:i/>
          <w:iCs/>
          <w:lang w:eastAsia="x-none"/>
        </w:rPr>
        <w:t>scripting</w:t>
      </w:r>
      <w:r w:rsidRPr="003D77F4">
        <w:rPr>
          <w:lang w:eastAsia="x-none"/>
        </w:rPr>
        <w:t xml:space="preserve"> sejenis. PHP berfokus pada pembuatan skrip sisi server  yang dapat melakukan semua yang dapat Anda lakukan dengan CGI, seperti: B. Mengumpulkan data dari formulir, menghasilkan konten halaman web dinamis, dan  mengirim serta menerima CGI dan </w:t>
      </w:r>
      <w:r w:rsidRPr="003D77F4">
        <w:rPr>
          <w:i/>
          <w:iCs/>
          <w:lang w:eastAsia="x-none"/>
        </w:rPr>
        <w:t>cookie</w:t>
      </w:r>
      <w:r w:rsidRPr="003D77F4">
        <w:rPr>
          <w:lang w:eastAsia="x-none"/>
        </w:rPr>
        <w:t xml:space="preserve"> yang lebih tinggi.</w:t>
      </w:r>
    </w:p>
    <w:p w14:paraId="04D61512" w14:textId="77777777" w:rsidR="00334857" w:rsidRPr="003D77F4" w:rsidRDefault="00334857" w:rsidP="00334857">
      <w:pPr>
        <w:spacing w:line="259" w:lineRule="auto"/>
        <w:jc w:val="left"/>
        <w:rPr>
          <w:lang w:eastAsia="x-none"/>
        </w:rPr>
      </w:pPr>
      <w:r w:rsidRPr="003D77F4">
        <w:rPr>
          <w:lang w:eastAsia="x-none"/>
        </w:rPr>
        <w:br w:type="page"/>
      </w:r>
    </w:p>
    <w:p w14:paraId="23F2FF86" w14:textId="77777777" w:rsidR="00334857" w:rsidRPr="003D77F4" w:rsidRDefault="00334857" w:rsidP="00334857">
      <w:pPr>
        <w:pStyle w:val="Heading2"/>
        <w:rPr>
          <w:lang w:val="id-ID"/>
        </w:rPr>
      </w:pPr>
      <w:bookmarkStart w:id="47" w:name="_Toc107425129"/>
      <w:r w:rsidRPr="003D77F4">
        <w:rPr>
          <w:lang w:val="id-ID"/>
        </w:rPr>
        <w:lastRenderedPageBreak/>
        <w:t>JavaScript</w:t>
      </w:r>
      <w:bookmarkEnd w:id="47"/>
    </w:p>
    <w:p w14:paraId="3C41830F" w14:textId="77777777" w:rsidR="00334857" w:rsidRPr="003D77F4" w:rsidRDefault="00334857" w:rsidP="00334857">
      <w:pPr>
        <w:rPr>
          <w:lang w:eastAsia="x-none"/>
        </w:rPr>
      </w:pPr>
      <w:r w:rsidRPr="003D77F4">
        <w:rPr>
          <w:lang w:eastAsia="x-none"/>
        </w:rPr>
        <w:t xml:space="preserve">JavaScript adalah bahasa skrip yang tidak mengharuskan Anda menjalankan kompiler, cukup gunakan juru bahasa. Tidak diperlukan kompilasi untuk menjalankan program. Contoh </w:t>
      </w:r>
      <w:r w:rsidRPr="003D77F4">
        <w:rPr>
          <w:i/>
          <w:iCs/>
          <w:lang w:eastAsia="x-none"/>
        </w:rPr>
        <w:t>interpreter</w:t>
      </w:r>
      <w:r w:rsidRPr="003D77F4">
        <w:rPr>
          <w:lang w:eastAsia="x-none"/>
        </w:rPr>
        <w:t xml:space="preserve"> adalah web </w:t>
      </w:r>
      <w:r w:rsidRPr="003D77F4">
        <w:rPr>
          <w:i/>
          <w:iCs/>
          <w:lang w:eastAsia="x-none"/>
        </w:rPr>
        <w:t>browser</w:t>
      </w:r>
      <w:r w:rsidRPr="003D77F4">
        <w:rPr>
          <w:lang w:eastAsia="x-none"/>
        </w:rPr>
        <w:t xml:space="preserve"> </w:t>
      </w:r>
      <w:r w:rsidRPr="003D77F4">
        <w:rPr>
          <w:i/>
          <w:iCs/>
          <w:lang w:eastAsia="x-none"/>
        </w:rPr>
        <w:t>Netscape Navigator</w:t>
      </w:r>
      <w:r w:rsidRPr="003D77F4">
        <w:rPr>
          <w:lang w:eastAsia="x-none"/>
        </w:rPr>
        <w:t xml:space="preserve"> dan </w:t>
      </w:r>
      <w:r w:rsidRPr="003D77F4">
        <w:rPr>
          <w:i/>
          <w:iCs/>
          <w:lang w:eastAsia="x-none"/>
        </w:rPr>
        <w:t>Internet Explorer</w:t>
      </w:r>
      <w:r w:rsidRPr="003D77F4">
        <w:rPr>
          <w:lang w:eastAsia="x-none"/>
        </w:rPr>
        <w:t xml:space="preserve">. Hal ini dikarenakan kedua  </w:t>
      </w:r>
      <w:r w:rsidRPr="003D77F4">
        <w:rPr>
          <w:i/>
          <w:iCs/>
          <w:lang w:eastAsia="x-none"/>
        </w:rPr>
        <w:t>browser</w:t>
      </w:r>
      <w:r w:rsidRPr="003D77F4">
        <w:rPr>
          <w:lang w:eastAsia="x-none"/>
        </w:rPr>
        <w:t xml:space="preserve"> tersebut dilengkapi dengan interpreter JavaScript. Namun, tidak semua </w:t>
      </w:r>
      <w:r w:rsidRPr="003D77F4">
        <w:rPr>
          <w:i/>
          <w:iCs/>
          <w:lang w:eastAsia="x-none"/>
        </w:rPr>
        <w:t>browser</w:t>
      </w:r>
      <w:r w:rsidRPr="003D77F4">
        <w:rPr>
          <w:lang w:eastAsia="x-none"/>
        </w:rPr>
        <w:t xml:space="preserve"> web dilengkapi dengan juru bahasa JavaScript, karena </w:t>
      </w:r>
      <w:r w:rsidRPr="003D77F4">
        <w:rPr>
          <w:i/>
          <w:iCs/>
          <w:lang w:eastAsia="x-none"/>
        </w:rPr>
        <w:t>browser</w:t>
      </w:r>
      <w:r w:rsidRPr="003D77F4">
        <w:rPr>
          <w:lang w:eastAsia="x-none"/>
        </w:rPr>
        <w:t xml:space="preserve"> tidak selalu dilengkapi dengan juru bahasa JavaScript. </w:t>
      </w:r>
    </w:p>
    <w:p w14:paraId="384DA5F3" w14:textId="77777777" w:rsidR="00334857" w:rsidRPr="003D77F4" w:rsidRDefault="00334857" w:rsidP="00334857">
      <w:pPr>
        <w:rPr>
          <w:lang w:eastAsia="x-none"/>
        </w:rPr>
      </w:pPr>
      <w:r w:rsidRPr="003D77F4">
        <w:rPr>
          <w:lang w:eastAsia="x-none"/>
        </w:rPr>
        <w:t xml:space="preserve">JavaScript juga merupakan bahasa skrip yang ringan dan mudah digunakan yang dapat mengubah situs web  menjadi  program aplikasi dengan antarmuka web serta halaman data dan informasi. Selain itu JavaScript merupakan bahasa pemrograman yang tidak memerlukan lisensi untuk digunakan. Jika </w:t>
      </w:r>
      <w:r w:rsidRPr="003D77F4">
        <w:rPr>
          <w:i/>
          <w:iCs/>
          <w:lang w:eastAsia="x-none"/>
        </w:rPr>
        <w:t>browser</w:t>
      </w:r>
      <w:r w:rsidRPr="003D77F4">
        <w:rPr>
          <w:lang w:eastAsia="x-none"/>
        </w:rPr>
        <w:t xml:space="preserve"> web Anda mendukung (memiliki) JavaScript, Anda dapat menggunakan JavaScript untuk membuat aplikasi berbasis web secara langsung (Sidik, 2011).</w:t>
      </w:r>
    </w:p>
    <w:p w14:paraId="15E42A68" w14:textId="77777777" w:rsidR="00334857" w:rsidRPr="003D77F4" w:rsidRDefault="00334857" w:rsidP="00334857">
      <w:pPr>
        <w:pStyle w:val="Heading2"/>
        <w:rPr>
          <w:lang w:val="id-ID"/>
        </w:rPr>
      </w:pPr>
      <w:bookmarkStart w:id="48" w:name="_Toc107425130"/>
      <w:r w:rsidRPr="003D77F4">
        <w:rPr>
          <w:lang w:val="id-ID"/>
        </w:rPr>
        <w:t>Bootstrap</w:t>
      </w:r>
      <w:bookmarkEnd w:id="48"/>
    </w:p>
    <w:p w14:paraId="6D3B8410" w14:textId="77777777" w:rsidR="00334857" w:rsidRPr="003D77F4" w:rsidRDefault="00334857" w:rsidP="00334857">
      <w:pPr>
        <w:rPr>
          <w:lang w:eastAsia="x-none"/>
        </w:rPr>
      </w:pPr>
      <w:r w:rsidRPr="003D77F4">
        <w:rPr>
          <w:lang w:eastAsia="x-none"/>
        </w:rPr>
        <w:t xml:space="preserve">Bootstrap merupakan sebuah </w:t>
      </w:r>
      <w:r w:rsidRPr="003D77F4">
        <w:rPr>
          <w:i/>
          <w:iCs/>
          <w:lang w:eastAsia="x-none"/>
        </w:rPr>
        <w:t xml:space="preserve">front-end framework </w:t>
      </w:r>
      <w:r w:rsidRPr="003D77F4">
        <w:rPr>
          <w:lang w:eastAsia="x-none"/>
        </w:rPr>
        <w:t xml:space="preserve">yang bersifat </w:t>
      </w:r>
      <w:r w:rsidRPr="003D77F4">
        <w:rPr>
          <w:i/>
          <w:iCs/>
          <w:lang w:eastAsia="x-none"/>
        </w:rPr>
        <w:t>open-source</w:t>
      </w:r>
      <w:r w:rsidRPr="003D77F4">
        <w:rPr>
          <w:lang w:eastAsia="x-none"/>
        </w:rPr>
        <w:t xml:space="preserve"> dan dapat digunakan untuk membantu mempercepat dan mempermudah pengembangan sebuah </w:t>
      </w:r>
      <w:r w:rsidRPr="003D77F4">
        <w:rPr>
          <w:i/>
          <w:iCs/>
          <w:lang w:eastAsia="x-none"/>
        </w:rPr>
        <w:t>website</w:t>
      </w:r>
      <w:r w:rsidRPr="003D77F4">
        <w:rPr>
          <w:lang w:eastAsia="x-none"/>
        </w:rPr>
        <w:t xml:space="preserve">. Peran Bootstrap sama seperti peran dari CSS, namun dengan Bootstrap dapat dikatakan seperti hanya menggunakan template dan tidak perlu lagi membuat sebuat atribut dari awal. </w:t>
      </w:r>
    </w:p>
    <w:p w14:paraId="1F464111" w14:textId="77777777" w:rsidR="00334857" w:rsidRPr="003D77F4" w:rsidRDefault="00334857" w:rsidP="00334857">
      <w:pPr>
        <w:rPr>
          <w:lang w:eastAsia="x-none"/>
        </w:rPr>
      </w:pPr>
      <w:r w:rsidRPr="003D77F4">
        <w:rPr>
          <w:lang w:eastAsia="x-none"/>
        </w:rPr>
        <w:t xml:space="preserve">Bootstrap menyediakan </w:t>
      </w:r>
      <w:r w:rsidRPr="003D77F4">
        <w:rPr>
          <w:i/>
          <w:iCs/>
          <w:lang w:eastAsia="x-none"/>
        </w:rPr>
        <w:t>template</w:t>
      </w:r>
      <w:r w:rsidRPr="003D77F4">
        <w:rPr>
          <w:lang w:eastAsia="x-none"/>
        </w:rPr>
        <w:t xml:space="preserve"> desain HTML dan CSS untuk tipografi, formulir, tombol, tabel, navigasi, modal, carousel gambar, dan lainnya, ditambah pustaka JavaScript opsional. Selain itu, Bootstrap juga dapat digunakan untuk membuat desain responsif yang mendukung semua jenis resolusi perangkat, dari ponsel kecil hingga desktop yang berlayar besar dengan mudah dan sederhana.</w:t>
      </w:r>
    </w:p>
    <w:p w14:paraId="653AE857" w14:textId="77777777" w:rsidR="00334857" w:rsidRPr="003D77F4" w:rsidRDefault="00334857" w:rsidP="00334857">
      <w:pPr>
        <w:rPr>
          <w:lang w:eastAsia="x-none"/>
        </w:rPr>
      </w:pPr>
      <w:r w:rsidRPr="003D77F4">
        <w:rPr>
          <w:lang w:eastAsia="x-none"/>
        </w:rPr>
        <w:t>Penginstalan Bootstrap menyertakan beberapa file yang terdiri dari CSS dan JavaScript sebagai kelas. Jadi ketika kita menggunakan Bootstrap untuk mengembangkan situs web, dengan membuat sebuah tombol, kita tidak perlu membuat beberapa baris kode karena kita hanya perlu memanggil salah satu kelas yang termasuk dalam Bootstrap.</w:t>
      </w:r>
    </w:p>
    <w:p w14:paraId="1FF0302B" w14:textId="77777777" w:rsidR="00334857" w:rsidRPr="003D77F4" w:rsidRDefault="00334857" w:rsidP="00334857">
      <w:pPr>
        <w:pStyle w:val="Heading2"/>
        <w:rPr>
          <w:lang w:val="id-ID"/>
        </w:rPr>
      </w:pPr>
      <w:bookmarkStart w:id="49" w:name="_Toc107425131"/>
      <w:r w:rsidRPr="003D77F4">
        <w:rPr>
          <w:lang w:val="id-ID"/>
        </w:rPr>
        <w:lastRenderedPageBreak/>
        <w:t>MySQL</w:t>
      </w:r>
      <w:bookmarkEnd w:id="49"/>
    </w:p>
    <w:p w14:paraId="0E8CE19B" w14:textId="5AED3CA4" w:rsidR="00334857" w:rsidRPr="003D77F4" w:rsidRDefault="00334857" w:rsidP="00AA0983">
      <w:pPr>
        <w:rPr>
          <w:lang w:eastAsia="x-none"/>
        </w:rPr>
      </w:pPr>
      <w:r w:rsidRPr="003D77F4">
        <w:rPr>
          <w:lang w:eastAsia="x-none"/>
        </w:rPr>
        <w:t xml:space="preserve">XAMPP adalah perangkat lunak gratis yang mendukung banyak sistem operasi dan merupakan kumpulan dari beberapa program. XAMPP adalah alat yang menyediakan paket perangkat lunak sebagai paket. Menginstal XAMPP menghilangkan kebutuhan untuk menginstal dan mengkonfigurasi </w:t>
      </w:r>
      <w:r w:rsidRPr="003D77F4">
        <w:rPr>
          <w:i/>
          <w:iCs/>
          <w:lang w:eastAsia="x-none"/>
        </w:rPr>
        <w:t>server</w:t>
      </w:r>
      <w:r w:rsidRPr="003D77F4">
        <w:rPr>
          <w:lang w:eastAsia="x-none"/>
        </w:rPr>
        <w:t xml:space="preserve"> web  Apache, PHP, dan MySQL secara manual. XAMPP diinstal dan dikonfigurasi secara otomatis, atau dikonfigurasi secara otomatis.</w:t>
      </w:r>
      <w:r w:rsidR="00AA0983">
        <w:rPr>
          <w:lang w:val="en-US" w:eastAsia="x-none"/>
        </w:rPr>
        <w:t xml:space="preserve"> </w:t>
      </w:r>
      <w:r w:rsidRPr="003D77F4">
        <w:rPr>
          <w:lang w:eastAsia="x-none"/>
        </w:rPr>
        <w:t xml:space="preserve">MySQL juga memiliki sebuah sistem database yang banyak digunakan untuk mengembangkan aplikasi web, selain gratis MySQL juga memiliki pengelolaan data yang sederhana, tingkat keamanan yang bagus (Raharjo et al, 2012).  </w:t>
      </w:r>
    </w:p>
    <w:p w14:paraId="4DB7A504" w14:textId="77777777" w:rsidR="00334857" w:rsidRPr="003D77F4" w:rsidRDefault="00334857" w:rsidP="00334857">
      <w:pPr>
        <w:pStyle w:val="Heading2"/>
        <w:rPr>
          <w:i/>
          <w:iCs w:val="0"/>
          <w:lang w:val="id-ID"/>
        </w:rPr>
      </w:pPr>
      <w:bookmarkStart w:id="50" w:name="_Toc107425132"/>
      <w:r w:rsidRPr="003D77F4">
        <w:rPr>
          <w:i/>
          <w:iCs w:val="0"/>
          <w:lang w:val="id-ID"/>
        </w:rPr>
        <w:t>Prototyping Model</w:t>
      </w:r>
      <w:bookmarkEnd w:id="50"/>
    </w:p>
    <w:p w14:paraId="23A26C4C" w14:textId="5A3C4375" w:rsidR="00334857" w:rsidRPr="00AA0983" w:rsidRDefault="00334857" w:rsidP="00AA0983">
      <w:pPr>
        <w:rPr>
          <w:i/>
          <w:iCs/>
          <w:lang w:eastAsia="x-none"/>
        </w:rPr>
      </w:pPr>
      <w:r w:rsidRPr="003D77F4">
        <w:rPr>
          <w:i/>
          <w:iCs/>
          <w:lang w:eastAsia="x-none"/>
        </w:rPr>
        <w:t>Prototyping model</w:t>
      </w:r>
      <w:r w:rsidRPr="003D77F4">
        <w:rPr>
          <w:lang w:eastAsia="x-none"/>
        </w:rPr>
        <w:t xml:space="preserve"> adalah sebuah metode yang biasa digunakan untuk mengumpulkan informasi pengguna secara cepat. </w:t>
      </w:r>
      <w:r w:rsidRPr="003D77F4">
        <w:rPr>
          <w:i/>
          <w:iCs/>
          <w:lang w:eastAsia="x-none"/>
        </w:rPr>
        <w:t>Prototyping model</w:t>
      </w:r>
      <w:r w:rsidRPr="003D77F4">
        <w:rPr>
          <w:lang w:eastAsia="x-none"/>
        </w:rPr>
        <w:t xml:space="preserve"> juga digunakan untuk membantu membentuk model perangkat lunak yang akan dibuat hingga pengembangan perangkat lunak. Metode ini memiliki fokus untuk menyajikan aspek-aspek yang memiliki kemungkinan akan tampil oleh pengguna. Dengan metode ini terdapat fase untuk mengevaluasi prototipe sehingga sangat memungkinkan semua kebutuhan pengguna terpenuhi.  </w:t>
      </w:r>
      <w:r w:rsidRPr="003D77F4">
        <w:rPr>
          <w:i/>
          <w:iCs/>
          <w:lang w:eastAsia="x-none"/>
        </w:rPr>
        <w:t xml:space="preserve">Prototyping model </w:t>
      </w:r>
      <w:r w:rsidRPr="003D77F4">
        <w:rPr>
          <w:lang w:eastAsia="x-none"/>
        </w:rPr>
        <w:t xml:space="preserve">memiliki empat tahapan dan funsgi yang berbeda, tahapan yang ada pada </w:t>
      </w:r>
      <w:r w:rsidRPr="003D77F4">
        <w:rPr>
          <w:i/>
          <w:iCs/>
          <w:lang w:eastAsia="x-none"/>
        </w:rPr>
        <w:t>prototyping model</w:t>
      </w:r>
      <w:r w:rsidRPr="003D77F4">
        <w:rPr>
          <w:lang w:eastAsia="x-none"/>
        </w:rPr>
        <w:t xml:space="preserve"> adalah </w:t>
      </w:r>
      <w:r w:rsidRPr="003D77F4">
        <w:rPr>
          <w:i/>
          <w:iCs/>
          <w:lang w:eastAsia="x-none"/>
        </w:rPr>
        <w:t>communication</w:t>
      </w:r>
      <w:r w:rsidRPr="003D77F4">
        <w:rPr>
          <w:lang w:eastAsia="x-none"/>
        </w:rPr>
        <w:t xml:space="preserve">, </w:t>
      </w:r>
      <w:r w:rsidRPr="003D77F4">
        <w:rPr>
          <w:i/>
          <w:iCs/>
          <w:lang w:eastAsia="x-none"/>
        </w:rPr>
        <w:t>quick planning</w:t>
      </w:r>
      <w:r w:rsidRPr="003D77F4">
        <w:rPr>
          <w:lang w:eastAsia="x-none"/>
        </w:rPr>
        <w:t xml:space="preserve"> &amp; </w:t>
      </w:r>
      <w:r w:rsidRPr="003D77F4">
        <w:rPr>
          <w:i/>
          <w:iCs/>
          <w:lang w:eastAsia="x-none"/>
        </w:rPr>
        <w:t>modelling quick design</w:t>
      </w:r>
      <w:r w:rsidRPr="003D77F4">
        <w:rPr>
          <w:lang w:eastAsia="x-none"/>
        </w:rPr>
        <w:t xml:space="preserve">, </w:t>
      </w:r>
      <w:r w:rsidRPr="003D77F4">
        <w:rPr>
          <w:i/>
          <w:iCs/>
          <w:lang w:eastAsia="x-none"/>
        </w:rPr>
        <w:t>construction of prototype</w:t>
      </w:r>
      <w:r w:rsidRPr="003D77F4">
        <w:rPr>
          <w:lang w:eastAsia="x-none"/>
        </w:rPr>
        <w:t xml:space="preserve"> dan </w:t>
      </w:r>
      <w:r w:rsidRPr="003D77F4">
        <w:rPr>
          <w:i/>
          <w:iCs/>
          <w:lang w:eastAsia="x-none"/>
        </w:rPr>
        <w:t>deployment, delivery &amp; feedback.</w:t>
      </w:r>
    </w:p>
    <w:p w14:paraId="29216811" w14:textId="77777777" w:rsidR="00334857" w:rsidRPr="003D77F4" w:rsidRDefault="00334857" w:rsidP="00334857">
      <w:pPr>
        <w:jc w:val="center"/>
        <w:rPr>
          <w:color w:val="767171" w:themeColor="background2" w:themeShade="80"/>
        </w:rPr>
      </w:pPr>
      <w:r w:rsidRPr="003D77F4">
        <w:drawing>
          <wp:inline distT="0" distB="0" distL="0" distR="0" wp14:anchorId="20C39AD2" wp14:editId="0B1722CA">
            <wp:extent cx="4951095" cy="2285365"/>
            <wp:effectExtent l="0" t="0" r="1905" b="635"/>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951095" cy="2285365"/>
                    </a:xfrm>
                    <a:prstGeom prst="rect">
                      <a:avLst/>
                    </a:prstGeom>
                    <a:noFill/>
                    <a:ln>
                      <a:noFill/>
                    </a:ln>
                  </pic:spPr>
                </pic:pic>
              </a:graphicData>
            </a:graphic>
          </wp:inline>
        </w:drawing>
      </w:r>
    </w:p>
    <w:p w14:paraId="01A22075" w14:textId="77777777" w:rsidR="00334857" w:rsidRPr="003D77F4" w:rsidRDefault="00334857" w:rsidP="00334857">
      <w:pPr>
        <w:jc w:val="center"/>
        <w:rPr>
          <w:highlight w:val="yellow"/>
          <w:lang w:eastAsia="x-none"/>
        </w:rPr>
      </w:pPr>
      <w:bookmarkStart w:id="51" w:name="_Toc106343685"/>
      <w:r w:rsidRPr="003D77F4">
        <w:rPr>
          <w:color w:val="767171" w:themeColor="background2" w:themeShade="80"/>
        </w:rPr>
        <w:t xml:space="preserve">Gambar </w:t>
      </w:r>
      <w:r w:rsidRPr="003D77F4">
        <w:rPr>
          <w:color w:val="767171" w:themeColor="background2" w:themeShade="80"/>
        </w:rPr>
        <w:fldChar w:fldCharType="begin"/>
      </w:r>
      <w:r w:rsidRPr="003D77F4">
        <w:rPr>
          <w:color w:val="767171" w:themeColor="background2" w:themeShade="80"/>
        </w:rPr>
        <w:instrText xml:space="preserve"> STYLEREF 1 \s </w:instrText>
      </w:r>
      <w:r w:rsidRPr="003D77F4">
        <w:rPr>
          <w:color w:val="767171" w:themeColor="background2" w:themeShade="80"/>
        </w:rPr>
        <w:fldChar w:fldCharType="separate"/>
      </w:r>
      <w:r w:rsidRPr="003D77F4">
        <w:rPr>
          <w:color w:val="767171" w:themeColor="background2" w:themeShade="80"/>
          <w:cs/>
        </w:rPr>
        <w:t>‎</w:t>
      </w:r>
      <w:r w:rsidRPr="003D77F4">
        <w:rPr>
          <w:color w:val="767171" w:themeColor="background2" w:themeShade="80"/>
        </w:rPr>
        <w:t>II</w:t>
      </w:r>
      <w:r w:rsidRPr="003D77F4">
        <w:rPr>
          <w:color w:val="767171" w:themeColor="background2" w:themeShade="80"/>
        </w:rPr>
        <w:fldChar w:fldCharType="end"/>
      </w:r>
      <w:r w:rsidRPr="003D77F4">
        <w:rPr>
          <w:color w:val="767171" w:themeColor="background2" w:themeShade="80"/>
        </w:rPr>
        <w:noBreakHyphen/>
      </w:r>
      <w:r w:rsidRPr="003D77F4">
        <w:rPr>
          <w:color w:val="767171" w:themeColor="background2" w:themeShade="80"/>
        </w:rPr>
        <w:fldChar w:fldCharType="begin"/>
      </w:r>
      <w:r w:rsidRPr="003D77F4">
        <w:rPr>
          <w:color w:val="767171" w:themeColor="background2" w:themeShade="80"/>
        </w:rPr>
        <w:instrText xml:space="preserve"> SEQ Gambar \* ARABIC \s 1 </w:instrText>
      </w:r>
      <w:r w:rsidRPr="003D77F4">
        <w:rPr>
          <w:color w:val="767171" w:themeColor="background2" w:themeShade="80"/>
        </w:rPr>
        <w:fldChar w:fldCharType="separate"/>
      </w:r>
      <w:r w:rsidRPr="003D77F4">
        <w:rPr>
          <w:color w:val="767171" w:themeColor="background2" w:themeShade="80"/>
        </w:rPr>
        <w:t>1</w:t>
      </w:r>
      <w:r w:rsidRPr="003D77F4">
        <w:rPr>
          <w:color w:val="767171" w:themeColor="background2" w:themeShade="80"/>
        </w:rPr>
        <w:fldChar w:fldCharType="end"/>
      </w:r>
      <w:r w:rsidRPr="003D77F4">
        <w:rPr>
          <w:color w:val="767171" w:themeColor="background2" w:themeShade="80"/>
        </w:rPr>
        <w:t xml:space="preserve"> </w:t>
      </w:r>
      <w:r w:rsidRPr="003D77F4">
        <w:rPr>
          <w:i/>
          <w:iCs/>
          <w:color w:val="767171" w:themeColor="background2" w:themeShade="80"/>
        </w:rPr>
        <w:t>Prototyping Model</w:t>
      </w:r>
      <w:bookmarkEnd w:id="51"/>
    </w:p>
    <w:p w14:paraId="43C3D888" w14:textId="77777777" w:rsidR="00334857" w:rsidRPr="003D77F4" w:rsidRDefault="00334857" w:rsidP="00334857">
      <w:pPr>
        <w:spacing w:line="259" w:lineRule="auto"/>
        <w:jc w:val="left"/>
        <w:sectPr w:rsidR="00334857" w:rsidRPr="003D77F4" w:rsidSect="008A7DAE">
          <w:headerReference w:type="default" r:id="rId17"/>
          <w:headerReference w:type="first" r:id="rId18"/>
          <w:footerReference w:type="first" r:id="rId19"/>
          <w:pgSz w:w="11906" w:h="16838" w:code="9"/>
          <w:pgMar w:top="1701" w:right="1841" w:bottom="1701" w:left="2268" w:header="709" w:footer="709" w:gutter="0"/>
          <w:pgNumType w:start="1"/>
          <w:cols w:space="708"/>
          <w:docGrid w:linePitch="360"/>
        </w:sectPr>
      </w:pPr>
      <w:bookmarkStart w:id="52" w:name="_Toc59524637"/>
    </w:p>
    <w:p w14:paraId="4B56C3CE" w14:textId="77777777" w:rsidR="00334857" w:rsidRPr="00AA0983" w:rsidRDefault="00334857" w:rsidP="00334857">
      <w:pPr>
        <w:pStyle w:val="Heading2"/>
        <w:rPr>
          <w:lang w:val="id-ID"/>
        </w:rPr>
      </w:pPr>
      <w:bookmarkStart w:id="53" w:name="_Toc107425133"/>
      <w:r w:rsidRPr="00AA0983">
        <w:rPr>
          <w:lang w:val="id-ID"/>
        </w:rPr>
        <w:lastRenderedPageBreak/>
        <w:t>Penelitian Terdahulu</w:t>
      </w:r>
      <w:bookmarkEnd w:id="52"/>
      <w:bookmarkEnd w:id="53"/>
    </w:p>
    <w:p w14:paraId="5AA29871" w14:textId="77777777" w:rsidR="00334857" w:rsidRPr="003D77F4" w:rsidRDefault="00334857" w:rsidP="00334857">
      <w:pPr>
        <w:rPr>
          <w:lang w:eastAsia="x-none"/>
        </w:rPr>
      </w:pPr>
      <w:r w:rsidRPr="003D77F4">
        <w:rPr>
          <w:lang w:eastAsia="x-none"/>
        </w:rPr>
        <w:t>Tabel berikut adalah daftar beberapa penelitian sebelumnya yang terkait dengan masalah yang diangkat oleh penulis dan untuk dijadikan sebagai referensi penulis saat melakukan penelitian.</w:t>
      </w:r>
    </w:p>
    <w:p w14:paraId="2ABF0264" w14:textId="77777777" w:rsidR="00334857" w:rsidRPr="003D77F4" w:rsidRDefault="00334857" w:rsidP="00334857">
      <w:pPr>
        <w:pStyle w:val="Caption"/>
        <w:keepNext/>
        <w:rPr>
          <w:lang w:val="id-ID"/>
        </w:rPr>
      </w:pPr>
      <w:bookmarkStart w:id="54" w:name="_Toc93093196"/>
      <w:bookmarkStart w:id="55" w:name="_Toc107413893"/>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w:t>
      </w:r>
      <w:bookmarkEnd w:id="54"/>
      <w:r w:rsidRPr="003D77F4">
        <w:rPr>
          <w:lang w:val="id-ID"/>
        </w:rPr>
        <w:t>Penelitian Terdahulu</w:t>
      </w:r>
      <w:bookmarkEnd w:id="55"/>
    </w:p>
    <w:tbl>
      <w:tblPr>
        <w:tblStyle w:val="TableGrid"/>
        <w:tblW w:w="13971" w:type="dxa"/>
        <w:jc w:val="center"/>
        <w:tblLook w:val="04A0" w:firstRow="1" w:lastRow="0" w:firstColumn="1" w:lastColumn="0" w:noHBand="0" w:noVBand="1"/>
      </w:tblPr>
      <w:tblGrid>
        <w:gridCol w:w="2018"/>
        <w:gridCol w:w="2521"/>
        <w:gridCol w:w="2813"/>
        <w:gridCol w:w="3513"/>
        <w:gridCol w:w="3106"/>
      </w:tblGrid>
      <w:tr w:rsidR="00334857" w:rsidRPr="003D77F4" w14:paraId="5092B1CD" w14:textId="77777777" w:rsidTr="00085D3C">
        <w:trPr>
          <w:trHeight w:val="685"/>
          <w:tblHeader/>
          <w:jc w:val="center"/>
        </w:trPr>
        <w:tc>
          <w:tcPr>
            <w:tcW w:w="2018" w:type="dxa"/>
            <w:tcBorders>
              <w:top w:val="single" w:sz="4" w:space="0" w:color="auto"/>
              <w:left w:val="single" w:sz="4" w:space="0" w:color="auto"/>
              <w:bottom w:val="single" w:sz="4" w:space="0" w:color="auto"/>
              <w:right w:val="single" w:sz="4" w:space="0" w:color="auto"/>
            </w:tcBorders>
            <w:hideMark/>
          </w:tcPr>
          <w:p w14:paraId="7CCB79E9" w14:textId="77777777" w:rsidR="00334857" w:rsidRPr="003D77F4" w:rsidRDefault="00334857" w:rsidP="00085D3C">
            <w:pPr>
              <w:pStyle w:val="ListParagraph"/>
              <w:ind w:left="0"/>
              <w:jc w:val="center"/>
              <w:rPr>
                <w:b/>
                <w:bCs/>
                <w:lang w:val="id-ID"/>
              </w:rPr>
            </w:pPr>
            <w:r w:rsidRPr="003D77F4">
              <w:rPr>
                <w:b/>
                <w:bCs/>
                <w:lang w:val="id-ID"/>
              </w:rPr>
              <w:t>Nama Peneliti &amp; Tahun</w:t>
            </w:r>
          </w:p>
        </w:tc>
        <w:tc>
          <w:tcPr>
            <w:tcW w:w="2521" w:type="dxa"/>
            <w:tcBorders>
              <w:top w:val="single" w:sz="4" w:space="0" w:color="auto"/>
              <w:left w:val="single" w:sz="4" w:space="0" w:color="auto"/>
              <w:bottom w:val="single" w:sz="4" w:space="0" w:color="auto"/>
              <w:right w:val="single" w:sz="4" w:space="0" w:color="auto"/>
            </w:tcBorders>
            <w:hideMark/>
          </w:tcPr>
          <w:p w14:paraId="2510D9B4" w14:textId="77777777" w:rsidR="00334857" w:rsidRPr="003D77F4" w:rsidRDefault="00334857" w:rsidP="00085D3C">
            <w:pPr>
              <w:pStyle w:val="ListParagraph"/>
              <w:ind w:left="0"/>
              <w:rPr>
                <w:b/>
                <w:bCs/>
                <w:lang w:val="id-ID"/>
              </w:rPr>
            </w:pPr>
            <w:r w:rsidRPr="003D77F4">
              <w:rPr>
                <w:b/>
                <w:bCs/>
                <w:lang w:val="id-ID"/>
              </w:rPr>
              <w:t>Judul Penelitian</w:t>
            </w:r>
          </w:p>
        </w:tc>
        <w:tc>
          <w:tcPr>
            <w:tcW w:w="2813" w:type="dxa"/>
            <w:tcBorders>
              <w:top w:val="single" w:sz="4" w:space="0" w:color="auto"/>
              <w:left w:val="single" w:sz="4" w:space="0" w:color="auto"/>
              <w:bottom w:val="single" w:sz="4" w:space="0" w:color="auto"/>
              <w:right w:val="single" w:sz="4" w:space="0" w:color="auto"/>
            </w:tcBorders>
            <w:hideMark/>
          </w:tcPr>
          <w:p w14:paraId="127CA430" w14:textId="77777777" w:rsidR="00334857" w:rsidRPr="003D77F4" w:rsidRDefault="00334857" w:rsidP="00085D3C">
            <w:pPr>
              <w:pStyle w:val="ListParagraph"/>
              <w:ind w:left="0"/>
              <w:jc w:val="center"/>
              <w:rPr>
                <w:b/>
                <w:bCs/>
                <w:lang w:val="id-ID"/>
              </w:rPr>
            </w:pPr>
            <w:r w:rsidRPr="003D77F4">
              <w:rPr>
                <w:b/>
                <w:bCs/>
                <w:lang w:val="id-ID"/>
              </w:rPr>
              <w:t>Tujuan Penelitian</w:t>
            </w:r>
          </w:p>
        </w:tc>
        <w:tc>
          <w:tcPr>
            <w:tcW w:w="3513" w:type="dxa"/>
            <w:tcBorders>
              <w:top w:val="single" w:sz="4" w:space="0" w:color="auto"/>
              <w:left w:val="single" w:sz="4" w:space="0" w:color="auto"/>
              <w:bottom w:val="single" w:sz="4" w:space="0" w:color="auto"/>
              <w:right w:val="single" w:sz="4" w:space="0" w:color="auto"/>
            </w:tcBorders>
            <w:hideMark/>
          </w:tcPr>
          <w:p w14:paraId="52B37817" w14:textId="77777777" w:rsidR="00334857" w:rsidRPr="003D77F4" w:rsidRDefault="00334857" w:rsidP="00085D3C">
            <w:pPr>
              <w:pStyle w:val="ListParagraph"/>
              <w:ind w:left="0"/>
              <w:jc w:val="center"/>
              <w:rPr>
                <w:b/>
                <w:bCs/>
                <w:lang w:val="id-ID"/>
              </w:rPr>
            </w:pPr>
            <w:r w:rsidRPr="003D77F4">
              <w:rPr>
                <w:b/>
                <w:bCs/>
                <w:lang w:val="id-ID"/>
              </w:rPr>
              <w:t>Hasil</w:t>
            </w:r>
          </w:p>
        </w:tc>
        <w:tc>
          <w:tcPr>
            <w:tcW w:w="3106" w:type="dxa"/>
            <w:tcBorders>
              <w:top w:val="single" w:sz="4" w:space="0" w:color="auto"/>
              <w:left w:val="single" w:sz="4" w:space="0" w:color="auto"/>
              <w:bottom w:val="single" w:sz="4" w:space="0" w:color="auto"/>
              <w:right w:val="single" w:sz="4" w:space="0" w:color="auto"/>
            </w:tcBorders>
            <w:hideMark/>
          </w:tcPr>
          <w:p w14:paraId="4A12DC1A" w14:textId="77777777" w:rsidR="00334857" w:rsidRPr="003D77F4" w:rsidRDefault="00334857" w:rsidP="00085D3C">
            <w:pPr>
              <w:pStyle w:val="ListParagraph"/>
              <w:ind w:left="0"/>
              <w:jc w:val="center"/>
              <w:rPr>
                <w:b/>
                <w:bCs/>
                <w:lang w:val="id-ID"/>
              </w:rPr>
            </w:pPr>
            <w:r w:rsidRPr="003D77F4">
              <w:rPr>
                <w:b/>
                <w:bCs/>
                <w:lang w:val="id-ID"/>
              </w:rPr>
              <w:t>Perbedaan</w:t>
            </w:r>
          </w:p>
        </w:tc>
      </w:tr>
      <w:tr w:rsidR="00334857" w:rsidRPr="003D77F4" w14:paraId="324B5FD0"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26BBF5F1" w14:textId="77777777" w:rsidR="00334857" w:rsidRPr="003D77F4" w:rsidRDefault="00334857" w:rsidP="00085D3C">
            <w:pPr>
              <w:pStyle w:val="ListParagraph"/>
              <w:ind w:left="0"/>
              <w:rPr>
                <w:b/>
                <w:bCs/>
                <w:sz w:val="20"/>
                <w:szCs w:val="16"/>
                <w:lang w:val="id-ID"/>
              </w:rPr>
            </w:pPr>
            <w:r w:rsidRPr="003D77F4">
              <w:rPr>
                <w:sz w:val="20"/>
                <w:szCs w:val="16"/>
                <w:lang w:val="id-ID"/>
              </w:rPr>
              <w:t>Muhammad Sobri, Nurhadi, Basiroh, Sandi Fadilah, &amp; Agoes Budianto (2020)</w:t>
            </w:r>
          </w:p>
        </w:tc>
        <w:tc>
          <w:tcPr>
            <w:tcW w:w="2521" w:type="dxa"/>
            <w:tcBorders>
              <w:top w:val="single" w:sz="4" w:space="0" w:color="auto"/>
              <w:left w:val="single" w:sz="4" w:space="0" w:color="auto"/>
              <w:bottom w:val="single" w:sz="4" w:space="0" w:color="auto"/>
              <w:right w:val="single" w:sz="4" w:space="0" w:color="auto"/>
            </w:tcBorders>
          </w:tcPr>
          <w:p w14:paraId="13D6EAAE" w14:textId="77777777" w:rsidR="00334857" w:rsidRPr="003D77F4" w:rsidRDefault="00334857" w:rsidP="00085D3C">
            <w:pPr>
              <w:pStyle w:val="ListParagraph"/>
              <w:ind w:left="0"/>
              <w:rPr>
                <w:b/>
                <w:bCs/>
                <w:sz w:val="20"/>
                <w:szCs w:val="16"/>
                <w:lang w:val="id-ID"/>
              </w:rPr>
            </w:pPr>
            <w:r w:rsidRPr="003D77F4">
              <w:rPr>
                <w:sz w:val="20"/>
                <w:szCs w:val="16"/>
                <w:lang w:val="id-ID"/>
              </w:rPr>
              <w:t>Implementasi Sistem Informasi Managemen Koperasi TKBM Pelabuhan Se-Indonesia</w:t>
            </w:r>
          </w:p>
        </w:tc>
        <w:tc>
          <w:tcPr>
            <w:tcW w:w="2813" w:type="dxa"/>
            <w:tcBorders>
              <w:top w:val="single" w:sz="4" w:space="0" w:color="auto"/>
              <w:left w:val="single" w:sz="4" w:space="0" w:color="auto"/>
              <w:bottom w:val="single" w:sz="4" w:space="0" w:color="auto"/>
              <w:right w:val="single" w:sz="4" w:space="0" w:color="auto"/>
            </w:tcBorders>
          </w:tcPr>
          <w:p w14:paraId="36F5DDAB" w14:textId="77777777" w:rsidR="00334857" w:rsidRPr="003D77F4" w:rsidRDefault="00334857" w:rsidP="00085D3C">
            <w:pPr>
              <w:pStyle w:val="ListParagraph"/>
              <w:ind w:left="0"/>
              <w:rPr>
                <w:b/>
                <w:bCs/>
                <w:sz w:val="20"/>
                <w:szCs w:val="16"/>
                <w:lang w:val="id-ID"/>
              </w:rPr>
            </w:pPr>
            <w:r w:rsidRPr="003D77F4">
              <w:rPr>
                <w:sz w:val="20"/>
                <w:szCs w:val="16"/>
                <w:lang w:val="id-ID"/>
              </w:rPr>
              <w:t>Membahas mengenai bagaimana penerapan sistem informasi pada pekerjaan bongkar muat pada pelabuhan seluruh Indonesia.</w:t>
            </w:r>
          </w:p>
        </w:tc>
        <w:tc>
          <w:tcPr>
            <w:tcW w:w="3513" w:type="dxa"/>
            <w:tcBorders>
              <w:top w:val="single" w:sz="4" w:space="0" w:color="auto"/>
              <w:left w:val="single" w:sz="4" w:space="0" w:color="auto"/>
              <w:bottom w:val="single" w:sz="4" w:space="0" w:color="auto"/>
              <w:right w:val="single" w:sz="4" w:space="0" w:color="auto"/>
            </w:tcBorders>
          </w:tcPr>
          <w:p w14:paraId="1145B567" w14:textId="77777777" w:rsidR="00334857" w:rsidRPr="003D77F4" w:rsidRDefault="00334857" w:rsidP="00085D3C">
            <w:pPr>
              <w:pStyle w:val="ListParagraph"/>
              <w:ind w:left="0"/>
              <w:rPr>
                <w:b/>
                <w:bCs/>
                <w:sz w:val="20"/>
                <w:szCs w:val="16"/>
                <w:lang w:val="id-ID"/>
              </w:rPr>
            </w:pPr>
            <w:r w:rsidRPr="003D77F4">
              <w:rPr>
                <w:sz w:val="20"/>
                <w:szCs w:val="16"/>
                <w:lang w:val="id-ID"/>
              </w:rPr>
              <w:t>Penelitian yang dilakukan Muhammad Sobri dkk  menjelaskan bagaimana sistem bekerja dan siapa saja yang dapat mengoperasikan sistem serta batasan setiap penggunanya, selain itu terdapat tampilan user interface sehingga dapat tergambar bagaimana kondisi dari aplikasi yang telah dibuat.</w:t>
            </w:r>
          </w:p>
        </w:tc>
        <w:tc>
          <w:tcPr>
            <w:tcW w:w="3106" w:type="dxa"/>
            <w:tcBorders>
              <w:top w:val="single" w:sz="4" w:space="0" w:color="auto"/>
              <w:left w:val="single" w:sz="4" w:space="0" w:color="auto"/>
              <w:bottom w:val="single" w:sz="4" w:space="0" w:color="auto"/>
              <w:right w:val="single" w:sz="4" w:space="0" w:color="auto"/>
            </w:tcBorders>
          </w:tcPr>
          <w:p w14:paraId="3A4CE073"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uat tampilan antarmuka dan akan mengembangkan aplikasi yang berfokus pada modul order.</w:t>
            </w:r>
          </w:p>
        </w:tc>
      </w:tr>
      <w:tr w:rsidR="00334857" w:rsidRPr="003D77F4" w14:paraId="7F4177BA"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10A785B5" w14:textId="77777777" w:rsidR="00334857" w:rsidRPr="003D77F4" w:rsidRDefault="00334857" w:rsidP="00085D3C">
            <w:pPr>
              <w:pStyle w:val="ListParagraph"/>
              <w:ind w:left="0"/>
              <w:jc w:val="center"/>
              <w:rPr>
                <w:sz w:val="20"/>
                <w:szCs w:val="16"/>
                <w:lang w:val="id-ID"/>
              </w:rPr>
            </w:pPr>
            <w:r w:rsidRPr="003D77F4">
              <w:rPr>
                <w:sz w:val="20"/>
                <w:szCs w:val="16"/>
                <w:lang w:val="id-ID"/>
              </w:rPr>
              <w:t>Syantriawati (2017)</w:t>
            </w:r>
          </w:p>
        </w:tc>
        <w:tc>
          <w:tcPr>
            <w:tcW w:w="2521" w:type="dxa"/>
            <w:tcBorders>
              <w:top w:val="single" w:sz="4" w:space="0" w:color="auto"/>
              <w:left w:val="single" w:sz="4" w:space="0" w:color="auto"/>
              <w:bottom w:val="single" w:sz="4" w:space="0" w:color="auto"/>
              <w:right w:val="single" w:sz="4" w:space="0" w:color="auto"/>
            </w:tcBorders>
          </w:tcPr>
          <w:p w14:paraId="05C12DC0" w14:textId="77777777" w:rsidR="00334857" w:rsidRPr="003D77F4" w:rsidRDefault="00334857" w:rsidP="00085D3C">
            <w:pPr>
              <w:pStyle w:val="ListParagraph"/>
              <w:ind w:left="0"/>
              <w:rPr>
                <w:sz w:val="20"/>
                <w:szCs w:val="16"/>
                <w:lang w:val="id-ID"/>
              </w:rPr>
            </w:pPr>
            <w:r w:rsidRPr="003D77F4">
              <w:rPr>
                <w:sz w:val="20"/>
                <w:szCs w:val="16"/>
                <w:lang w:val="id-ID"/>
              </w:rPr>
              <w:t>Rancang Bangun Sistem Informasi Pelayanan Bongkar Muat Barang Berbasis Web Pada PT. Nusantara Terminal Services Makassar</w:t>
            </w:r>
          </w:p>
        </w:tc>
        <w:tc>
          <w:tcPr>
            <w:tcW w:w="2813" w:type="dxa"/>
            <w:tcBorders>
              <w:top w:val="single" w:sz="4" w:space="0" w:color="auto"/>
              <w:left w:val="single" w:sz="4" w:space="0" w:color="auto"/>
              <w:bottom w:val="single" w:sz="4" w:space="0" w:color="auto"/>
              <w:right w:val="single" w:sz="4" w:space="0" w:color="auto"/>
            </w:tcBorders>
          </w:tcPr>
          <w:p w14:paraId="5F04CCAE" w14:textId="77777777" w:rsidR="00334857" w:rsidRPr="003D77F4" w:rsidRDefault="00334857" w:rsidP="00085D3C">
            <w:pPr>
              <w:pStyle w:val="ListParagraph"/>
              <w:ind w:left="0"/>
              <w:rPr>
                <w:sz w:val="20"/>
                <w:szCs w:val="16"/>
                <w:lang w:val="id-ID"/>
              </w:rPr>
            </w:pPr>
            <w:r w:rsidRPr="003D77F4">
              <w:rPr>
                <w:sz w:val="20"/>
                <w:szCs w:val="16"/>
                <w:lang w:val="id-ID"/>
              </w:rPr>
              <w:t>Membahas tentang bagaimana sistem informasi dapat diterapkan untuk menggantikan cara pemeriksaan dokumen atau berkas secara konvensional</w:t>
            </w:r>
          </w:p>
        </w:tc>
        <w:tc>
          <w:tcPr>
            <w:tcW w:w="3513" w:type="dxa"/>
            <w:tcBorders>
              <w:top w:val="single" w:sz="4" w:space="0" w:color="auto"/>
              <w:left w:val="single" w:sz="4" w:space="0" w:color="auto"/>
              <w:bottom w:val="single" w:sz="4" w:space="0" w:color="auto"/>
              <w:right w:val="single" w:sz="4" w:space="0" w:color="auto"/>
            </w:tcBorders>
          </w:tcPr>
          <w:p w14:paraId="562D1650"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Syantriawati hanya merancang bagaimana sistem infornasi dapat diimplementasikan untuk pelayanan bongkar muat barang pada PT. Nusantara Terminal Services Makassar</w:t>
            </w:r>
          </w:p>
        </w:tc>
        <w:tc>
          <w:tcPr>
            <w:tcW w:w="3106" w:type="dxa"/>
            <w:tcBorders>
              <w:top w:val="single" w:sz="4" w:space="0" w:color="auto"/>
              <w:left w:val="single" w:sz="4" w:space="0" w:color="auto"/>
              <w:bottom w:val="single" w:sz="4" w:space="0" w:color="auto"/>
              <w:right w:val="single" w:sz="4" w:space="0" w:color="auto"/>
            </w:tcBorders>
          </w:tcPr>
          <w:p w14:paraId="1ABDD282" w14:textId="77777777" w:rsidR="00334857" w:rsidRPr="003D77F4" w:rsidRDefault="00334857" w:rsidP="00085D3C">
            <w:pPr>
              <w:pStyle w:val="ListParagraph"/>
              <w:ind w:left="0"/>
              <w:rPr>
                <w:b/>
                <w:bCs/>
                <w:sz w:val="20"/>
                <w:szCs w:val="16"/>
                <w:lang w:val="id-ID"/>
              </w:rPr>
            </w:pPr>
            <w:r w:rsidRPr="003D77F4">
              <w:rPr>
                <w:sz w:val="20"/>
                <w:szCs w:val="16"/>
                <w:lang w:val="id-ID"/>
              </w:rPr>
              <w:t>Pada penelitian in akan melakukan pengembangan aplikasi agar meningkatkan kefektifan pada proses bisnis order.</w:t>
            </w:r>
          </w:p>
        </w:tc>
      </w:tr>
      <w:tr w:rsidR="00334857" w:rsidRPr="003D77F4" w14:paraId="37612730"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0D9B04BF" w14:textId="77777777" w:rsidR="00334857" w:rsidRPr="003D77F4" w:rsidRDefault="00334857" w:rsidP="00085D3C">
            <w:pPr>
              <w:pStyle w:val="ListParagraph"/>
              <w:ind w:left="0"/>
              <w:jc w:val="left"/>
              <w:rPr>
                <w:sz w:val="20"/>
                <w:szCs w:val="16"/>
                <w:lang w:val="id-ID"/>
              </w:rPr>
            </w:pPr>
            <w:r w:rsidRPr="003D77F4">
              <w:rPr>
                <w:sz w:val="20"/>
                <w:szCs w:val="16"/>
                <w:lang w:val="id-ID"/>
              </w:rPr>
              <w:lastRenderedPageBreak/>
              <w:t>Nurul Wulandari, Sukris Sutiyatno (2019)</w:t>
            </w:r>
          </w:p>
        </w:tc>
        <w:tc>
          <w:tcPr>
            <w:tcW w:w="2521" w:type="dxa"/>
            <w:tcBorders>
              <w:top w:val="single" w:sz="4" w:space="0" w:color="auto"/>
              <w:left w:val="single" w:sz="4" w:space="0" w:color="auto"/>
              <w:bottom w:val="single" w:sz="4" w:space="0" w:color="auto"/>
              <w:right w:val="single" w:sz="4" w:space="0" w:color="auto"/>
            </w:tcBorders>
          </w:tcPr>
          <w:p w14:paraId="0F11D5B4" w14:textId="77777777" w:rsidR="00334857" w:rsidRPr="003D77F4" w:rsidRDefault="00334857" w:rsidP="00085D3C">
            <w:pPr>
              <w:pStyle w:val="ListParagraph"/>
              <w:ind w:left="0"/>
              <w:rPr>
                <w:sz w:val="20"/>
                <w:szCs w:val="16"/>
                <w:lang w:val="id-ID"/>
              </w:rPr>
            </w:pPr>
            <w:r w:rsidRPr="003D77F4">
              <w:rPr>
                <w:sz w:val="20"/>
                <w:szCs w:val="16"/>
                <w:lang w:val="id-ID"/>
              </w:rPr>
              <w:t>Sistem Informasi Penyaluran Tenaga Kerja Berbasis Web Di CV. Jasa Informasi Kerja Magelang</w:t>
            </w:r>
          </w:p>
        </w:tc>
        <w:tc>
          <w:tcPr>
            <w:tcW w:w="2813" w:type="dxa"/>
            <w:tcBorders>
              <w:top w:val="single" w:sz="4" w:space="0" w:color="auto"/>
              <w:left w:val="single" w:sz="4" w:space="0" w:color="auto"/>
              <w:bottom w:val="single" w:sz="4" w:space="0" w:color="auto"/>
              <w:right w:val="single" w:sz="4" w:space="0" w:color="auto"/>
            </w:tcBorders>
          </w:tcPr>
          <w:p w14:paraId="3A40045A" w14:textId="77777777" w:rsidR="00334857" w:rsidRPr="003D77F4" w:rsidRDefault="00334857" w:rsidP="00085D3C">
            <w:pPr>
              <w:pStyle w:val="ListParagraph"/>
              <w:ind w:left="0"/>
              <w:rPr>
                <w:sz w:val="20"/>
                <w:szCs w:val="16"/>
                <w:lang w:val="id-ID"/>
              </w:rPr>
            </w:pPr>
            <w:r w:rsidRPr="003D77F4">
              <w:rPr>
                <w:sz w:val="20"/>
                <w:szCs w:val="16"/>
                <w:lang w:val="id-ID"/>
              </w:rPr>
              <w:t xml:space="preserve">Membahas tentang bagaimana penerapan sistem informasi pada penyaluran tenaga kerja </w:t>
            </w:r>
          </w:p>
        </w:tc>
        <w:tc>
          <w:tcPr>
            <w:tcW w:w="3513" w:type="dxa"/>
            <w:tcBorders>
              <w:top w:val="single" w:sz="4" w:space="0" w:color="auto"/>
              <w:left w:val="single" w:sz="4" w:space="0" w:color="auto"/>
              <w:bottom w:val="single" w:sz="4" w:space="0" w:color="auto"/>
              <w:right w:val="single" w:sz="4" w:space="0" w:color="auto"/>
            </w:tcBorders>
          </w:tcPr>
          <w:p w14:paraId="44F3BFBF"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Nurul Wulandari dan Sukris Sutiyanto menhasilkan rancangan dan pembangunan penyaluran tenaga kerja berbasis web untuk CV. Jasa  Informasi Kerja.</w:t>
            </w:r>
          </w:p>
        </w:tc>
        <w:tc>
          <w:tcPr>
            <w:tcW w:w="3106" w:type="dxa"/>
            <w:tcBorders>
              <w:top w:val="single" w:sz="4" w:space="0" w:color="auto"/>
              <w:left w:val="single" w:sz="4" w:space="0" w:color="auto"/>
              <w:bottom w:val="single" w:sz="4" w:space="0" w:color="auto"/>
              <w:right w:val="single" w:sz="4" w:space="0" w:color="auto"/>
            </w:tcBorders>
          </w:tcPr>
          <w:p w14:paraId="560FCE10" w14:textId="77777777" w:rsidR="00334857" w:rsidRPr="003D77F4" w:rsidRDefault="00334857" w:rsidP="00085D3C">
            <w:pPr>
              <w:pStyle w:val="ListParagraph"/>
              <w:ind w:left="0"/>
              <w:rPr>
                <w:sz w:val="20"/>
                <w:szCs w:val="16"/>
                <w:lang w:val="id-ID"/>
              </w:rPr>
            </w:pPr>
            <w:r w:rsidRPr="003D77F4">
              <w:rPr>
                <w:sz w:val="20"/>
                <w:szCs w:val="16"/>
                <w:lang w:val="id-ID"/>
              </w:rPr>
              <w:t>Pada penelitian ini berfokus pada perancangan dan pengembangan penyaluran tenaga kerja bongkar muat di koperasi TKBM.</w:t>
            </w:r>
          </w:p>
        </w:tc>
      </w:tr>
      <w:tr w:rsidR="00334857" w:rsidRPr="003D77F4" w14:paraId="4AA35991"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25291B14" w14:textId="77777777" w:rsidR="00334857" w:rsidRPr="003D77F4" w:rsidRDefault="00334857" w:rsidP="00085D3C">
            <w:pPr>
              <w:pStyle w:val="ListParagraph"/>
              <w:ind w:left="0"/>
              <w:jc w:val="left"/>
              <w:rPr>
                <w:sz w:val="20"/>
                <w:szCs w:val="16"/>
                <w:lang w:val="id-ID"/>
              </w:rPr>
            </w:pPr>
            <w:r w:rsidRPr="003D77F4">
              <w:rPr>
                <w:sz w:val="20"/>
                <w:szCs w:val="16"/>
                <w:lang w:val="id-ID"/>
              </w:rPr>
              <w:t xml:space="preserve">Joko S Dwi Raharjo, </w:t>
            </w:r>
            <w:r w:rsidRPr="003D77F4">
              <w:rPr>
                <w:rFonts w:ascii="TimesNewRomanPSMT" w:hAnsi="TimesNewRomanPSMT" w:cs="TimesNewRomanPSMT"/>
                <w:sz w:val="22"/>
                <w:lang w:val="id-ID"/>
              </w:rPr>
              <w:t>Achmad Sidik, Nurhayati Marbun (2021)</w:t>
            </w:r>
          </w:p>
        </w:tc>
        <w:tc>
          <w:tcPr>
            <w:tcW w:w="2521" w:type="dxa"/>
            <w:tcBorders>
              <w:top w:val="single" w:sz="4" w:space="0" w:color="auto"/>
              <w:left w:val="single" w:sz="4" w:space="0" w:color="auto"/>
              <w:bottom w:val="single" w:sz="4" w:space="0" w:color="auto"/>
              <w:right w:val="single" w:sz="4" w:space="0" w:color="auto"/>
            </w:tcBorders>
          </w:tcPr>
          <w:p w14:paraId="3500A269" w14:textId="77777777" w:rsidR="00334857" w:rsidRPr="003D77F4" w:rsidRDefault="00334857" w:rsidP="00085D3C">
            <w:pPr>
              <w:pStyle w:val="ListParagraph"/>
              <w:ind w:left="0"/>
              <w:rPr>
                <w:sz w:val="20"/>
                <w:szCs w:val="16"/>
                <w:lang w:val="id-ID"/>
              </w:rPr>
            </w:pPr>
            <w:r w:rsidRPr="003D77F4">
              <w:rPr>
                <w:sz w:val="20"/>
                <w:szCs w:val="16"/>
                <w:lang w:val="id-ID"/>
              </w:rPr>
              <w:t>Aplikasi Koperasi Simpan Pinjam Berbasis Web Pada Torus Jaya Mandiri</w:t>
            </w:r>
          </w:p>
        </w:tc>
        <w:tc>
          <w:tcPr>
            <w:tcW w:w="2813" w:type="dxa"/>
            <w:tcBorders>
              <w:top w:val="single" w:sz="4" w:space="0" w:color="auto"/>
              <w:left w:val="single" w:sz="4" w:space="0" w:color="auto"/>
              <w:bottom w:val="single" w:sz="4" w:space="0" w:color="auto"/>
              <w:right w:val="single" w:sz="4" w:space="0" w:color="auto"/>
            </w:tcBorders>
          </w:tcPr>
          <w:p w14:paraId="74636F4E" w14:textId="77777777" w:rsidR="00334857" w:rsidRPr="003D77F4" w:rsidRDefault="00334857" w:rsidP="00085D3C">
            <w:pPr>
              <w:pStyle w:val="ListParagraph"/>
              <w:ind w:left="29"/>
              <w:rPr>
                <w:sz w:val="20"/>
                <w:szCs w:val="16"/>
                <w:lang w:val="id-ID"/>
              </w:rPr>
            </w:pPr>
            <w:r w:rsidRPr="003D77F4">
              <w:rPr>
                <w:sz w:val="20"/>
                <w:szCs w:val="16"/>
                <w:lang w:val="id-ID"/>
              </w:rPr>
              <w:t>Membahas tentang bagaimana caranya mengimplementasi sistem informasi pada Koperasi Simpan Pinjam Torus Jaya Mandiri</w:t>
            </w:r>
          </w:p>
        </w:tc>
        <w:tc>
          <w:tcPr>
            <w:tcW w:w="3513" w:type="dxa"/>
            <w:tcBorders>
              <w:top w:val="single" w:sz="4" w:space="0" w:color="auto"/>
              <w:left w:val="single" w:sz="4" w:space="0" w:color="auto"/>
              <w:bottom w:val="single" w:sz="4" w:space="0" w:color="auto"/>
              <w:right w:val="single" w:sz="4" w:space="0" w:color="auto"/>
            </w:tcBorders>
          </w:tcPr>
          <w:p w14:paraId="25B20962"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ini menghasilkan aplikasi yang dapat melakukan pendaftaran anggota, data pengajuan pinjaman, data angsuran, dan pembuatan laporan keuangan.</w:t>
            </w:r>
          </w:p>
        </w:tc>
        <w:tc>
          <w:tcPr>
            <w:tcW w:w="3106" w:type="dxa"/>
            <w:tcBorders>
              <w:top w:val="single" w:sz="4" w:space="0" w:color="auto"/>
              <w:left w:val="single" w:sz="4" w:space="0" w:color="auto"/>
              <w:bottom w:val="single" w:sz="4" w:space="0" w:color="auto"/>
              <w:right w:val="single" w:sz="4" w:space="0" w:color="auto"/>
            </w:tcBorders>
          </w:tcPr>
          <w:p w14:paraId="3A1ECCCB"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has tentang bagaimana penerapan sistem informasi pada pembangunan aplikasi untuk koperasi TKBM yang berfokus untuk modul order.</w:t>
            </w:r>
          </w:p>
        </w:tc>
      </w:tr>
      <w:tr w:rsidR="00334857" w:rsidRPr="003D77F4" w14:paraId="04EBBFC7"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77AFF700" w14:textId="77777777" w:rsidR="00334857" w:rsidRPr="003D77F4" w:rsidRDefault="00334857" w:rsidP="00085D3C">
            <w:pPr>
              <w:pStyle w:val="ListParagraph"/>
              <w:ind w:left="0"/>
              <w:rPr>
                <w:sz w:val="20"/>
                <w:szCs w:val="16"/>
                <w:lang w:val="id-ID"/>
              </w:rPr>
            </w:pPr>
            <w:r w:rsidRPr="003D77F4">
              <w:rPr>
                <w:sz w:val="20"/>
                <w:szCs w:val="16"/>
                <w:lang w:val="id-ID"/>
              </w:rPr>
              <w:t>Heriansyah, Putri Maharani (2019)</w:t>
            </w:r>
          </w:p>
        </w:tc>
        <w:tc>
          <w:tcPr>
            <w:tcW w:w="2521" w:type="dxa"/>
            <w:tcBorders>
              <w:top w:val="single" w:sz="4" w:space="0" w:color="auto"/>
              <w:left w:val="single" w:sz="4" w:space="0" w:color="auto"/>
              <w:bottom w:val="single" w:sz="4" w:space="0" w:color="auto"/>
              <w:right w:val="single" w:sz="4" w:space="0" w:color="auto"/>
            </w:tcBorders>
          </w:tcPr>
          <w:p w14:paraId="34A3A759" w14:textId="77777777" w:rsidR="00334857" w:rsidRPr="003D77F4" w:rsidRDefault="00334857" w:rsidP="00085D3C">
            <w:pPr>
              <w:pStyle w:val="ListParagraph"/>
              <w:ind w:left="0"/>
              <w:rPr>
                <w:sz w:val="20"/>
                <w:szCs w:val="16"/>
                <w:lang w:val="id-ID"/>
              </w:rPr>
            </w:pPr>
            <w:r w:rsidRPr="003D77F4">
              <w:rPr>
                <w:sz w:val="20"/>
                <w:szCs w:val="16"/>
                <w:lang w:val="id-ID"/>
              </w:rPr>
              <w:t>Perancangan Aplikasi Koperasi Online Untuk Kelompok Tani Kopi Kota Pagar Alam</w:t>
            </w:r>
          </w:p>
        </w:tc>
        <w:tc>
          <w:tcPr>
            <w:tcW w:w="2813" w:type="dxa"/>
            <w:tcBorders>
              <w:top w:val="single" w:sz="4" w:space="0" w:color="auto"/>
              <w:left w:val="single" w:sz="4" w:space="0" w:color="auto"/>
              <w:bottom w:val="single" w:sz="4" w:space="0" w:color="auto"/>
              <w:right w:val="single" w:sz="4" w:space="0" w:color="auto"/>
            </w:tcBorders>
          </w:tcPr>
          <w:p w14:paraId="0557CDFD" w14:textId="77777777" w:rsidR="00334857" w:rsidRPr="003D77F4" w:rsidRDefault="00334857" w:rsidP="00085D3C">
            <w:pPr>
              <w:pStyle w:val="ListParagraph"/>
              <w:ind w:left="0"/>
              <w:rPr>
                <w:sz w:val="20"/>
                <w:szCs w:val="16"/>
                <w:lang w:val="id-ID"/>
              </w:rPr>
            </w:pPr>
            <w:r w:rsidRPr="003D77F4">
              <w:rPr>
                <w:sz w:val="20"/>
                <w:szCs w:val="16"/>
                <w:lang w:val="id-ID"/>
              </w:rPr>
              <w:t>Membahas bagaimana merancang aplikasi koperasi online untuk kelompok tani kopi Kota Pagar Alam</w:t>
            </w:r>
          </w:p>
        </w:tc>
        <w:tc>
          <w:tcPr>
            <w:tcW w:w="3513" w:type="dxa"/>
            <w:tcBorders>
              <w:top w:val="single" w:sz="4" w:space="0" w:color="auto"/>
              <w:left w:val="single" w:sz="4" w:space="0" w:color="auto"/>
              <w:bottom w:val="single" w:sz="4" w:space="0" w:color="auto"/>
              <w:right w:val="single" w:sz="4" w:space="0" w:color="auto"/>
            </w:tcBorders>
          </w:tcPr>
          <w:p w14:paraId="14860F6C"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oleh Heriansyah dan Putri Maharani menghasilkan rancangan koperasi online yang memiliki fitur untuk penjualan dan pemasaran untuk kelompok tani Kota Pagar Alam</w:t>
            </w:r>
          </w:p>
        </w:tc>
        <w:tc>
          <w:tcPr>
            <w:tcW w:w="3106" w:type="dxa"/>
            <w:tcBorders>
              <w:top w:val="single" w:sz="4" w:space="0" w:color="auto"/>
              <w:left w:val="single" w:sz="4" w:space="0" w:color="auto"/>
              <w:bottom w:val="single" w:sz="4" w:space="0" w:color="auto"/>
              <w:right w:val="single" w:sz="4" w:space="0" w:color="auto"/>
            </w:tcBorders>
          </w:tcPr>
          <w:p w14:paraId="760A51A9"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ngun aplikasi koperasi yang berfokus untuk penyaluran tenaga kerja untuk membongkar dan memuat barang pada pelabuhan</w:t>
            </w:r>
          </w:p>
        </w:tc>
      </w:tr>
    </w:tbl>
    <w:p w14:paraId="6328E0AD" w14:textId="77777777" w:rsidR="00334857" w:rsidRPr="003D77F4" w:rsidRDefault="00334857" w:rsidP="00334857">
      <w:bookmarkStart w:id="56" w:name="_Toc59524638"/>
    </w:p>
    <w:p w14:paraId="32402D35" w14:textId="3C4050B8" w:rsidR="00334857" w:rsidRPr="003D77F4" w:rsidRDefault="00334857" w:rsidP="00334857">
      <w:pPr>
        <w:sectPr w:rsidR="00334857" w:rsidRPr="003D77F4" w:rsidSect="00C678F2">
          <w:pgSz w:w="16838" w:h="11906" w:orient="landscape" w:code="9"/>
          <w:pgMar w:top="2268" w:right="1701" w:bottom="1841" w:left="1701" w:header="709" w:footer="709" w:gutter="0"/>
          <w:cols w:space="708"/>
          <w:docGrid w:linePitch="360"/>
        </w:sectPr>
      </w:pPr>
      <w:r w:rsidRPr="003D77F4">
        <w:lastRenderedPageBreak/>
        <w:t xml:space="preserve">Berdasarkan   dari  penelitian yang telah dilakukan sebelumnya, pengimplementasian sistem informasi pada perancangan dan pengembangan aplikasi dalam koperasi simpan pinjam, koperasi online, penyaluran ketenaga kerjaan dan koperasi bongkar muat dapat mempermudah penunjukkan tenaga kerja dan mempermudah usaha para anggota koperasi. Namun, pada penelitian sebelumnya  hanya sampai perancangan sistem informasi untuk aplikasi koperasi bongkar muat dan pengembangan untuk  penggunaan data pegawai dan data master lainnya.  Sehingga dengan mengimplementasikan batasan yang lebih luas dan menggunakan metode </w:t>
      </w:r>
      <w:r w:rsidR="003A0754">
        <w:rPr>
          <w:i/>
          <w:iCs/>
          <w:lang w:val="en-US"/>
        </w:rPr>
        <w:t>prototyping model</w:t>
      </w:r>
      <w:r w:rsidRPr="003D77F4">
        <w:rPr>
          <w:i/>
          <w:iCs/>
        </w:rPr>
        <w:t xml:space="preserve"> </w:t>
      </w:r>
      <w:r w:rsidRPr="003D77F4">
        <w:t>pada penelitian ini diharapkan dapat membantu penelitian selanjutnya untuk menggunakan metode yang sama dan dengan cakupan yang lebih luas lagi.</w:t>
      </w:r>
    </w:p>
    <w:p w14:paraId="6313145B" w14:textId="77777777" w:rsidR="00334857" w:rsidRPr="00256102" w:rsidRDefault="00334857" w:rsidP="00334857">
      <w:pPr>
        <w:pStyle w:val="Heading2"/>
        <w:tabs>
          <w:tab w:val="clear" w:pos="578"/>
        </w:tabs>
        <w:ind w:left="0" w:firstLine="0"/>
        <w:rPr>
          <w:lang w:val="id-ID"/>
        </w:rPr>
      </w:pPr>
      <w:bookmarkStart w:id="57" w:name="_Toc107425134"/>
      <w:r w:rsidRPr="00256102">
        <w:rPr>
          <w:lang w:val="id-ID"/>
        </w:rPr>
        <w:lastRenderedPageBreak/>
        <w:t>Alasan Pemilihan Teori, Kerangka Kerja, atau Mekanisme</w:t>
      </w:r>
      <w:bookmarkEnd w:id="57"/>
    </w:p>
    <w:p w14:paraId="6E00D98C" w14:textId="1265DA0B" w:rsidR="00334857" w:rsidRPr="003D77F4" w:rsidRDefault="00334857" w:rsidP="00334857">
      <w:r w:rsidRPr="003D77F4">
        <w:t xml:space="preserve">Pada penelitian ini penulis akan menggunakan metode </w:t>
      </w:r>
      <w:r w:rsidR="00256102" w:rsidRPr="00256102">
        <w:rPr>
          <w:i/>
          <w:iCs/>
          <w:lang w:val="en-US"/>
        </w:rPr>
        <w:t>prototyping mode</w:t>
      </w:r>
      <w:r w:rsidRPr="00256102">
        <w:rPr>
          <w:i/>
          <w:iCs/>
        </w:rPr>
        <w:t>l</w:t>
      </w:r>
      <w:r w:rsidRPr="00256102">
        <w:t>,</w:t>
      </w:r>
      <w:r w:rsidRPr="003D77F4">
        <w:t xml:space="preserve"> sebelumya penulis telah membandingkan dengan beberapa metode sebagai berikut: </w:t>
      </w:r>
    </w:p>
    <w:p w14:paraId="31A6BEAE" w14:textId="77777777" w:rsidR="00334857" w:rsidRPr="003D77F4" w:rsidRDefault="00334857" w:rsidP="00AA758D">
      <w:pPr>
        <w:pStyle w:val="Caption"/>
        <w:rPr>
          <w:lang w:val="id-ID"/>
        </w:rPr>
      </w:pPr>
      <w:bookmarkStart w:id="58" w:name="_Toc107413894"/>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3</w:t>
      </w:r>
      <w:r w:rsidRPr="003D77F4">
        <w:rPr>
          <w:lang w:val="id-ID"/>
        </w:rPr>
        <w:fldChar w:fldCharType="end"/>
      </w:r>
      <w:r w:rsidRPr="003D77F4">
        <w:rPr>
          <w:lang w:val="id-ID"/>
        </w:rPr>
        <w:t xml:space="preserve"> Perbandingan kerangka kerja dan justifikasi dalam penelitian</w:t>
      </w:r>
      <w:bookmarkEnd w:id="58"/>
      <w:r w:rsidRPr="003D77F4">
        <w:rPr>
          <w:lang w:val="id-ID"/>
        </w:rPr>
        <w:t xml:space="preserve"> </w:t>
      </w:r>
    </w:p>
    <w:tbl>
      <w:tblPr>
        <w:tblStyle w:val="TableGrid"/>
        <w:tblW w:w="7933" w:type="dxa"/>
        <w:tblLook w:val="04A0" w:firstRow="1" w:lastRow="0" w:firstColumn="1" w:lastColumn="0" w:noHBand="0" w:noVBand="1"/>
      </w:tblPr>
      <w:tblGrid>
        <w:gridCol w:w="1879"/>
        <w:gridCol w:w="1330"/>
        <w:gridCol w:w="1330"/>
        <w:gridCol w:w="1700"/>
        <w:gridCol w:w="1694"/>
      </w:tblGrid>
      <w:tr w:rsidR="00334857" w:rsidRPr="003D77F4" w14:paraId="241278E2" w14:textId="77777777" w:rsidTr="0059768E">
        <w:tc>
          <w:tcPr>
            <w:tcW w:w="1879" w:type="dxa"/>
          </w:tcPr>
          <w:p w14:paraId="64EDE590" w14:textId="77777777" w:rsidR="00334857" w:rsidRPr="003D77F4" w:rsidRDefault="00334857" w:rsidP="00AA758D">
            <w:pPr>
              <w:jc w:val="center"/>
              <w:rPr>
                <w:sz w:val="22"/>
                <w:szCs w:val="22"/>
                <w:lang w:val="id-ID"/>
              </w:rPr>
            </w:pPr>
            <w:r w:rsidRPr="003D77F4">
              <w:rPr>
                <w:sz w:val="22"/>
                <w:szCs w:val="22"/>
                <w:lang w:val="id-ID"/>
              </w:rPr>
              <w:t>Karakteristik kerangka kerja</w:t>
            </w:r>
          </w:p>
        </w:tc>
        <w:tc>
          <w:tcPr>
            <w:tcW w:w="1330" w:type="dxa"/>
          </w:tcPr>
          <w:p w14:paraId="158CA2AD" w14:textId="77777777" w:rsidR="00334857" w:rsidRPr="003D77F4" w:rsidRDefault="00334857" w:rsidP="00AA758D">
            <w:pPr>
              <w:jc w:val="center"/>
              <w:rPr>
                <w:i/>
                <w:iCs/>
                <w:sz w:val="22"/>
                <w:szCs w:val="22"/>
                <w:lang w:val="id-ID"/>
              </w:rPr>
            </w:pPr>
            <w:r w:rsidRPr="003D77F4">
              <w:rPr>
                <w:i/>
                <w:iCs/>
                <w:sz w:val="22"/>
                <w:szCs w:val="22"/>
                <w:lang w:val="id-ID"/>
              </w:rPr>
              <w:t>Waterfall</w:t>
            </w:r>
          </w:p>
        </w:tc>
        <w:tc>
          <w:tcPr>
            <w:tcW w:w="1330" w:type="dxa"/>
          </w:tcPr>
          <w:p w14:paraId="4F4986C3" w14:textId="77777777" w:rsidR="00334857" w:rsidRPr="003D77F4" w:rsidRDefault="00334857" w:rsidP="00AA758D">
            <w:pPr>
              <w:jc w:val="center"/>
              <w:rPr>
                <w:i/>
                <w:iCs/>
                <w:sz w:val="22"/>
                <w:szCs w:val="22"/>
                <w:lang w:val="id-ID"/>
              </w:rPr>
            </w:pPr>
            <w:r w:rsidRPr="003D77F4">
              <w:rPr>
                <w:i/>
                <w:iCs/>
                <w:sz w:val="22"/>
                <w:szCs w:val="22"/>
                <w:lang w:val="id-ID"/>
              </w:rPr>
              <w:t>Scrum</w:t>
            </w:r>
          </w:p>
        </w:tc>
        <w:tc>
          <w:tcPr>
            <w:tcW w:w="1700" w:type="dxa"/>
          </w:tcPr>
          <w:p w14:paraId="52C3BE5B" w14:textId="77777777" w:rsidR="00334857" w:rsidRPr="003D77F4" w:rsidRDefault="00334857" w:rsidP="00AA758D">
            <w:pPr>
              <w:jc w:val="center"/>
              <w:rPr>
                <w:i/>
                <w:iCs/>
                <w:sz w:val="22"/>
                <w:szCs w:val="22"/>
                <w:lang w:val="id-ID"/>
              </w:rPr>
            </w:pPr>
            <w:r w:rsidRPr="003D77F4">
              <w:rPr>
                <w:i/>
                <w:iCs/>
                <w:sz w:val="22"/>
                <w:szCs w:val="22"/>
                <w:lang w:val="id-ID"/>
              </w:rPr>
              <w:t>Prototyping Model</w:t>
            </w:r>
          </w:p>
        </w:tc>
        <w:tc>
          <w:tcPr>
            <w:tcW w:w="1694" w:type="dxa"/>
          </w:tcPr>
          <w:p w14:paraId="3A6A88E4" w14:textId="77777777" w:rsidR="00334857" w:rsidRPr="003D77F4" w:rsidRDefault="00334857" w:rsidP="00AA758D">
            <w:pPr>
              <w:jc w:val="center"/>
              <w:rPr>
                <w:sz w:val="22"/>
                <w:lang w:val="id-ID"/>
              </w:rPr>
            </w:pPr>
            <w:r w:rsidRPr="003D77F4">
              <w:rPr>
                <w:sz w:val="22"/>
                <w:lang w:val="id-ID"/>
              </w:rPr>
              <w:t>Penelitian ini</w:t>
            </w:r>
          </w:p>
        </w:tc>
      </w:tr>
      <w:tr w:rsidR="00334857" w:rsidRPr="003D77F4" w14:paraId="40F7EE1F" w14:textId="77777777" w:rsidTr="0059768E">
        <w:tc>
          <w:tcPr>
            <w:tcW w:w="1879" w:type="dxa"/>
          </w:tcPr>
          <w:p w14:paraId="73B438B6" w14:textId="77777777" w:rsidR="00334857" w:rsidRPr="003D77F4" w:rsidRDefault="00334857" w:rsidP="00085D3C">
            <w:pPr>
              <w:spacing w:line="240" w:lineRule="auto"/>
              <w:jc w:val="left"/>
              <w:rPr>
                <w:sz w:val="22"/>
                <w:szCs w:val="22"/>
                <w:lang w:val="id-ID"/>
              </w:rPr>
            </w:pPr>
            <w:r w:rsidRPr="003D77F4">
              <w:rPr>
                <w:sz w:val="22"/>
                <w:szCs w:val="22"/>
                <w:lang w:val="id-ID"/>
              </w:rPr>
              <w:t>Pendefinisian tahapan dalam proses</w:t>
            </w:r>
          </w:p>
        </w:tc>
        <w:tc>
          <w:tcPr>
            <w:tcW w:w="1330" w:type="dxa"/>
          </w:tcPr>
          <w:p w14:paraId="63F08A50" w14:textId="77777777" w:rsidR="00334857" w:rsidRPr="003D77F4" w:rsidRDefault="00334857" w:rsidP="00AA758D">
            <w:pPr>
              <w:jc w:val="left"/>
              <w:rPr>
                <w:sz w:val="22"/>
                <w:szCs w:val="22"/>
                <w:lang w:val="id-ID"/>
              </w:rPr>
            </w:pPr>
            <w:r w:rsidRPr="003D77F4">
              <w:rPr>
                <w:sz w:val="22"/>
                <w:szCs w:val="22"/>
                <w:lang w:val="id-ID"/>
              </w:rPr>
              <w:t>Sederhana</w:t>
            </w:r>
          </w:p>
        </w:tc>
        <w:tc>
          <w:tcPr>
            <w:tcW w:w="1330" w:type="dxa"/>
          </w:tcPr>
          <w:p w14:paraId="1DF703FE" w14:textId="77777777" w:rsidR="00334857" w:rsidRPr="003D77F4" w:rsidRDefault="00334857" w:rsidP="00AA758D">
            <w:pPr>
              <w:jc w:val="left"/>
              <w:rPr>
                <w:sz w:val="22"/>
                <w:szCs w:val="22"/>
                <w:lang w:val="id-ID"/>
              </w:rPr>
            </w:pPr>
            <w:r w:rsidRPr="003D77F4">
              <w:rPr>
                <w:sz w:val="22"/>
                <w:szCs w:val="22"/>
                <w:lang w:val="id-ID"/>
              </w:rPr>
              <w:t xml:space="preserve">Kompleks </w:t>
            </w:r>
          </w:p>
        </w:tc>
        <w:tc>
          <w:tcPr>
            <w:tcW w:w="1700" w:type="dxa"/>
          </w:tcPr>
          <w:p w14:paraId="2860F474" w14:textId="18888CFC" w:rsidR="00334857" w:rsidRPr="00143F41" w:rsidRDefault="00143F41" w:rsidP="00AA758D">
            <w:pPr>
              <w:jc w:val="left"/>
              <w:rPr>
                <w:sz w:val="22"/>
                <w:szCs w:val="22"/>
              </w:rPr>
            </w:pPr>
            <w:r>
              <w:rPr>
                <w:sz w:val="22"/>
                <w:szCs w:val="22"/>
              </w:rPr>
              <w:t>Tidak sederhana namun tidak terlalu kompleks</w:t>
            </w:r>
          </w:p>
        </w:tc>
        <w:tc>
          <w:tcPr>
            <w:tcW w:w="1694" w:type="dxa"/>
          </w:tcPr>
          <w:p w14:paraId="2A8EBD11" w14:textId="77777777" w:rsidR="00334857" w:rsidRPr="003D77F4" w:rsidRDefault="00334857" w:rsidP="00AA758D">
            <w:pPr>
              <w:jc w:val="left"/>
              <w:rPr>
                <w:sz w:val="22"/>
                <w:lang w:val="id-ID"/>
              </w:rPr>
            </w:pPr>
            <w:r w:rsidRPr="003D77F4">
              <w:rPr>
                <w:sz w:val="22"/>
                <w:lang w:val="id-ID"/>
              </w:rPr>
              <w:t>Membutuhkan kerangka kerja yang tidak terlalu kompleks</w:t>
            </w:r>
          </w:p>
        </w:tc>
      </w:tr>
      <w:tr w:rsidR="00334857" w:rsidRPr="003D77F4" w14:paraId="3B2F3844" w14:textId="77777777" w:rsidTr="0059768E">
        <w:tc>
          <w:tcPr>
            <w:tcW w:w="1879" w:type="dxa"/>
          </w:tcPr>
          <w:p w14:paraId="0276F6E7" w14:textId="77777777" w:rsidR="00334857" w:rsidRPr="003D77F4" w:rsidRDefault="00334857" w:rsidP="00085D3C">
            <w:pPr>
              <w:spacing w:line="240" w:lineRule="auto"/>
              <w:jc w:val="left"/>
              <w:rPr>
                <w:sz w:val="22"/>
                <w:szCs w:val="22"/>
                <w:lang w:val="id-ID"/>
              </w:rPr>
            </w:pPr>
            <w:r w:rsidRPr="003D77F4">
              <w:rPr>
                <w:sz w:val="22"/>
                <w:szCs w:val="22"/>
                <w:lang w:val="id-ID"/>
              </w:rPr>
              <w:t>Cakupan seluruh domain permasalahan</w:t>
            </w:r>
          </w:p>
        </w:tc>
        <w:tc>
          <w:tcPr>
            <w:tcW w:w="1330" w:type="dxa"/>
          </w:tcPr>
          <w:p w14:paraId="28EAB504" w14:textId="77777777" w:rsidR="00334857" w:rsidRPr="003D77F4" w:rsidRDefault="00334857" w:rsidP="00AA758D">
            <w:pPr>
              <w:jc w:val="left"/>
              <w:rPr>
                <w:sz w:val="22"/>
                <w:szCs w:val="22"/>
                <w:lang w:val="id-ID"/>
              </w:rPr>
            </w:pPr>
            <w:r w:rsidRPr="003D77F4">
              <w:rPr>
                <w:sz w:val="22"/>
                <w:szCs w:val="22"/>
                <w:lang w:val="id-ID"/>
              </w:rPr>
              <w:t>Mencakup bagian secara garis besar</w:t>
            </w:r>
          </w:p>
        </w:tc>
        <w:tc>
          <w:tcPr>
            <w:tcW w:w="1330" w:type="dxa"/>
          </w:tcPr>
          <w:p w14:paraId="4F2F1DAA" w14:textId="77777777" w:rsidR="00334857" w:rsidRPr="003D77F4" w:rsidRDefault="00334857" w:rsidP="00AA758D">
            <w:pPr>
              <w:jc w:val="left"/>
              <w:rPr>
                <w:sz w:val="22"/>
                <w:szCs w:val="22"/>
                <w:lang w:val="id-ID"/>
              </w:rPr>
            </w:pPr>
            <w:r w:rsidRPr="003D77F4">
              <w:rPr>
                <w:sz w:val="22"/>
                <w:szCs w:val="22"/>
                <w:lang w:val="id-ID"/>
              </w:rPr>
              <w:t>Mencakup bagian yang detail</w:t>
            </w:r>
          </w:p>
        </w:tc>
        <w:tc>
          <w:tcPr>
            <w:tcW w:w="1700" w:type="dxa"/>
          </w:tcPr>
          <w:p w14:paraId="5D91F0FA" w14:textId="11703952" w:rsidR="00334857" w:rsidRPr="0059768E" w:rsidRDefault="0059768E" w:rsidP="00AA758D">
            <w:pPr>
              <w:jc w:val="left"/>
              <w:rPr>
                <w:sz w:val="22"/>
                <w:szCs w:val="22"/>
              </w:rPr>
            </w:pPr>
            <w:r>
              <w:rPr>
                <w:sz w:val="22"/>
                <w:szCs w:val="22"/>
              </w:rPr>
              <w:t>Mencakup bagian secara garis besar</w:t>
            </w:r>
          </w:p>
        </w:tc>
        <w:tc>
          <w:tcPr>
            <w:tcW w:w="1694" w:type="dxa"/>
          </w:tcPr>
          <w:p w14:paraId="42D68814" w14:textId="77777777" w:rsidR="00334857" w:rsidRPr="003D77F4" w:rsidRDefault="00334857" w:rsidP="00AA758D">
            <w:pPr>
              <w:jc w:val="left"/>
              <w:rPr>
                <w:sz w:val="22"/>
                <w:lang w:val="id-ID"/>
              </w:rPr>
            </w:pPr>
            <w:r w:rsidRPr="003D77F4">
              <w:rPr>
                <w:sz w:val="22"/>
                <w:lang w:val="id-ID"/>
              </w:rPr>
              <w:t xml:space="preserve">Penelitian ini hanya fokus pengembangan secara garis besar </w:t>
            </w:r>
          </w:p>
        </w:tc>
      </w:tr>
      <w:tr w:rsidR="00334857" w:rsidRPr="003D77F4" w14:paraId="50599570" w14:textId="77777777" w:rsidTr="0059768E">
        <w:tc>
          <w:tcPr>
            <w:tcW w:w="1879" w:type="dxa"/>
          </w:tcPr>
          <w:p w14:paraId="1D8E49BE" w14:textId="77777777" w:rsidR="00334857" w:rsidRPr="003D77F4" w:rsidRDefault="00334857" w:rsidP="00085D3C">
            <w:pPr>
              <w:spacing w:line="240" w:lineRule="auto"/>
              <w:jc w:val="left"/>
              <w:rPr>
                <w:sz w:val="22"/>
                <w:lang w:val="id-ID"/>
              </w:rPr>
            </w:pPr>
            <w:r w:rsidRPr="003D77F4">
              <w:rPr>
                <w:sz w:val="22"/>
                <w:lang w:val="id-ID"/>
              </w:rPr>
              <w:t>Jumlah anggota dalam project</w:t>
            </w:r>
          </w:p>
        </w:tc>
        <w:tc>
          <w:tcPr>
            <w:tcW w:w="1330" w:type="dxa"/>
          </w:tcPr>
          <w:p w14:paraId="76AFCAF9" w14:textId="77777777" w:rsidR="00334857" w:rsidRPr="003D77F4" w:rsidRDefault="00334857" w:rsidP="00AA758D">
            <w:pPr>
              <w:jc w:val="left"/>
              <w:rPr>
                <w:sz w:val="22"/>
                <w:lang w:val="id-ID"/>
              </w:rPr>
            </w:pPr>
            <w:r w:rsidRPr="003D77F4">
              <w:rPr>
                <w:sz w:val="22"/>
                <w:lang w:val="id-ID"/>
              </w:rPr>
              <w:t>Cukup 1 orang jika lebih lebih baik</w:t>
            </w:r>
          </w:p>
        </w:tc>
        <w:tc>
          <w:tcPr>
            <w:tcW w:w="1330" w:type="dxa"/>
          </w:tcPr>
          <w:p w14:paraId="510AA133" w14:textId="77777777" w:rsidR="00334857" w:rsidRPr="003D77F4" w:rsidRDefault="00334857" w:rsidP="00AA758D">
            <w:pPr>
              <w:jc w:val="left"/>
              <w:rPr>
                <w:sz w:val="22"/>
                <w:lang w:val="id-ID"/>
              </w:rPr>
            </w:pPr>
            <w:r w:rsidRPr="003D77F4">
              <w:rPr>
                <w:sz w:val="22"/>
                <w:lang w:val="id-ID"/>
              </w:rPr>
              <w:t>Lima sampai sepuluh  orang</w:t>
            </w:r>
          </w:p>
        </w:tc>
        <w:tc>
          <w:tcPr>
            <w:tcW w:w="1700" w:type="dxa"/>
          </w:tcPr>
          <w:p w14:paraId="1FD70D5A" w14:textId="5FEBA4E3" w:rsidR="00334857" w:rsidRPr="0059768E" w:rsidRDefault="0059768E" w:rsidP="00AA758D">
            <w:pPr>
              <w:jc w:val="left"/>
              <w:rPr>
                <w:sz w:val="22"/>
              </w:rPr>
            </w:pPr>
            <w:r>
              <w:rPr>
                <w:sz w:val="22"/>
              </w:rPr>
              <w:t>Efektif digunakan walau jumlah tim sedikit</w:t>
            </w:r>
          </w:p>
        </w:tc>
        <w:tc>
          <w:tcPr>
            <w:tcW w:w="1694" w:type="dxa"/>
          </w:tcPr>
          <w:p w14:paraId="1827F7C9" w14:textId="77777777" w:rsidR="00334857" w:rsidRPr="003D77F4" w:rsidRDefault="00334857" w:rsidP="00AA758D">
            <w:pPr>
              <w:jc w:val="left"/>
              <w:rPr>
                <w:sz w:val="22"/>
                <w:lang w:val="id-ID"/>
              </w:rPr>
            </w:pPr>
            <w:r w:rsidRPr="003D77F4">
              <w:rPr>
                <w:sz w:val="22"/>
                <w:lang w:val="id-ID"/>
              </w:rPr>
              <w:t>Penelitian ini dikerjakan oleh 2 orang</w:t>
            </w:r>
          </w:p>
        </w:tc>
      </w:tr>
      <w:tr w:rsidR="00334857" w:rsidRPr="003D77F4" w14:paraId="4FBE6C93" w14:textId="77777777" w:rsidTr="0059768E">
        <w:tc>
          <w:tcPr>
            <w:tcW w:w="1879" w:type="dxa"/>
          </w:tcPr>
          <w:p w14:paraId="17C6C51A" w14:textId="77777777" w:rsidR="00334857" w:rsidRPr="003D77F4" w:rsidRDefault="00334857" w:rsidP="00085D3C">
            <w:pPr>
              <w:jc w:val="left"/>
              <w:rPr>
                <w:sz w:val="22"/>
                <w:lang w:val="id-ID"/>
              </w:rPr>
            </w:pPr>
            <w:r w:rsidRPr="003D77F4">
              <w:rPr>
                <w:sz w:val="22"/>
                <w:lang w:val="id-ID"/>
              </w:rPr>
              <w:t>Pemilihan kerangka kerja</w:t>
            </w:r>
          </w:p>
        </w:tc>
        <w:tc>
          <w:tcPr>
            <w:tcW w:w="6054" w:type="dxa"/>
            <w:gridSpan w:val="4"/>
          </w:tcPr>
          <w:p w14:paraId="3F844100" w14:textId="56F37E0E" w:rsidR="00334857" w:rsidRPr="00C015C9" w:rsidRDefault="00334857" w:rsidP="00085D3C">
            <w:pPr>
              <w:jc w:val="left"/>
              <w:rPr>
                <w:sz w:val="22"/>
              </w:rPr>
            </w:pPr>
            <w:r w:rsidRPr="003D77F4">
              <w:rPr>
                <w:sz w:val="22"/>
                <w:lang w:val="id-ID"/>
              </w:rPr>
              <w:t xml:space="preserve">Kerangka kerja yang dipilih adalah </w:t>
            </w:r>
            <w:r w:rsidR="00C015C9" w:rsidRPr="00C015C9">
              <w:rPr>
                <w:i/>
                <w:iCs/>
                <w:sz w:val="22"/>
              </w:rPr>
              <w:t>prototyping model</w:t>
            </w:r>
            <w:r w:rsidRPr="00C015C9">
              <w:rPr>
                <w:i/>
                <w:iCs/>
                <w:sz w:val="22"/>
                <w:lang w:val="id-ID"/>
              </w:rPr>
              <w:t>l</w:t>
            </w:r>
            <w:r w:rsidRPr="003D77F4">
              <w:rPr>
                <w:i/>
                <w:iCs/>
                <w:sz w:val="22"/>
                <w:lang w:val="id-ID"/>
              </w:rPr>
              <w:t xml:space="preserve"> </w:t>
            </w:r>
            <w:r w:rsidRPr="003D77F4">
              <w:rPr>
                <w:sz w:val="22"/>
                <w:lang w:val="id-ID"/>
              </w:rPr>
              <w:t xml:space="preserve">karena dengan metode </w:t>
            </w:r>
            <w:r w:rsidR="00C015C9" w:rsidRPr="00C015C9">
              <w:rPr>
                <w:i/>
                <w:iCs/>
                <w:sz w:val="22"/>
              </w:rPr>
              <w:t>prototyping model</w:t>
            </w:r>
            <w:r w:rsidR="00C015C9" w:rsidRPr="00C015C9">
              <w:rPr>
                <w:i/>
                <w:iCs/>
                <w:sz w:val="22"/>
                <w:lang w:val="id-ID"/>
              </w:rPr>
              <w:t>l</w:t>
            </w:r>
            <w:r w:rsidR="00C015C9" w:rsidRPr="003D77F4">
              <w:rPr>
                <w:i/>
                <w:iCs/>
                <w:sz w:val="22"/>
                <w:lang w:val="id-ID"/>
              </w:rPr>
              <w:t xml:space="preserve"> </w:t>
            </w:r>
            <w:r w:rsidRPr="003D77F4">
              <w:rPr>
                <w:sz w:val="22"/>
                <w:lang w:val="id-ID"/>
              </w:rPr>
              <w:t>cocok dengan pembangunan aplikasi yang memiliki tim dengan jumlah anggota yang kecil.</w:t>
            </w:r>
            <w:r w:rsidR="00C015C9">
              <w:rPr>
                <w:sz w:val="22"/>
              </w:rPr>
              <w:t xml:space="preserve"> </w:t>
            </w:r>
            <w:r w:rsidR="00C015C9" w:rsidRPr="00C015C9">
              <w:rPr>
                <w:i/>
                <w:iCs/>
                <w:sz w:val="22"/>
              </w:rPr>
              <w:t>Prototyping model</w:t>
            </w:r>
            <w:r w:rsidR="00C015C9">
              <w:rPr>
                <w:sz w:val="22"/>
              </w:rPr>
              <w:t xml:space="preserve"> juga memiliki karakteristik yang sesuai dengan yang dibutuhkan oleh penelitian ini.</w:t>
            </w:r>
          </w:p>
        </w:tc>
      </w:tr>
      <w:bookmarkEnd w:id="56"/>
    </w:tbl>
    <w:p w14:paraId="5758197E" w14:textId="77777777" w:rsidR="00334857" w:rsidRPr="003D77F4" w:rsidRDefault="00334857" w:rsidP="00334857"/>
    <w:p w14:paraId="69D6EBA9" w14:textId="77777777" w:rsidR="00334857" w:rsidRPr="003D77F4" w:rsidRDefault="00334857" w:rsidP="00334857">
      <w:pPr>
        <w:rPr>
          <w:lang w:eastAsia="x-none"/>
        </w:rPr>
      </w:pPr>
    </w:p>
    <w:p w14:paraId="751B9A04" w14:textId="77777777" w:rsidR="00334857" w:rsidRPr="003D77F4" w:rsidRDefault="00334857" w:rsidP="00334857">
      <w:pPr>
        <w:spacing w:line="259" w:lineRule="auto"/>
        <w:jc w:val="left"/>
        <w:rPr>
          <w:lang w:eastAsia="x-none"/>
        </w:rPr>
      </w:pPr>
      <w:r w:rsidRPr="003D77F4">
        <w:rPr>
          <w:lang w:eastAsia="x-none"/>
        </w:rPr>
        <w:br w:type="page"/>
      </w:r>
    </w:p>
    <w:p w14:paraId="3EF093AC" w14:textId="77777777" w:rsidR="00334857" w:rsidRPr="003D77F4" w:rsidRDefault="00334857" w:rsidP="00334857">
      <w:pPr>
        <w:pStyle w:val="Heading1"/>
        <w:ind w:hanging="142"/>
        <w:rPr>
          <w:lang w:val="id-ID"/>
        </w:rPr>
      </w:pPr>
      <w:bookmarkStart w:id="59" w:name="_Toc107425135"/>
      <w:r w:rsidRPr="003D77F4">
        <w:rPr>
          <w:lang w:val="id-ID"/>
        </w:rPr>
        <w:lastRenderedPageBreak/>
        <w:t>Metodologi Penelitian</w:t>
      </w:r>
      <w:bookmarkEnd w:id="59"/>
      <w:r w:rsidRPr="003D77F4">
        <w:rPr>
          <w:lang w:val="id-ID"/>
        </w:rPr>
        <w:t xml:space="preserve"> </w:t>
      </w:r>
    </w:p>
    <w:p w14:paraId="2E5E1004" w14:textId="77777777" w:rsidR="00334857" w:rsidRPr="003D77F4" w:rsidRDefault="00334857" w:rsidP="00334857">
      <w:pPr>
        <w:pStyle w:val="Heading2"/>
        <w:spacing w:after="0" w:line="360" w:lineRule="auto"/>
        <w:rPr>
          <w:lang w:val="id-ID"/>
        </w:rPr>
      </w:pPr>
      <w:bookmarkStart w:id="60" w:name="_Toc107425136"/>
      <w:r w:rsidRPr="003D77F4">
        <w:rPr>
          <w:lang w:val="id-ID"/>
        </w:rPr>
        <w:t>Model Konseptual</w:t>
      </w:r>
      <w:bookmarkEnd w:id="60"/>
    </w:p>
    <w:p w14:paraId="69993DD2" w14:textId="77777777" w:rsidR="00334857" w:rsidRPr="003D77F4" w:rsidRDefault="00334857" w:rsidP="00334857">
      <w:pPr>
        <w:rPr>
          <w:lang w:eastAsia="x-none"/>
        </w:rPr>
      </w:pPr>
      <w:r w:rsidRPr="003D77F4">
        <w:rPr>
          <w:lang w:eastAsia="x-none"/>
        </w:rPr>
        <w:t xml:space="preserve">Model konseptual adalah sebuah konsep berpikir yang bertujuan untuk membantu peneliti untuk merumuskan solusi dari masalah yang ada (Tawwakal,2021). Model pada gambar </w:t>
      </w:r>
      <w:r w:rsidRPr="003D77F4">
        <w:rPr>
          <w:cs/>
          <w:lang w:eastAsia="x-none"/>
        </w:rPr>
        <w:t>‎</w:t>
      </w:r>
      <w:r w:rsidRPr="003D77F4">
        <w:rPr>
          <w:lang w:eastAsia="x-none"/>
        </w:rPr>
        <w:t xml:space="preserve">III 1 digunakan sebagai dasar untuk mengidentifikasikan dan mengevaluasi masalah. Pada penelitian ini penulis menggunakan konsep Design science research yang dikembangkan oleh Alan Hevner dan Samir Chatterjee. </w:t>
      </w:r>
    </w:p>
    <w:p w14:paraId="36E58F5C" w14:textId="77777777" w:rsidR="00334857" w:rsidRPr="003D77F4" w:rsidRDefault="00334857" w:rsidP="00334857">
      <w:pPr>
        <w:rPr>
          <w:lang w:eastAsia="x-none"/>
        </w:rPr>
      </w:pPr>
      <w:r w:rsidRPr="003D77F4">
        <w:rPr>
          <w:lang w:eastAsia="x-none"/>
        </w:rPr>
        <w:t>Design science research adalah paradigma penelitian di mana  desainer mengimplementasikan pengetahuan baru ke dalam bukti ilmiah dengan menciptakan artefak inovatif untuk menjawab pertanyaan yang berkaitan dengan masalah manusia. Artefak yang dihasilkan berguna dan mendasar untuk memahami masalah (Hevner et al.,2010).</w:t>
      </w:r>
    </w:p>
    <w:p w14:paraId="1FB98FBF" w14:textId="77777777" w:rsidR="00334857" w:rsidRPr="003D77F4" w:rsidRDefault="00334857" w:rsidP="00334857">
      <w:pPr>
        <w:spacing w:after="0"/>
        <w:jc w:val="center"/>
        <w:rPr>
          <w:lang w:eastAsia="x-none"/>
        </w:rPr>
      </w:pPr>
      <w:r w:rsidRPr="003D77F4">
        <w:rPr>
          <w:lang w:eastAsia="x-none"/>
        </w:rPr>
        <w:drawing>
          <wp:inline distT="0" distB="0" distL="0" distR="0" wp14:anchorId="119E5137" wp14:editId="019E5671">
            <wp:extent cx="3799518" cy="247006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0"/>
                    <a:srcRect l="1468" t="4443" r="4630" b="4781"/>
                    <a:stretch/>
                  </pic:blipFill>
                  <pic:spPr bwMode="auto">
                    <a:xfrm>
                      <a:off x="0" y="0"/>
                      <a:ext cx="3799518" cy="2470067"/>
                    </a:xfrm>
                    <a:prstGeom prst="rect">
                      <a:avLst/>
                    </a:prstGeom>
                    <a:ln>
                      <a:noFill/>
                    </a:ln>
                    <a:extLst>
                      <a:ext uri="{53640926-AAD7-44D8-BBD7-CCE9431645EC}">
                        <a14:shadowObscured xmlns:a14="http://schemas.microsoft.com/office/drawing/2010/main"/>
                      </a:ext>
                    </a:extLst>
                  </pic:spPr>
                </pic:pic>
              </a:graphicData>
            </a:graphic>
          </wp:inline>
        </w:drawing>
      </w:r>
    </w:p>
    <w:p w14:paraId="2CCC4544" w14:textId="77777777" w:rsidR="00334857" w:rsidRPr="003D77F4" w:rsidRDefault="00334857" w:rsidP="00334857">
      <w:pPr>
        <w:pStyle w:val="Caption"/>
        <w:rPr>
          <w:lang w:val="id-ID"/>
        </w:rPr>
      </w:pPr>
      <w:bookmarkStart w:id="61" w:name="_Toc106343686"/>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Model Konseptual</w:t>
      </w:r>
      <w:bookmarkEnd w:id="61"/>
    </w:p>
    <w:p w14:paraId="338A01FE" w14:textId="0FF4BA8A" w:rsidR="00334857" w:rsidRPr="003D77F4" w:rsidRDefault="00334857" w:rsidP="00334857">
      <w:pPr>
        <w:rPr>
          <w:lang w:eastAsia="x-none"/>
        </w:rPr>
      </w:pPr>
      <w:r w:rsidRPr="003D77F4">
        <w:rPr>
          <w:lang w:eastAsia="x-none"/>
        </w:rPr>
        <w:t xml:space="preserve">Pada penelitian ini admin, awak kapal dan anggota TKBM terlibat sebagai pihak yang memerlukan adanya aplikasi penyaluran tenaga kerja TKBM. Metodologi pengembangan yang digunakan untuk mendukung penelitian adalah metode </w:t>
      </w:r>
      <w:r w:rsidR="00C42A34">
        <w:rPr>
          <w:i/>
          <w:iCs/>
          <w:lang w:val="en-US" w:eastAsia="x-none"/>
        </w:rPr>
        <w:t>prototyping model</w:t>
      </w:r>
      <w:r w:rsidRPr="003D77F4">
        <w:rPr>
          <w:lang w:eastAsia="x-none"/>
        </w:rPr>
        <w:t xml:space="preserve"> untuk pengembangan aplikasi penyaluran tenaga kerja TKBM. Penulis menggunakan metode ini </w:t>
      </w:r>
      <w:r w:rsidR="00C015C9" w:rsidRPr="00C015C9">
        <w:rPr>
          <w:lang w:eastAsia="x-none"/>
        </w:rPr>
        <w:t xml:space="preserve">karena </w:t>
      </w:r>
      <w:r w:rsidRPr="003D77F4">
        <w:rPr>
          <w:lang w:eastAsia="x-none"/>
        </w:rPr>
        <w:t xml:space="preserve">menggunakan pendekatan sekuensial, dimulai dari mengumpulkan kebutuhan fungsional aplikasi, melakukan perancangan sistem, kemudian pembuatan aplikasi dan setelah itu akan memasuki fase evaluasi menggunakan metode </w:t>
      </w:r>
      <w:r w:rsidRPr="003D77F4">
        <w:rPr>
          <w:i/>
          <w:iCs/>
          <w:lang w:eastAsia="x-none"/>
        </w:rPr>
        <w:t>Blackbox Testing</w:t>
      </w:r>
      <w:r w:rsidRPr="003D77F4">
        <w:rPr>
          <w:lang w:eastAsia="x-none"/>
        </w:rPr>
        <w:t xml:space="preserve"> dan </w:t>
      </w:r>
      <w:r w:rsidRPr="003D77F4">
        <w:rPr>
          <w:i/>
          <w:iCs/>
          <w:lang w:eastAsia="x-none"/>
        </w:rPr>
        <w:t>Whitebox Testing</w:t>
      </w:r>
      <w:r w:rsidRPr="003D77F4">
        <w:rPr>
          <w:lang w:eastAsia="x-none"/>
        </w:rPr>
        <w:t xml:space="preserve">. </w:t>
      </w:r>
    </w:p>
    <w:p w14:paraId="507B4144" w14:textId="77777777" w:rsidR="00334857" w:rsidRPr="00093044" w:rsidRDefault="00334857" w:rsidP="00334857">
      <w:pPr>
        <w:pStyle w:val="Heading2"/>
        <w:rPr>
          <w:lang w:val="id-ID"/>
        </w:rPr>
      </w:pPr>
      <w:bookmarkStart w:id="62" w:name="_Toc59524641"/>
      <w:bookmarkStart w:id="63" w:name="_Toc107425137"/>
      <w:r w:rsidRPr="00093044">
        <w:rPr>
          <w:rStyle w:val="hps"/>
          <w:lang w:val="id-ID"/>
        </w:rPr>
        <w:lastRenderedPageBreak/>
        <w:t>Sistematika Penyelesaian Masalah</w:t>
      </w:r>
      <w:bookmarkEnd w:id="62"/>
      <w:bookmarkEnd w:id="63"/>
    </w:p>
    <w:p w14:paraId="2383BF4C" w14:textId="4DF3C60D" w:rsidR="00334857" w:rsidRPr="003D77F4" w:rsidRDefault="00334857" w:rsidP="00334857">
      <w:pPr>
        <w:rPr>
          <w:lang w:eastAsia="x-none"/>
        </w:rPr>
      </w:pPr>
      <w:r w:rsidRPr="003D77F4">
        <w:rPr>
          <w:lang w:eastAsia="x-none"/>
        </w:rPr>
        <w:t xml:space="preserve">Pada sub bab ini, penulis akan menjelaskan langkah-langkah atau tahapan penelitian menggunakan metode </w:t>
      </w:r>
      <w:r w:rsidR="00093044">
        <w:rPr>
          <w:i/>
          <w:iCs/>
          <w:lang w:val="en-US" w:eastAsia="x-none"/>
        </w:rPr>
        <w:t>prototyping model</w:t>
      </w:r>
      <w:r w:rsidRPr="003D77F4">
        <w:rPr>
          <w:lang w:eastAsia="x-none"/>
        </w:rPr>
        <w:t xml:space="preserve">, dan menjelaskan setiap tahapan dalam pemecahan masalah. </w:t>
      </w:r>
    </w:p>
    <w:p w14:paraId="104E882D" w14:textId="77777777" w:rsidR="00334857" w:rsidRPr="003D77F4" w:rsidRDefault="00334857" w:rsidP="00334857">
      <w:pPr>
        <w:spacing w:after="0"/>
        <w:ind w:left="284"/>
        <w:rPr>
          <w:lang w:eastAsia="x-none"/>
        </w:rPr>
      </w:pPr>
      <w:r w:rsidRPr="003D77F4">
        <w:rPr>
          <w:lang w:eastAsia="x-none"/>
        </w:rPr>
        <w:drawing>
          <wp:inline distT="0" distB="0" distL="0" distR="0" wp14:anchorId="3266EE04" wp14:editId="2DF8D60B">
            <wp:extent cx="4552557" cy="585096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4552557" cy="5850968"/>
                    </a:xfrm>
                    <a:prstGeom prst="rect">
                      <a:avLst/>
                    </a:prstGeom>
                  </pic:spPr>
                </pic:pic>
              </a:graphicData>
            </a:graphic>
          </wp:inline>
        </w:drawing>
      </w:r>
    </w:p>
    <w:p w14:paraId="2FCAD75A" w14:textId="77777777" w:rsidR="00334857" w:rsidRPr="003D77F4" w:rsidRDefault="00334857" w:rsidP="00334857">
      <w:pPr>
        <w:pStyle w:val="Caption"/>
        <w:rPr>
          <w:lang w:val="id-ID"/>
        </w:rPr>
      </w:pPr>
      <w:bookmarkStart w:id="64" w:name="_Toc106343687"/>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Gambar Sistematika </w:t>
      </w:r>
      <w:r w:rsidRPr="003D77F4">
        <w:rPr>
          <w:rStyle w:val="hps"/>
          <w:lang w:val="id-ID"/>
        </w:rPr>
        <w:t>Penyelesaian Masalah</w:t>
      </w:r>
      <w:bookmarkEnd w:id="64"/>
    </w:p>
    <w:p w14:paraId="13B46998" w14:textId="77777777" w:rsidR="00334857" w:rsidRPr="00620C58" w:rsidRDefault="00334857" w:rsidP="00620C58">
      <w:pPr>
        <w:pStyle w:val="Heading3"/>
        <w:rPr>
          <w:lang w:val="id-ID"/>
        </w:rPr>
      </w:pPr>
      <w:bookmarkStart w:id="65" w:name="_Toc107425138"/>
      <w:r w:rsidRPr="00620C58">
        <w:rPr>
          <w:i/>
          <w:iCs/>
          <w:lang w:val="id-ID"/>
        </w:rPr>
        <w:t>Prototyping</w:t>
      </w:r>
      <w:r w:rsidRPr="00620C58">
        <w:rPr>
          <w:lang w:val="id-ID"/>
        </w:rPr>
        <w:t xml:space="preserve"> </w:t>
      </w:r>
      <w:r w:rsidRPr="00620C58">
        <w:rPr>
          <w:i/>
          <w:iCs/>
          <w:lang w:val="id-ID"/>
        </w:rPr>
        <w:t>Model</w:t>
      </w:r>
      <w:bookmarkEnd w:id="65"/>
    </w:p>
    <w:p w14:paraId="0B43B427" w14:textId="77777777" w:rsidR="00334857" w:rsidRPr="00FD19D8" w:rsidRDefault="00334857" w:rsidP="00334857">
      <w:pPr>
        <w:rPr>
          <w:lang w:eastAsia="x-none"/>
        </w:rPr>
      </w:pPr>
      <w:r w:rsidRPr="00FD19D8">
        <w:rPr>
          <w:lang w:eastAsia="x-none"/>
        </w:rPr>
        <w:t xml:space="preserve">Tahap ini merupakan fase utama pengembangan sistem sebagai hasil akhir dari penelitian. Pada tahapan ini digunakan tahapan utama </w:t>
      </w:r>
      <w:r w:rsidRPr="00FD19D8">
        <w:rPr>
          <w:i/>
          <w:iCs/>
          <w:lang w:val="en-US" w:eastAsia="x-none"/>
        </w:rPr>
        <w:t xml:space="preserve">prototyping model </w:t>
      </w:r>
      <w:r w:rsidRPr="00FD19D8">
        <w:rPr>
          <w:lang w:val="en-US" w:eastAsia="x-none"/>
        </w:rPr>
        <w:t xml:space="preserve"> </w:t>
      </w:r>
      <w:r w:rsidRPr="00FD19D8">
        <w:rPr>
          <w:lang w:eastAsia="x-none"/>
        </w:rPr>
        <w:t>karena wilayah penelitian berfokus pada desain dan pengembangan.</w:t>
      </w:r>
    </w:p>
    <w:p w14:paraId="3F62FE08" w14:textId="77777777" w:rsidR="00334857" w:rsidRPr="003D77F4" w:rsidRDefault="00334857" w:rsidP="00334857">
      <w:pPr>
        <w:pStyle w:val="Heading4"/>
        <w:spacing w:line="360" w:lineRule="auto"/>
        <w:rPr>
          <w:lang w:val="id-ID"/>
        </w:rPr>
      </w:pPr>
      <w:bookmarkStart w:id="66" w:name="_Toc107425139"/>
      <w:r w:rsidRPr="00620C58">
        <w:rPr>
          <w:i/>
          <w:iCs/>
          <w:lang w:val="id-ID"/>
        </w:rPr>
        <w:lastRenderedPageBreak/>
        <w:t>Communication</w:t>
      </w:r>
      <w:bookmarkEnd w:id="66"/>
      <w:r w:rsidRPr="003D77F4">
        <w:rPr>
          <w:lang w:val="id-ID"/>
        </w:rPr>
        <w:t xml:space="preserve"> </w:t>
      </w:r>
    </w:p>
    <w:p w14:paraId="53B845C8" w14:textId="77777777" w:rsidR="00334857" w:rsidRPr="003D77F4" w:rsidRDefault="00334857" w:rsidP="00334857">
      <w:pPr>
        <w:rPr>
          <w:lang w:eastAsia="x-none"/>
        </w:rPr>
      </w:pPr>
      <w:r w:rsidRPr="003D77F4">
        <w:rPr>
          <w:lang w:eastAsia="x-none"/>
        </w:rPr>
        <w:t xml:space="preserve">Tahap ini meruapakan tahap awal dari metode </w:t>
      </w:r>
      <w:r w:rsidRPr="003D77F4">
        <w:rPr>
          <w:i/>
          <w:iCs/>
          <w:lang w:eastAsia="x-none"/>
        </w:rPr>
        <w:t xml:space="preserve">prototyping model, </w:t>
      </w:r>
      <w:r w:rsidRPr="003D77F4">
        <w:rPr>
          <w:lang w:eastAsia="x-none"/>
        </w:rPr>
        <w:t>pada tahap ini akan dilakukan proses pengumpulan data pada Koperasi TKBM. Tahap ini bertujuan untuk mengetahui permasalahan yang ada dan akan mendefinisikan kebutuhan yang berdasar pada data yang telah dikumpulkan.</w:t>
      </w:r>
    </w:p>
    <w:p w14:paraId="5F59F16E" w14:textId="4F2CF3B4" w:rsidR="00334857" w:rsidRDefault="00334857" w:rsidP="00334857">
      <w:pPr>
        <w:pStyle w:val="Heading4"/>
        <w:spacing w:line="360" w:lineRule="auto"/>
        <w:rPr>
          <w:lang w:val="id-ID"/>
        </w:rPr>
      </w:pPr>
      <w:bookmarkStart w:id="67" w:name="_Toc107425140"/>
      <w:r w:rsidRPr="00620C58">
        <w:rPr>
          <w:i/>
          <w:iCs/>
          <w:lang w:val="id-ID"/>
        </w:rPr>
        <w:t>Quick Planning &amp; Modelling Quick</w:t>
      </w:r>
      <w:r w:rsidRPr="003D77F4">
        <w:rPr>
          <w:lang w:val="id-ID"/>
        </w:rPr>
        <w:t xml:space="preserve"> </w:t>
      </w:r>
      <w:r w:rsidRPr="00620C58">
        <w:rPr>
          <w:i/>
          <w:iCs/>
          <w:lang w:val="id-ID"/>
        </w:rPr>
        <w:t>Design</w:t>
      </w:r>
      <w:bookmarkEnd w:id="67"/>
    </w:p>
    <w:p w14:paraId="188FF8C2" w14:textId="77777777" w:rsidR="00334857" w:rsidRPr="003D77F4" w:rsidRDefault="00334857" w:rsidP="00334857">
      <w:pPr>
        <w:rPr>
          <w:lang w:val="en-US" w:eastAsia="x-none"/>
        </w:rPr>
      </w:pPr>
      <w:r>
        <w:rPr>
          <w:lang w:val="en-US" w:eastAsia="x-none"/>
        </w:rPr>
        <w:t xml:space="preserve">Setelah melakukan pengumpulan dan pengolahan data, pada tahap ini akan dilakukan perencanaan system berdasarkan spesifikasi kebutuhan yang telah dibuat. Perencanaan yang akan dibuat dalam tahap ini adalah </w:t>
      </w:r>
      <w:r w:rsidRPr="001979F5">
        <w:rPr>
          <w:i/>
          <w:iCs/>
          <w:lang w:val="en-US" w:eastAsia="x-none"/>
        </w:rPr>
        <w:t>Use Case Diagram, Sequence Diagram dan Class Diagram.</w:t>
      </w:r>
    </w:p>
    <w:p w14:paraId="6646DE40" w14:textId="77777777" w:rsidR="00334857" w:rsidRPr="003D77F4" w:rsidRDefault="00334857" w:rsidP="00334857">
      <w:pPr>
        <w:pStyle w:val="Heading4"/>
        <w:spacing w:line="360" w:lineRule="auto"/>
        <w:rPr>
          <w:lang w:val="id-ID"/>
        </w:rPr>
      </w:pPr>
      <w:bookmarkStart w:id="68" w:name="_Toc107425141"/>
      <w:r w:rsidRPr="00620C58">
        <w:rPr>
          <w:i/>
          <w:iCs/>
          <w:lang w:val="id-ID"/>
        </w:rPr>
        <w:t xml:space="preserve">Construction </w:t>
      </w:r>
      <w:r w:rsidRPr="00620C58">
        <w:rPr>
          <w:i/>
          <w:iCs/>
          <w:highlight w:val="yellow"/>
          <w:lang w:val="id-ID"/>
        </w:rPr>
        <w:t>of</w:t>
      </w:r>
      <w:r w:rsidRPr="001979F5">
        <w:rPr>
          <w:highlight w:val="yellow"/>
          <w:lang w:val="id-ID"/>
        </w:rPr>
        <w:t xml:space="preserve"> </w:t>
      </w:r>
      <w:r w:rsidRPr="00620C58">
        <w:rPr>
          <w:i/>
          <w:iCs/>
          <w:highlight w:val="yellow"/>
          <w:lang w:val="id-ID"/>
        </w:rPr>
        <w:t>Prototype</w:t>
      </w:r>
      <w:bookmarkEnd w:id="68"/>
    </w:p>
    <w:p w14:paraId="47C92ACC" w14:textId="77777777" w:rsidR="00334857" w:rsidRPr="001979F5" w:rsidRDefault="00334857" w:rsidP="00334857">
      <w:pPr>
        <w:rPr>
          <w:lang w:eastAsia="x-none"/>
        </w:rPr>
      </w:pPr>
      <w:r w:rsidRPr="001979F5">
        <w:rPr>
          <w:lang w:eastAsia="x-none"/>
        </w:rPr>
        <w:t xml:space="preserve">Tahap ini merupakan tahap untuk melakukan perancangan </w:t>
      </w:r>
      <w:r w:rsidRPr="001979F5">
        <w:rPr>
          <w:i/>
          <w:iCs/>
          <w:lang w:eastAsia="x-none"/>
        </w:rPr>
        <w:t>user interface</w:t>
      </w:r>
      <w:r w:rsidRPr="001979F5">
        <w:rPr>
          <w:lang w:eastAsia="x-none"/>
        </w:rPr>
        <w:t xml:space="preserve"> untuk membantu mempermudah gambaran aplikasi yang akan dibangun. Kemudian mengembangkan </w:t>
      </w:r>
      <w:r w:rsidRPr="001979F5">
        <w:rPr>
          <w:i/>
          <w:iCs/>
          <w:lang w:eastAsia="x-none"/>
        </w:rPr>
        <w:t>database</w:t>
      </w:r>
      <w:r w:rsidRPr="001979F5">
        <w:rPr>
          <w:lang w:eastAsia="x-none"/>
        </w:rPr>
        <w:t xml:space="preserve"> untuk mengelompokkan dan mengidentifikasikan data yang telah dimasukkan. Setelah itu akan dilakukan penulisan kode pemrograman aplikasi untuk membangun aplikasi secara utuh.</w:t>
      </w:r>
    </w:p>
    <w:p w14:paraId="0B7B9D05" w14:textId="77777777" w:rsidR="00334857" w:rsidRPr="003D77F4" w:rsidRDefault="00334857" w:rsidP="00334857">
      <w:pPr>
        <w:pStyle w:val="Heading4"/>
        <w:spacing w:line="360" w:lineRule="auto"/>
        <w:rPr>
          <w:lang w:val="id-ID"/>
        </w:rPr>
      </w:pPr>
      <w:r w:rsidRPr="003D77F4">
        <w:rPr>
          <w:lang w:val="id-ID"/>
        </w:rPr>
        <w:t xml:space="preserve"> </w:t>
      </w:r>
      <w:bookmarkStart w:id="69" w:name="_Toc107425142"/>
      <w:r w:rsidRPr="00620C58">
        <w:rPr>
          <w:i/>
          <w:iCs/>
          <w:lang w:val="id-ID"/>
        </w:rPr>
        <w:t>Deployment, Delivery &amp;</w:t>
      </w:r>
      <w:r w:rsidRPr="003D77F4">
        <w:rPr>
          <w:lang w:val="id-ID"/>
        </w:rPr>
        <w:t xml:space="preserve"> </w:t>
      </w:r>
      <w:r w:rsidRPr="00620C58">
        <w:rPr>
          <w:i/>
          <w:iCs/>
          <w:lang w:val="id-ID"/>
        </w:rPr>
        <w:t>Feedback</w:t>
      </w:r>
      <w:bookmarkEnd w:id="69"/>
    </w:p>
    <w:p w14:paraId="2043722E" w14:textId="18A1DBCA" w:rsidR="00620C58" w:rsidRDefault="00334857" w:rsidP="00334857">
      <w:pPr>
        <w:rPr>
          <w:lang w:eastAsia="x-none"/>
        </w:rPr>
      </w:pPr>
      <w:r w:rsidRPr="001979F5">
        <w:rPr>
          <w:lang w:eastAsia="x-none"/>
        </w:rPr>
        <w:t>Pada tahap ini pemrograman yang telah dibuat pada proses sebelumnya akan diuji dengan menggunakan dua metode untuk melihat kecacatan dan alur data pada pemrograman yang telah dibuat dan memastikan aplikasi telah siap untuk digunakan.</w:t>
      </w:r>
      <w:r w:rsidRPr="003D77F4">
        <w:rPr>
          <w:lang w:eastAsia="x-none"/>
        </w:rPr>
        <w:t xml:space="preserve"> </w:t>
      </w:r>
    </w:p>
    <w:p w14:paraId="1479A143" w14:textId="77777777" w:rsidR="00620C58" w:rsidRDefault="00620C58">
      <w:pPr>
        <w:spacing w:line="259" w:lineRule="auto"/>
        <w:jc w:val="left"/>
        <w:rPr>
          <w:lang w:eastAsia="x-none"/>
        </w:rPr>
      </w:pPr>
      <w:r>
        <w:rPr>
          <w:lang w:eastAsia="x-none"/>
        </w:rPr>
        <w:br w:type="page"/>
      </w:r>
    </w:p>
    <w:p w14:paraId="56800C60" w14:textId="77777777" w:rsidR="00334857" w:rsidRPr="003D77F4" w:rsidRDefault="00334857" w:rsidP="00334857">
      <w:pPr>
        <w:pStyle w:val="Heading2"/>
        <w:rPr>
          <w:lang w:val="id-ID"/>
        </w:rPr>
      </w:pPr>
      <w:bookmarkStart w:id="70" w:name="_Toc59524642"/>
      <w:bookmarkStart w:id="71" w:name="_Toc107425143"/>
      <w:r w:rsidRPr="003D77F4">
        <w:rPr>
          <w:lang w:val="id-ID"/>
        </w:rPr>
        <w:lastRenderedPageBreak/>
        <w:t>Pengumpulan Data</w:t>
      </w:r>
      <w:bookmarkEnd w:id="70"/>
      <w:bookmarkEnd w:id="71"/>
    </w:p>
    <w:p w14:paraId="0967AB86" w14:textId="77777777" w:rsidR="00334857" w:rsidRPr="003D77F4" w:rsidRDefault="00334857" w:rsidP="00334857">
      <w:r w:rsidRPr="003D77F4">
        <w:rPr>
          <w:lang w:eastAsia="x-none"/>
        </w:rPr>
        <w:t>Tahap ini merupakan fase awal penelitian untuk menentukan topik dan latar belakang penelitian. Setelah latar belakang ditentukan, kajian teori ditulis untuk mendukung penelitian dan menjelaskan solusi dari masalah yang akan ditangani.</w:t>
      </w:r>
      <w:r w:rsidRPr="003D77F4">
        <w:t xml:space="preserve">. </w:t>
      </w:r>
    </w:p>
    <w:p w14:paraId="692BF5B0" w14:textId="77777777" w:rsidR="00334857" w:rsidRPr="003D77F4" w:rsidRDefault="00334857" w:rsidP="00334857">
      <w:r w:rsidRPr="003D77F4">
        <w:t>Pada penelitian ini menggunakan metode wawancara untuk mengumpulkan data agar mendapatkan gambaran mengenai masalah yang terjadi dan mengetahui kebutuhan yang diperlukan oleh Koperasi TKBM. Berikut merupakan detail data yang dibutuhkan pada penelitian ini.</w:t>
      </w:r>
    </w:p>
    <w:p w14:paraId="567D621D" w14:textId="77777777" w:rsidR="00334857" w:rsidRPr="003D77F4" w:rsidRDefault="00334857" w:rsidP="00334857">
      <w:pPr>
        <w:pStyle w:val="Caption"/>
        <w:rPr>
          <w:lang w:val="id-ID"/>
        </w:rPr>
      </w:pPr>
      <w:bookmarkStart w:id="72" w:name="_Toc107413895"/>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engumpulan Data</w:t>
      </w:r>
      <w:bookmarkEnd w:id="72"/>
    </w:p>
    <w:tbl>
      <w:tblPr>
        <w:tblStyle w:val="TableGrid"/>
        <w:tblW w:w="8217" w:type="dxa"/>
        <w:tblLook w:val="04A0" w:firstRow="1" w:lastRow="0" w:firstColumn="1" w:lastColumn="0" w:noHBand="0" w:noVBand="1"/>
      </w:tblPr>
      <w:tblGrid>
        <w:gridCol w:w="2122"/>
        <w:gridCol w:w="1559"/>
        <w:gridCol w:w="2159"/>
        <w:gridCol w:w="2377"/>
      </w:tblGrid>
      <w:tr w:rsidR="00334857" w:rsidRPr="003D77F4" w14:paraId="5A6EB91D" w14:textId="77777777" w:rsidTr="00C015C9">
        <w:tc>
          <w:tcPr>
            <w:tcW w:w="2122" w:type="dxa"/>
          </w:tcPr>
          <w:p w14:paraId="2329D212" w14:textId="77777777" w:rsidR="00334857" w:rsidRPr="003D77F4" w:rsidRDefault="00334857" w:rsidP="00085D3C">
            <w:pPr>
              <w:rPr>
                <w:lang w:val="id-ID"/>
              </w:rPr>
            </w:pPr>
            <w:r w:rsidRPr="003D77F4">
              <w:rPr>
                <w:lang w:val="id-ID"/>
              </w:rPr>
              <w:t>Partisipan</w:t>
            </w:r>
          </w:p>
        </w:tc>
        <w:tc>
          <w:tcPr>
            <w:tcW w:w="1559" w:type="dxa"/>
          </w:tcPr>
          <w:p w14:paraId="166CC6B9" w14:textId="77777777" w:rsidR="00334857" w:rsidRPr="003D77F4" w:rsidRDefault="00334857" w:rsidP="00085D3C">
            <w:pPr>
              <w:rPr>
                <w:lang w:val="id-ID"/>
              </w:rPr>
            </w:pPr>
            <w:r w:rsidRPr="003D77F4">
              <w:rPr>
                <w:lang w:val="id-ID"/>
              </w:rPr>
              <w:t xml:space="preserve">Peran </w:t>
            </w:r>
          </w:p>
        </w:tc>
        <w:tc>
          <w:tcPr>
            <w:tcW w:w="2159" w:type="dxa"/>
          </w:tcPr>
          <w:p w14:paraId="661053F0" w14:textId="77777777" w:rsidR="00334857" w:rsidRPr="003D77F4" w:rsidRDefault="00334857" w:rsidP="00085D3C">
            <w:pPr>
              <w:rPr>
                <w:lang w:val="id-ID"/>
              </w:rPr>
            </w:pPr>
            <w:r w:rsidRPr="003D77F4">
              <w:rPr>
                <w:lang w:val="id-ID"/>
              </w:rPr>
              <w:t>Teknik Pengumpulan Data</w:t>
            </w:r>
          </w:p>
        </w:tc>
        <w:tc>
          <w:tcPr>
            <w:tcW w:w="2377" w:type="dxa"/>
          </w:tcPr>
          <w:p w14:paraId="1B7108E3" w14:textId="77777777" w:rsidR="00334857" w:rsidRPr="003D77F4" w:rsidRDefault="00334857" w:rsidP="00085D3C">
            <w:pPr>
              <w:jc w:val="left"/>
              <w:rPr>
                <w:lang w:val="id-ID"/>
              </w:rPr>
            </w:pPr>
            <w:r w:rsidRPr="003D77F4">
              <w:rPr>
                <w:lang w:val="id-ID"/>
              </w:rPr>
              <w:t xml:space="preserve">Data yang dibutuhkan </w:t>
            </w:r>
          </w:p>
        </w:tc>
      </w:tr>
      <w:tr w:rsidR="00334857" w:rsidRPr="003D77F4" w14:paraId="4040D3C2" w14:textId="77777777" w:rsidTr="00C015C9">
        <w:tc>
          <w:tcPr>
            <w:tcW w:w="2122" w:type="dxa"/>
          </w:tcPr>
          <w:p w14:paraId="64C086C4" w14:textId="77777777" w:rsidR="00334857" w:rsidRPr="003D77F4" w:rsidRDefault="00334857" w:rsidP="00085D3C">
            <w:pPr>
              <w:rPr>
                <w:lang w:val="id-ID"/>
              </w:rPr>
            </w:pPr>
            <w:r w:rsidRPr="003D77F4">
              <w:rPr>
                <w:lang w:val="id-ID"/>
              </w:rPr>
              <w:t>Staff Administrasi Koperasi TKBM</w:t>
            </w:r>
          </w:p>
        </w:tc>
        <w:tc>
          <w:tcPr>
            <w:tcW w:w="1559" w:type="dxa"/>
          </w:tcPr>
          <w:p w14:paraId="48FF095C" w14:textId="77777777" w:rsidR="00334857" w:rsidRPr="003D77F4" w:rsidRDefault="00334857" w:rsidP="00085D3C">
            <w:pPr>
              <w:rPr>
                <w:lang w:val="id-ID"/>
              </w:rPr>
            </w:pPr>
            <w:r w:rsidRPr="003D77F4">
              <w:rPr>
                <w:lang w:val="id-ID"/>
              </w:rPr>
              <w:t>Admin</w:t>
            </w:r>
          </w:p>
        </w:tc>
        <w:tc>
          <w:tcPr>
            <w:tcW w:w="2159" w:type="dxa"/>
          </w:tcPr>
          <w:p w14:paraId="7B16E76F" w14:textId="77777777" w:rsidR="00334857" w:rsidRPr="003D77F4" w:rsidRDefault="00334857" w:rsidP="00085D3C">
            <w:pPr>
              <w:rPr>
                <w:lang w:val="id-ID"/>
              </w:rPr>
            </w:pPr>
            <w:r w:rsidRPr="003D77F4">
              <w:rPr>
                <w:lang w:val="id-ID"/>
              </w:rPr>
              <w:t>Wawancara</w:t>
            </w:r>
          </w:p>
        </w:tc>
        <w:tc>
          <w:tcPr>
            <w:tcW w:w="2377" w:type="dxa"/>
          </w:tcPr>
          <w:p w14:paraId="38B9856F" w14:textId="77777777" w:rsidR="00334857" w:rsidRPr="003D77F4" w:rsidRDefault="00334857" w:rsidP="00085D3C">
            <w:pPr>
              <w:rPr>
                <w:lang w:val="id-ID"/>
              </w:rPr>
            </w:pPr>
            <w:r w:rsidRPr="003D77F4">
              <w:rPr>
                <w:lang w:val="id-ID"/>
              </w:rPr>
              <w:t xml:space="preserve">Struktur organisasi, peran, proses validasi , alur operasional, </w:t>
            </w:r>
          </w:p>
        </w:tc>
      </w:tr>
      <w:tr w:rsidR="00334857" w:rsidRPr="003D77F4" w14:paraId="6FB7BCBA" w14:textId="77777777" w:rsidTr="00C015C9">
        <w:tc>
          <w:tcPr>
            <w:tcW w:w="2122" w:type="dxa"/>
          </w:tcPr>
          <w:p w14:paraId="12088A8D" w14:textId="77777777" w:rsidR="00334857" w:rsidRPr="003D77F4" w:rsidRDefault="00334857" w:rsidP="00085D3C">
            <w:pPr>
              <w:rPr>
                <w:lang w:val="id-ID"/>
              </w:rPr>
            </w:pPr>
            <w:r w:rsidRPr="003D77F4">
              <w:rPr>
                <w:lang w:val="id-ID"/>
              </w:rPr>
              <w:t>Pegawai Perusahaan Bongkar Muat</w:t>
            </w:r>
          </w:p>
        </w:tc>
        <w:tc>
          <w:tcPr>
            <w:tcW w:w="1559" w:type="dxa"/>
          </w:tcPr>
          <w:p w14:paraId="6CB80B3A" w14:textId="77777777" w:rsidR="00334857" w:rsidRPr="003D77F4" w:rsidRDefault="00334857" w:rsidP="00085D3C">
            <w:pPr>
              <w:rPr>
                <w:lang w:val="id-ID"/>
              </w:rPr>
            </w:pPr>
            <w:r w:rsidRPr="003D77F4">
              <w:rPr>
                <w:lang w:val="id-ID"/>
              </w:rPr>
              <w:t>Pengorder</w:t>
            </w:r>
          </w:p>
        </w:tc>
        <w:tc>
          <w:tcPr>
            <w:tcW w:w="2159" w:type="dxa"/>
          </w:tcPr>
          <w:p w14:paraId="6B939F43" w14:textId="77777777" w:rsidR="00334857" w:rsidRPr="003D77F4" w:rsidRDefault="00334857" w:rsidP="00085D3C">
            <w:pPr>
              <w:rPr>
                <w:lang w:val="id-ID"/>
              </w:rPr>
            </w:pPr>
            <w:r w:rsidRPr="003D77F4">
              <w:rPr>
                <w:lang w:val="id-ID"/>
              </w:rPr>
              <w:t>Wawancara</w:t>
            </w:r>
          </w:p>
        </w:tc>
        <w:tc>
          <w:tcPr>
            <w:tcW w:w="2377" w:type="dxa"/>
          </w:tcPr>
          <w:p w14:paraId="1951BC76" w14:textId="3A289BD4" w:rsidR="00334857" w:rsidRPr="00C015C9" w:rsidRDefault="00334857" w:rsidP="00085D3C">
            <w:r w:rsidRPr="003D77F4">
              <w:rPr>
                <w:lang w:val="id-ID"/>
              </w:rPr>
              <w:t>Profil, alur permohonan TKBM, pengalaman penggunaan web</w:t>
            </w:r>
            <w:r w:rsidR="00C015C9">
              <w:t>, masalah yang dihadapi</w:t>
            </w:r>
          </w:p>
        </w:tc>
      </w:tr>
    </w:tbl>
    <w:p w14:paraId="76D01ECF" w14:textId="77777777" w:rsidR="00334857" w:rsidRPr="003D77F4" w:rsidRDefault="00334857" w:rsidP="00334857">
      <w:pPr>
        <w:pStyle w:val="Heading2"/>
        <w:rPr>
          <w:lang w:val="id-ID"/>
        </w:rPr>
      </w:pPr>
      <w:bookmarkStart w:id="73" w:name="_Toc107425144"/>
      <w:r w:rsidRPr="003D77F4">
        <w:rPr>
          <w:lang w:val="id-ID"/>
        </w:rPr>
        <w:t>Pengolahan Data</w:t>
      </w:r>
      <w:bookmarkEnd w:id="73"/>
    </w:p>
    <w:p w14:paraId="293AD320" w14:textId="77777777" w:rsidR="00334857" w:rsidRPr="003D77F4" w:rsidRDefault="00334857" w:rsidP="00334857">
      <w:pPr>
        <w:rPr>
          <w:lang w:eastAsia="x-none"/>
        </w:rPr>
      </w:pPr>
      <w:r w:rsidRPr="003D77F4">
        <w:rPr>
          <w:lang w:eastAsia="x-none"/>
        </w:rPr>
        <w:t xml:space="preserve">Setelah dilakukan pengumpulan data kemudian akan dilakukan pengolahan data untuk membuat kebutuhan yang diperlukan untuk menyelesaikan masalah yang ada. Kemudian akan dibuat </w:t>
      </w:r>
      <w:r w:rsidRPr="003D77F4">
        <w:rPr>
          <w:i/>
          <w:iCs/>
          <w:lang w:eastAsia="x-none"/>
        </w:rPr>
        <w:t>Use Case Diagram</w:t>
      </w:r>
      <w:r w:rsidRPr="003D77F4">
        <w:rPr>
          <w:lang w:eastAsia="x-none"/>
        </w:rPr>
        <w:t xml:space="preserve"> untuk memetakan fungsi sistem secara menyeluruh. Setelah membuat </w:t>
      </w:r>
      <w:r w:rsidRPr="003D77F4">
        <w:rPr>
          <w:i/>
          <w:iCs/>
          <w:lang w:eastAsia="x-none"/>
        </w:rPr>
        <w:t>Use Case Diagram</w:t>
      </w:r>
      <w:r w:rsidRPr="003D77F4">
        <w:rPr>
          <w:lang w:eastAsia="x-none"/>
        </w:rPr>
        <w:t xml:space="preserve">, akan dibuat </w:t>
      </w:r>
      <w:r w:rsidRPr="003D77F4">
        <w:rPr>
          <w:i/>
          <w:iCs/>
          <w:lang w:eastAsia="x-none"/>
        </w:rPr>
        <w:t>Sequence Diagram</w:t>
      </w:r>
      <w:r w:rsidRPr="003D77F4">
        <w:rPr>
          <w:lang w:eastAsia="x-none"/>
        </w:rPr>
        <w:t xml:space="preserve"> ini sering digunakan untuk menggambarkan rangkaian langkah-langkah yang diambil dalam menanggapi suatu </w:t>
      </w:r>
      <w:r w:rsidRPr="003D77F4">
        <w:rPr>
          <w:i/>
          <w:iCs/>
          <w:lang w:eastAsia="x-none"/>
        </w:rPr>
        <w:t>event</w:t>
      </w:r>
      <w:r w:rsidRPr="003D77F4">
        <w:rPr>
          <w:lang w:eastAsia="x-none"/>
        </w:rPr>
        <w:t xml:space="preserve"> untuk menghasilkan keluaran tertentu. Kemudian akan membuat </w:t>
      </w:r>
      <w:r w:rsidRPr="003D77F4">
        <w:rPr>
          <w:i/>
          <w:iCs/>
          <w:lang w:eastAsia="x-none"/>
        </w:rPr>
        <w:t>Class Diagram</w:t>
      </w:r>
      <w:r w:rsidRPr="003D77F4">
        <w:rPr>
          <w:lang w:eastAsia="x-none"/>
        </w:rPr>
        <w:t xml:space="preserve"> untuk menunjukkan dengan jelas struktur  suatu sistem.</w:t>
      </w:r>
    </w:p>
    <w:p w14:paraId="50C24A11" w14:textId="77777777" w:rsidR="00334857" w:rsidRPr="003D77F4" w:rsidRDefault="00334857" w:rsidP="00334857">
      <w:pPr>
        <w:pStyle w:val="Heading2"/>
        <w:rPr>
          <w:lang w:val="id-ID"/>
        </w:rPr>
      </w:pPr>
      <w:bookmarkStart w:id="74" w:name="_Toc107425145"/>
      <w:r w:rsidRPr="003D77F4">
        <w:rPr>
          <w:lang w:val="id-ID"/>
        </w:rPr>
        <w:lastRenderedPageBreak/>
        <w:t>Metode Evaluasi</w:t>
      </w:r>
      <w:bookmarkEnd w:id="74"/>
    </w:p>
    <w:p w14:paraId="2496E4F6" w14:textId="77777777" w:rsidR="00620C58" w:rsidRDefault="00334857" w:rsidP="00620C58">
      <w:pPr>
        <w:rPr>
          <w:lang w:eastAsia="x-none"/>
        </w:rPr>
      </w:pPr>
      <w:r w:rsidRPr="003D77F4">
        <w:rPr>
          <w:lang w:eastAsia="x-none"/>
        </w:rPr>
        <w:t xml:space="preserve">Metode evaluasi yang digunakan adalah </w:t>
      </w:r>
      <w:r w:rsidRPr="003D77F4">
        <w:rPr>
          <w:i/>
          <w:iCs/>
          <w:lang w:eastAsia="x-none"/>
        </w:rPr>
        <w:t>Blackbox Testing</w:t>
      </w:r>
      <w:r w:rsidRPr="003D77F4">
        <w:rPr>
          <w:lang w:eastAsia="x-none"/>
        </w:rPr>
        <w:t xml:space="preserve">, dengan metode ini aplikasi akan menjalankan pengujian fungsional dan dapat melihat kecacatan kode karena metode ini fokus dengan </w:t>
      </w:r>
      <w:r w:rsidRPr="003D77F4">
        <w:rPr>
          <w:i/>
          <w:iCs/>
          <w:lang w:eastAsia="x-none"/>
        </w:rPr>
        <w:t>input</w:t>
      </w:r>
      <w:r w:rsidRPr="003D77F4">
        <w:rPr>
          <w:lang w:eastAsia="x-none"/>
        </w:rPr>
        <w:t xml:space="preserve"> dan </w:t>
      </w:r>
      <w:r w:rsidRPr="003D77F4">
        <w:rPr>
          <w:i/>
          <w:iCs/>
          <w:lang w:eastAsia="x-none"/>
        </w:rPr>
        <w:t>output</w:t>
      </w:r>
      <w:r w:rsidRPr="003D77F4">
        <w:rPr>
          <w:lang w:eastAsia="x-none"/>
        </w:rPr>
        <w:t xml:space="preserve"> dari aplikasi yang diuji.</w:t>
      </w:r>
    </w:p>
    <w:p w14:paraId="6640AB6F" w14:textId="0DB2EF66" w:rsidR="00334857" w:rsidRPr="003D77F4" w:rsidRDefault="00334857" w:rsidP="00620C58">
      <w:pPr>
        <w:rPr>
          <w:lang w:eastAsia="x-none"/>
        </w:rPr>
      </w:pPr>
      <w:r w:rsidRPr="003D77F4">
        <w:rPr>
          <w:lang w:eastAsia="x-none"/>
        </w:rPr>
        <w:t xml:space="preserve">Setelah melewati pengujian dengan menggunakan metode </w:t>
      </w:r>
      <w:r w:rsidRPr="003D77F4">
        <w:rPr>
          <w:i/>
          <w:iCs/>
          <w:lang w:eastAsia="x-none"/>
        </w:rPr>
        <w:t>Blackbox Testing</w:t>
      </w:r>
      <w:r w:rsidRPr="003D77F4">
        <w:rPr>
          <w:lang w:eastAsia="x-none"/>
        </w:rPr>
        <w:t xml:space="preserve">, selanjutnya akan diuji dengan metode </w:t>
      </w:r>
      <w:r w:rsidRPr="003D77F4">
        <w:rPr>
          <w:i/>
          <w:iCs/>
          <w:lang w:eastAsia="x-none"/>
        </w:rPr>
        <w:t>Whitebox Testing</w:t>
      </w:r>
      <w:r w:rsidRPr="003D77F4">
        <w:rPr>
          <w:lang w:eastAsia="x-none"/>
        </w:rPr>
        <w:t xml:space="preserve"> agar dapat dilihat </w:t>
      </w:r>
      <w:r w:rsidRPr="003D77F4">
        <w:rPr>
          <w:i/>
          <w:iCs/>
          <w:lang w:eastAsia="x-none"/>
        </w:rPr>
        <w:t>flow</w:t>
      </w:r>
      <w:r w:rsidRPr="003D77F4">
        <w:rPr>
          <w:lang w:eastAsia="x-none"/>
        </w:rPr>
        <w:t xml:space="preserve"> </w:t>
      </w:r>
      <w:r w:rsidRPr="003D77F4">
        <w:rPr>
          <w:i/>
          <w:iCs/>
          <w:lang w:eastAsia="x-none"/>
        </w:rPr>
        <w:t>data</w:t>
      </w:r>
      <w:r w:rsidRPr="003D77F4">
        <w:rPr>
          <w:lang w:eastAsia="x-none"/>
        </w:rPr>
        <w:t xml:space="preserve"> atau alur data dari sebuah aplikasi. Dengan metode ini aplikasi akan menjalankan pengujian fungsionalitas luar sistem karena metode ini berfokus pada logika dan juga struktur </w:t>
      </w:r>
      <w:r w:rsidRPr="003D77F4">
        <w:rPr>
          <w:i/>
          <w:iCs/>
          <w:lang w:eastAsia="x-none"/>
        </w:rPr>
        <w:t>internal code</w:t>
      </w:r>
      <w:r w:rsidRPr="003D77F4">
        <w:rPr>
          <w:lang w:eastAsia="x-none"/>
        </w:rPr>
        <w:t xml:space="preserve"> dari sebuah aplikasi.</w:t>
      </w:r>
    </w:p>
    <w:p w14:paraId="59FDB10B" w14:textId="74249382" w:rsidR="00334857" w:rsidRPr="00143F41" w:rsidRDefault="00334857" w:rsidP="00334857">
      <w:pPr>
        <w:pStyle w:val="Heading2"/>
        <w:rPr>
          <w:lang w:val="id-ID"/>
        </w:rPr>
      </w:pPr>
      <w:bookmarkStart w:id="75" w:name="_Toc107425146"/>
      <w:r w:rsidRPr="00143F41">
        <w:rPr>
          <w:lang w:val="id-ID"/>
        </w:rPr>
        <w:t>Alasan Pemilihan Metode</w:t>
      </w:r>
      <w:bookmarkEnd w:id="75"/>
    </w:p>
    <w:p w14:paraId="6337F958" w14:textId="0E199E60" w:rsidR="00334857" w:rsidRPr="00AA758D" w:rsidRDefault="00143F41" w:rsidP="00AA758D">
      <w:pPr>
        <w:rPr>
          <w:i/>
          <w:iCs/>
          <w:lang w:val="en-US" w:eastAsia="x-none"/>
        </w:rPr>
      </w:pPr>
      <w:r w:rsidRPr="00143F41">
        <w:rPr>
          <w:lang w:val="en-US" w:eastAsia="x-none"/>
        </w:rPr>
        <w:t>Pada</w:t>
      </w:r>
      <w:r>
        <w:rPr>
          <w:lang w:val="en-US" w:eastAsia="x-none"/>
        </w:rPr>
        <w:t xml:space="preserve"> penelitian ini penulis memilih metode </w:t>
      </w:r>
      <w:r w:rsidRPr="00143F41">
        <w:rPr>
          <w:i/>
          <w:iCs/>
          <w:lang w:val="en-US" w:eastAsia="x-none"/>
        </w:rPr>
        <w:t>prototyping model</w:t>
      </w:r>
      <w:r>
        <w:rPr>
          <w:lang w:val="en-US" w:eastAsia="x-none"/>
        </w:rPr>
        <w:t xml:space="preserve"> </w:t>
      </w:r>
      <w:r w:rsidRPr="00143F41">
        <w:rPr>
          <w:lang w:val="en-US" w:eastAsia="x-none"/>
        </w:rPr>
        <w:t>karena metode ini</w:t>
      </w:r>
      <w:r>
        <w:rPr>
          <w:lang w:val="en-US" w:eastAsia="x-none"/>
        </w:rPr>
        <w:t xml:space="preserve"> merupakan sebuah pengembangan metode dari </w:t>
      </w:r>
      <w:r w:rsidRPr="00143F41">
        <w:rPr>
          <w:i/>
          <w:iCs/>
          <w:lang w:val="en-US" w:eastAsia="x-none"/>
        </w:rPr>
        <w:t>waterfall</w:t>
      </w:r>
      <w:r>
        <w:rPr>
          <w:lang w:val="en-US" w:eastAsia="x-none"/>
        </w:rPr>
        <w:t xml:space="preserve"> tapi tidak terlalu kompleks. </w:t>
      </w:r>
      <w:r w:rsidRPr="00143F41">
        <w:rPr>
          <w:i/>
          <w:iCs/>
          <w:lang w:val="en-US" w:eastAsia="x-none"/>
        </w:rPr>
        <w:t>Prototyping model</w:t>
      </w:r>
      <w:r>
        <w:rPr>
          <w:lang w:val="en-US" w:eastAsia="x-none"/>
        </w:rPr>
        <w:t xml:space="preserve"> juga tidak memerlukan banyak jumlah anggota untuk mengerjakan pengembangan aplikasi, tidak seperti pengembangan yang lainnya. </w:t>
      </w:r>
      <w:r w:rsidR="00334857" w:rsidRPr="003D77F4">
        <w:br w:type="page"/>
      </w:r>
    </w:p>
    <w:p w14:paraId="756585C6" w14:textId="77777777" w:rsidR="00334857" w:rsidRPr="003D77F4" w:rsidRDefault="00334857" w:rsidP="00334857">
      <w:pPr>
        <w:pStyle w:val="Heading1"/>
        <w:rPr>
          <w:lang w:val="id-ID"/>
        </w:rPr>
      </w:pPr>
      <w:bookmarkStart w:id="76" w:name="_Toc107425147"/>
      <w:r w:rsidRPr="003D77F4">
        <w:rPr>
          <w:lang w:val="id-ID"/>
        </w:rPr>
        <w:lastRenderedPageBreak/>
        <w:t>Analisis dan Perancangan</w:t>
      </w:r>
      <w:bookmarkEnd w:id="76"/>
    </w:p>
    <w:p w14:paraId="52C9F0D8" w14:textId="77777777" w:rsidR="00334857" w:rsidRPr="003D77F4" w:rsidRDefault="00334857" w:rsidP="00334857">
      <w:pPr>
        <w:pStyle w:val="Heading2"/>
        <w:rPr>
          <w:lang w:val="id-ID"/>
        </w:rPr>
      </w:pPr>
      <w:bookmarkStart w:id="77" w:name="_Toc107425148"/>
      <w:r w:rsidRPr="003D77F4">
        <w:rPr>
          <w:lang w:val="id-ID"/>
        </w:rPr>
        <w:t>Pengumpulan Data dan Analisis</w:t>
      </w:r>
      <w:bookmarkEnd w:id="77"/>
      <w:r w:rsidRPr="003D77F4">
        <w:rPr>
          <w:lang w:val="id-ID"/>
        </w:rPr>
        <w:t xml:space="preserve"> </w:t>
      </w:r>
    </w:p>
    <w:p w14:paraId="2829684F" w14:textId="4B718C7F" w:rsidR="00334857" w:rsidRPr="00C015C9" w:rsidRDefault="00334857" w:rsidP="00334857">
      <w:pPr>
        <w:rPr>
          <w:lang w:val="en-US" w:eastAsia="x-none"/>
        </w:rPr>
      </w:pPr>
      <w:r w:rsidRPr="003D77F4">
        <w:rPr>
          <w:lang w:eastAsia="x-none"/>
        </w:rPr>
        <w:t xml:space="preserve">Dalam melakukan pengembangan sebuah aplikasi, </w:t>
      </w:r>
      <w:r w:rsidR="00C015C9">
        <w:rPr>
          <w:lang w:val="en-US" w:eastAsia="x-none"/>
        </w:rPr>
        <w:t xml:space="preserve">seorang </w:t>
      </w:r>
      <w:r w:rsidRPr="003D77F4">
        <w:rPr>
          <w:lang w:eastAsia="x-none"/>
        </w:rPr>
        <w:t xml:space="preserve">pengembang </w:t>
      </w:r>
      <w:r w:rsidR="00C015C9">
        <w:rPr>
          <w:lang w:val="en-US" w:eastAsia="x-none"/>
        </w:rPr>
        <w:t xml:space="preserve">aplikasi </w:t>
      </w:r>
      <w:r w:rsidRPr="003D77F4">
        <w:rPr>
          <w:lang w:eastAsia="x-none"/>
        </w:rPr>
        <w:t xml:space="preserve">perlu untuk melakukan pengumpulan data  yang dapat digunakan untuk membantu menganalisis dan menentukan perancangan fitur.  </w:t>
      </w:r>
    </w:p>
    <w:p w14:paraId="5793705F" w14:textId="5E27BAE7" w:rsidR="00334857" w:rsidRDefault="00334857" w:rsidP="00334857">
      <w:pPr>
        <w:pStyle w:val="Heading3"/>
        <w:rPr>
          <w:lang w:val="id-ID"/>
        </w:rPr>
      </w:pPr>
      <w:bookmarkStart w:id="78" w:name="_Toc107425149"/>
      <w:r w:rsidRPr="003D77F4">
        <w:rPr>
          <w:lang w:val="id-ID"/>
        </w:rPr>
        <w:t>Wawancara</w:t>
      </w:r>
      <w:bookmarkEnd w:id="78"/>
    </w:p>
    <w:p w14:paraId="353A16CC" w14:textId="6F3E1A96" w:rsidR="00C015C9" w:rsidRDefault="00B33935" w:rsidP="00936C50">
      <w:pPr>
        <w:rPr>
          <w:lang w:val="en-US" w:eastAsia="x-none"/>
        </w:rPr>
      </w:pPr>
      <w:r>
        <w:rPr>
          <w:lang w:val="en-US" w:eastAsia="x-none"/>
        </w:rPr>
        <w:t>Wawancara merupakan sebuah metode pengumpulan data sederhana</w:t>
      </w:r>
      <w:r w:rsidR="00936C50">
        <w:rPr>
          <w:lang w:val="en-US" w:eastAsia="x-none"/>
        </w:rPr>
        <w:t xml:space="preserve">, yang bertujuan untuk mencari informasi dengan menggunakan pertanyaan terbuka. Dengan menggunakan pertanyaan terbuka penulis dapat mendapatkan informasi yang lebih variatif dan juga mendapatkan informasi berguna yang sebelumnya tidak ada dalam cakupan penulis. </w:t>
      </w:r>
    </w:p>
    <w:p w14:paraId="3C8EE009" w14:textId="1674B066" w:rsidR="00DC6972" w:rsidRDefault="00936C50" w:rsidP="00936C50">
      <w:pPr>
        <w:rPr>
          <w:lang w:val="en-US" w:eastAsia="x-none"/>
        </w:rPr>
      </w:pPr>
      <w:r>
        <w:rPr>
          <w:lang w:val="en-US" w:eastAsia="x-none"/>
        </w:rPr>
        <w:t xml:space="preserve">Wawancara akan dilakukan terhadap </w:t>
      </w:r>
      <w:r w:rsidR="00B90BA4">
        <w:rPr>
          <w:lang w:val="en-US" w:eastAsia="x-none"/>
        </w:rPr>
        <w:t>Staff Admin dan Anggota TKBM</w:t>
      </w:r>
      <w:r>
        <w:rPr>
          <w:lang w:val="en-US" w:eastAsia="x-none"/>
        </w:rPr>
        <w:t xml:space="preserve">. Hasil wawamcara tersebut akan mewakili kebutuhan Koperasi TKBM dan menjadi dasar analisis kebutuhan sistem yang akan dibangun. </w:t>
      </w:r>
    </w:p>
    <w:p w14:paraId="15A00077" w14:textId="77777777" w:rsidR="00DC6972" w:rsidRDefault="00DC6972">
      <w:pPr>
        <w:spacing w:line="259" w:lineRule="auto"/>
        <w:jc w:val="left"/>
        <w:rPr>
          <w:lang w:val="en-US" w:eastAsia="x-none"/>
        </w:rPr>
      </w:pPr>
      <w:r>
        <w:rPr>
          <w:lang w:val="en-US" w:eastAsia="x-none"/>
        </w:rPr>
        <w:br w:type="page"/>
      </w:r>
    </w:p>
    <w:p w14:paraId="5DD6D9F7" w14:textId="77777777" w:rsidR="00936C50" w:rsidRPr="00B33935" w:rsidRDefault="00936C50" w:rsidP="00936C50">
      <w:pPr>
        <w:rPr>
          <w:lang w:val="en-US" w:eastAsia="x-none"/>
        </w:rPr>
      </w:pPr>
    </w:p>
    <w:p w14:paraId="4E4AC5E7" w14:textId="2A45B3A1" w:rsidR="00334857" w:rsidRDefault="00334857" w:rsidP="00AF0E0A">
      <w:pPr>
        <w:pStyle w:val="Heading4"/>
        <w:spacing w:line="360" w:lineRule="auto"/>
        <w:rPr>
          <w:lang w:val="en-US"/>
        </w:rPr>
      </w:pPr>
      <w:bookmarkStart w:id="79" w:name="_Toc107425150"/>
      <w:r w:rsidRPr="003D77F4">
        <w:rPr>
          <w:lang w:val="id-ID"/>
        </w:rPr>
        <w:t>Pertanyaan</w:t>
      </w:r>
      <w:r w:rsidR="00936C50">
        <w:rPr>
          <w:lang w:val="en-US"/>
        </w:rPr>
        <w:t xml:space="preserve"> Staff Admin</w:t>
      </w:r>
      <w:bookmarkEnd w:id="79"/>
    </w:p>
    <w:p w14:paraId="4F0901ED" w14:textId="3AE1E0ED" w:rsidR="00A37CF6" w:rsidRPr="00A37CF6" w:rsidRDefault="00A37CF6" w:rsidP="00A37CF6">
      <w:pPr>
        <w:rPr>
          <w:lang w:val="en-US" w:eastAsia="x-none"/>
        </w:rPr>
      </w:pPr>
      <w:r>
        <w:rPr>
          <w:lang w:val="en-US" w:eastAsia="x-none"/>
        </w:rPr>
        <w:t xml:space="preserve">Pertanyaan untuk staff admin akan dirancang dengan tujuan untuk mengenali latar belakang dari narasumber, permasalahan yang dihadapi, </w:t>
      </w:r>
      <w:r w:rsidRPr="004F34AA">
        <w:rPr>
          <w:lang w:eastAsia="x-none"/>
        </w:rPr>
        <w:t>kebiasaan staff koperasi dalam menggunakan website</w:t>
      </w:r>
      <w:r>
        <w:rPr>
          <w:lang w:val="en-US" w:eastAsia="x-none"/>
        </w:rPr>
        <w:t xml:space="preserve"> serta mencari masukan untuk kelanjutan pengembangan aplikasi.</w:t>
      </w:r>
    </w:p>
    <w:tbl>
      <w:tblPr>
        <w:tblStyle w:val="TableGrid"/>
        <w:tblW w:w="0" w:type="auto"/>
        <w:tblLook w:val="04A0" w:firstRow="1" w:lastRow="0" w:firstColumn="1" w:lastColumn="0" w:noHBand="0" w:noVBand="1"/>
      </w:tblPr>
      <w:tblGrid>
        <w:gridCol w:w="1838"/>
        <w:gridCol w:w="5949"/>
      </w:tblGrid>
      <w:tr w:rsidR="00936C50" w14:paraId="48D5DE5F" w14:textId="77777777" w:rsidTr="00936C50">
        <w:tc>
          <w:tcPr>
            <w:tcW w:w="1838" w:type="dxa"/>
            <w:shd w:val="clear" w:color="auto" w:fill="92D050"/>
          </w:tcPr>
          <w:p w14:paraId="4CA56BEC" w14:textId="4FD540CD" w:rsidR="00936C50" w:rsidRDefault="00936C50" w:rsidP="00AF0E0A">
            <w:pPr>
              <w:rPr>
                <w:lang w:eastAsia="x-none"/>
              </w:rPr>
            </w:pPr>
            <w:r>
              <w:rPr>
                <w:lang w:eastAsia="x-none"/>
              </w:rPr>
              <w:t>Tujuan</w:t>
            </w:r>
          </w:p>
        </w:tc>
        <w:tc>
          <w:tcPr>
            <w:tcW w:w="5949" w:type="dxa"/>
            <w:shd w:val="clear" w:color="auto" w:fill="92D050"/>
          </w:tcPr>
          <w:p w14:paraId="012A24E4" w14:textId="00873842" w:rsidR="00936C50" w:rsidRDefault="00936C50" w:rsidP="00AF0E0A">
            <w:pPr>
              <w:rPr>
                <w:lang w:eastAsia="x-none"/>
              </w:rPr>
            </w:pPr>
            <w:r>
              <w:rPr>
                <w:lang w:eastAsia="x-none"/>
              </w:rPr>
              <w:t>Pertanyaan</w:t>
            </w:r>
          </w:p>
        </w:tc>
      </w:tr>
      <w:tr w:rsidR="0076003B" w14:paraId="5A5E5D66" w14:textId="77777777" w:rsidTr="0076003B">
        <w:trPr>
          <w:trHeight w:val="1172"/>
        </w:trPr>
        <w:tc>
          <w:tcPr>
            <w:tcW w:w="1838" w:type="dxa"/>
            <w:vMerge w:val="restart"/>
            <w:shd w:val="clear" w:color="auto" w:fill="92D050"/>
          </w:tcPr>
          <w:p w14:paraId="791147C5" w14:textId="77777777" w:rsidR="0076003B" w:rsidRDefault="0076003B" w:rsidP="0076003B">
            <w:pPr>
              <w:spacing w:line="240" w:lineRule="auto"/>
              <w:rPr>
                <w:lang w:eastAsia="x-none"/>
              </w:rPr>
            </w:pPr>
          </w:p>
          <w:p w14:paraId="12FD1FD1" w14:textId="559555BB" w:rsidR="0076003B" w:rsidRDefault="0076003B" w:rsidP="0076003B">
            <w:pPr>
              <w:spacing w:line="240" w:lineRule="auto"/>
              <w:rPr>
                <w:lang w:eastAsia="x-none"/>
              </w:rPr>
            </w:pPr>
          </w:p>
          <w:p w14:paraId="5D06CC03" w14:textId="77777777" w:rsidR="0076003B" w:rsidRDefault="0076003B" w:rsidP="0076003B">
            <w:pPr>
              <w:spacing w:line="240" w:lineRule="auto"/>
              <w:rPr>
                <w:lang w:eastAsia="x-none"/>
              </w:rPr>
            </w:pPr>
          </w:p>
          <w:p w14:paraId="4FC0CE69" w14:textId="26FB551E" w:rsidR="0076003B" w:rsidRDefault="0076003B" w:rsidP="0076003B">
            <w:pPr>
              <w:spacing w:line="240" w:lineRule="auto"/>
              <w:rPr>
                <w:lang w:eastAsia="x-none"/>
              </w:rPr>
            </w:pPr>
            <w:r>
              <w:rPr>
                <w:lang w:eastAsia="x-none"/>
              </w:rPr>
              <w:t>M</w:t>
            </w:r>
            <w:r w:rsidRPr="0076003B">
              <w:rPr>
                <w:lang w:eastAsia="x-none"/>
              </w:rPr>
              <w:t>engenali latar belakang dari narasumber</w:t>
            </w:r>
          </w:p>
        </w:tc>
        <w:tc>
          <w:tcPr>
            <w:tcW w:w="5949" w:type="dxa"/>
          </w:tcPr>
          <w:p w14:paraId="39A5E95A" w14:textId="77777777" w:rsidR="0076003B" w:rsidRDefault="0076003B" w:rsidP="004F34AA">
            <w:pPr>
              <w:pStyle w:val="ListParagraph"/>
              <w:numPr>
                <w:ilvl w:val="0"/>
                <w:numId w:val="8"/>
              </w:numPr>
              <w:jc w:val="left"/>
              <w:rPr>
                <w:lang w:eastAsia="x-none"/>
              </w:rPr>
            </w:pPr>
            <w:r w:rsidRPr="0076003B">
              <w:rPr>
                <w:lang w:eastAsia="x-none"/>
              </w:rPr>
              <w:t>Tolong ceritakan tentang diri anda</w:t>
            </w:r>
          </w:p>
          <w:p w14:paraId="23834526" w14:textId="77777777" w:rsidR="0076003B" w:rsidRDefault="0076003B" w:rsidP="004F34AA">
            <w:pPr>
              <w:pStyle w:val="ListParagraph"/>
              <w:numPr>
                <w:ilvl w:val="0"/>
                <w:numId w:val="9"/>
              </w:numPr>
              <w:jc w:val="left"/>
              <w:rPr>
                <w:lang w:eastAsia="x-none"/>
              </w:rPr>
            </w:pPr>
            <w:r>
              <w:rPr>
                <w:lang w:eastAsia="x-none"/>
              </w:rPr>
              <w:t>Nama</w:t>
            </w:r>
          </w:p>
          <w:p w14:paraId="6C385ECA" w14:textId="77777777" w:rsidR="0076003B" w:rsidRDefault="0076003B" w:rsidP="004F34AA">
            <w:pPr>
              <w:pStyle w:val="ListParagraph"/>
              <w:numPr>
                <w:ilvl w:val="0"/>
                <w:numId w:val="9"/>
              </w:numPr>
              <w:jc w:val="left"/>
              <w:rPr>
                <w:lang w:eastAsia="x-none"/>
              </w:rPr>
            </w:pPr>
            <w:r>
              <w:rPr>
                <w:lang w:eastAsia="x-none"/>
              </w:rPr>
              <w:t>Umur</w:t>
            </w:r>
          </w:p>
          <w:p w14:paraId="32BB66AA" w14:textId="60F8638C" w:rsidR="0076003B" w:rsidRPr="0076003B" w:rsidRDefault="0076003B" w:rsidP="004F34AA">
            <w:pPr>
              <w:pStyle w:val="ListParagraph"/>
              <w:numPr>
                <w:ilvl w:val="0"/>
                <w:numId w:val="9"/>
              </w:numPr>
              <w:jc w:val="left"/>
              <w:rPr>
                <w:lang w:eastAsia="x-none"/>
              </w:rPr>
            </w:pPr>
            <w:r>
              <w:rPr>
                <w:lang w:eastAsia="x-none"/>
              </w:rPr>
              <w:t>Domisili</w:t>
            </w:r>
          </w:p>
        </w:tc>
      </w:tr>
      <w:tr w:rsidR="0076003B" w14:paraId="3AAE204F" w14:textId="77777777" w:rsidTr="00936C50">
        <w:tc>
          <w:tcPr>
            <w:tcW w:w="1838" w:type="dxa"/>
            <w:vMerge/>
            <w:shd w:val="clear" w:color="auto" w:fill="92D050"/>
          </w:tcPr>
          <w:p w14:paraId="7132037E" w14:textId="77777777" w:rsidR="0076003B" w:rsidRDefault="0076003B" w:rsidP="00936C50">
            <w:pPr>
              <w:rPr>
                <w:lang w:eastAsia="x-none"/>
              </w:rPr>
            </w:pPr>
          </w:p>
        </w:tc>
        <w:tc>
          <w:tcPr>
            <w:tcW w:w="5949" w:type="dxa"/>
          </w:tcPr>
          <w:p w14:paraId="26BCF921" w14:textId="069ACA40" w:rsidR="0076003B" w:rsidRPr="0076003B" w:rsidRDefault="0076003B" w:rsidP="004F34AA">
            <w:pPr>
              <w:pStyle w:val="ListParagraph"/>
              <w:numPr>
                <w:ilvl w:val="0"/>
                <w:numId w:val="8"/>
              </w:numPr>
              <w:spacing w:after="160"/>
              <w:jc w:val="left"/>
              <w:rPr>
                <w:lang w:eastAsia="x-none"/>
              </w:rPr>
            </w:pPr>
            <w:r w:rsidRPr="0076003B">
              <w:rPr>
                <w:lang w:eastAsia="x-none"/>
              </w:rPr>
              <w:t>Sudah berapa lama anda bekerja pada bidang ini ?</w:t>
            </w:r>
          </w:p>
        </w:tc>
      </w:tr>
      <w:tr w:rsidR="0076003B" w14:paraId="55C93A46" w14:textId="77777777" w:rsidTr="0076003B">
        <w:trPr>
          <w:trHeight w:val="671"/>
        </w:trPr>
        <w:tc>
          <w:tcPr>
            <w:tcW w:w="1838" w:type="dxa"/>
            <w:vMerge/>
            <w:shd w:val="clear" w:color="auto" w:fill="92D050"/>
          </w:tcPr>
          <w:p w14:paraId="4D30FBDD" w14:textId="77777777" w:rsidR="0076003B" w:rsidRDefault="0076003B" w:rsidP="00936C50">
            <w:pPr>
              <w:rPr>
                <w:lang w:eastAsia="x-none"/>
              </w:rPr>
            </w:pPr>
          </w:p>
        </w:tc>
        <w:tc>
          <w:tcPr>
            <w:tcW w:w="5949" w:type="dxa"/>
          </w:tcPr>
          <w:p w14:paraId="6B3B1CB5" w14:textId="414E996C" w:rsidR="0076003B" w:rsidRPr="0076003B" w:rsidRDefault="0076003B" w:rsidP="00CF1237">
            <w:pPr>
              <w:pStyle w:val="ListParagraph"/>
              <w:numPr>
                <w:ilvl w:val="0"/>
                <w:numId w:val="8"/>
              </w:numPr>
              <w:rPr>
                <w:lang w:eastAsia="x-none"/>
              </w:rPr>
            </w:pPr>
            <w:r>
              <w:rPr>
                <w:lang w:eastAsia="x-none"/>
              </w:rPr>
              <w:t>A</w:t>
            </w:r>
            <w:r w:rsidRPr="0076003B">
              <w:rPr>
                <w:lang w:eastAsia="x-none"/>
              </w:rPr>
              <w:t>pakah anda memiliki kesulitan dalam mengakses informasi saat menggunakan komputer ?</w:t>
            </w:r>
          </w:p>
        </w:tc>
      </w:tr>
      <w:tr w:rsidR="00C63FA7" w14:paraId="190A14F4" w14:textId="77777777" w:rsidTr="00936C50">
        <w:tc>
          <w:tcPr>
            <w:tcW w:w="1838" w:type="dxa"/>
            <w:vMerge w:val="restart"/>
            <w:shd w:val="clear" w:color="auto" w:fill="92D050"/>
          </w:tcPr>
          <w:p w14:paraId="6A2558C3" w14:textId="77777777" w:rsidR="00C63FA7" w:rsidRDefault="00C63FA7" w:rsidP="0076003B">
            <w:pPr>
              <w:spacing w:line="240" w:lineRule="auto"/>
              <w:rPr>
                <w:lang w:eastAsia="x-none"/>
              </w:rPr>
            </w:pPr>
          </w:p>
          <w:p w14:paraId="35CB1D30" w14:textId="77777777" w:rsidR="00C63FA7" w:rsidRDefault="00C63FA7" w:rsidP="0076003B">
            <w:pPr>
              <w:spacing w:line="240" w:lineRule="auto"/>
              <w:rPr>
                <w:lang w:eastAsia="x-none"/>
              </w:rPr>
            </w:pPr>
          </w:p>
          <w:p w14:paraId="30F30E14" w14:textId="34D1F01A" w:rsidR="00C63FA7" w:rsidRDefault="0079182E" w:rsidP="0079182E">
            <w:pPr>
              <w:spacing w:line="240" w:lineRule="auto"/>
              <w:rPr>
                <w:lang w:eastAsia="x-none"/>
              </w:rPr>
            </w:pPr>
            <w:r>
              <w:rPr>
                <w:lang w:eastAsia="x-none"/>
              </w:rPr>
              <w:t>Mengenali pola kerja dari narasumber</w:t>
            </w:r>
          </w:p>
        </w:tc>
        <w:tc>
          <w:tcPr>
            <w:tcW w:w="5949" w:type="dxa"/>
          </w:tcPr>
          <w:p w14:paraId="776FD9F9" w14:textId="19B90998" w:rsidR="00C63FA7" w:rsidRPr="0076003B" w:rsidRDefault="00C63FA7" w:rsidP="004F34AA">
            <w:pPr>
              <w:pStyle w:val="ListParagraph"/>
              <w:numPr>
                <w:ilvl w:val="0"/>
                <w:numId w:val="8"/>
              </w:numPr>
              <w:jc w:val="left"/>
              <w:rPr>
                <w:lang w:eastAsia="x-none"/>
              </w:rPr>
            </w:pPr>
            <w:r>
              <w:rPr>
                <w:lang w:eastAsia="x-none"/>
              </w:rPr>
              <w:t>Bagaimana proses bisnis order tenaga kerja Koperasi TKBM ?</w:t>
            </w:r>
          </w:p>
        </w:tc>
      </w:tr>
      <w:tr w:rsidR="00C63FA7" w14:paraId="21729BE1" w14:textId="77777777" w:rsidTr="00936C50">
        <w:tc>
          <w:tcPr>
            <w:tcW w:w="1838" w:type="dxa"/>
            <w:vMerge/>
            <w:shd w:val="clear" w:color="auto" w:fill="92D050"/>
          </w:tcPr>
          <w:p w14:paraId="4B6BA743" w14:textId="77777777" w:rsidR="00C63FA7" w:rsidRPr="00C63FA7" w:rsidRDefault="00C63FA7" w:rsidP="0076003B">
            <w:pPr>
              <w:spacing w:line="240" w:lineRule="auto"/>
              <w:rPr>
                <w:lang w:val="id-ID" w:eastAsia="x-none"/>
              </w:rPr>
            </w:pPr>
          </w:p>
        </w:tc>
        <w:tc>
          <w:tcPr>
            <w:tcW w:w="5949" w:type="dxa"/>
          </w:tcPr>
          <w:p w14:paraId="7BFC8476" w14:textId="1FFE4C4B" w:rsidR="00C63FA7" w:rsidRPr="00AD5425" w:rsidRDefault="00C63FA7" w:rsidP="004F34AA">
            <w:pPr>
              <w:pStyle w:val="ListParagraph"/>
              <w:numPr>
                <w:ilvl w:val="0"/>
                <w:numId w:val="8"/>
              </w:numPr>
              <w:jc w:val="left"/>
              <w:rPr>
                <w:lang w:eastAsia="x-none"/>
              </w:rPr>
            </w:pPr>
            <w:r w:rsidRPr="00AD5425">
              <w:rPr>
                <w:lang w:eastAsia="x-none"/>
              </w:rPr>
              <w:t>Bagaimana cara anda membuat order untuk permintaan tenaga kerja bongkar / muat ?</w:t>
            </w:r>
          </w:p>
        </w:tc>
      </w:tr>
      <w:tr w:rsidR="0079182E" w14:paraId="5D105030" w14:textId="77777777" w:rsidTr="00936C50">
        <w:tc>
          <w:tcPr>
            <w:tcW w:w="1838" w:type="dxa"/>
            <w:vMerge w:val="restart"/>
            <w:shd w:val="clear" w:color="auto" w:fill="92D050"/>
          </w:tcPr>
          <w:p w14:paraId="3C4065AB" w14:textId="77777777" w:rsidR="0079182E" w:rsidRDefault="0079182E" w:rsidP="0076003B">
            <w:pPr>
              <w:spacing w:line="240" w:lineRule="auto"/>
              <w:rPr>
                <w:lang w:eastAsia="x-none"/>
              </w:rPr>
            </w:pPr>
          </w:p>
          <w:p w14:paraId="0D891935" w14:textId="77777777" w:rsidR="0079182E" w:rsidRDefault="0079182E" w:rsidP="0076003B">
            <w:pPr>
              <w:spacing w:line="240" w:lineRule="auto"/>
              <w:rPr>
                <w:lang w:eastAsia="x-none"/>
              </w:rPr>
            </w:pPr>
          </w:p>
          <w:p w14:paraId="5F98AFB0" w14:textId="77777777" w:rsidR="0079182E" w:rsidRDefault="0079182E" w:rsidP="0076003B">
            <w:pPr>
              <w:spacing w:line="240" w:lineRule="auto"/>
              <w:rPr>
                <w:lang w:eastAsia="x-none"/>
              </w:rPr>
            </w:pPr>
          </w:p>
          <w:p w14:paraId="7F98DDEE" w14:textId="77777777" w:rsidR="0079182E" w:rsidRDefault="0079182E" w:rsidP="0076003B">
            <w:pPr>
              <w:spacing w:line="240" w:lineRule="auto"/>
              <w:rPr>
                <w:lang w:eastAsia="x-none"/>
              </w:rPr>
            </w:pPr>
          </w:p>
          <w:p w14:paraId="2687025A" w14:textId="77777777" w:rsidR="0079182E" w:rsidRDefault="0079182E" w:rsidP="0076003B">
            <w:pPr>
              <w:spacing w:line="240" w:lineRule="auto"/>
              <w:rPr>
                <w:lang w:eastAsia="x-none"/>
              </w:rPr>
            </w:pPr>
          </w:p>
          <w:p w14:paraId="2471F929" w14:textId="77777777" w:rsidR="0079182E" w:rsidRDefault="0079182E" w:rsidP="0076003B">
            <w:pPr>
              <w:spacing w:line="240" w:lineRule="auto"/>
              <w:rPr>
                <w:lang w:eastAsia="x-none"/>
              </w:rPr>
            </w:pPr>
          </w:p>
          <w:p w14:paraId="0DEB61B1" w14:textId="437051CB" w:rsidR="0079182E" w:rsidRDefault="0079182E" w:rsidP="0076003B">
            <w:pPr>
              <w:spacing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tc>
        <w:tc>
          <w:tcPr>
            <w:tcW w:w="5949" w:type="dxa"/>
          </w:tcPr>
          <w:p w14:paraId="44A00743" w14:textId="77777777" w:rsidR="0079182E" w:rsidRPr="00AD5425" w:rsidRDefault="0079182E" w:rsidP="0079182E">
            <w:pPr>
              <w:pStyle w:val="ListParagraph"/>
              <w:numPr>
                <w:ilvl w:val="0"/>
                <w:numId w:val="8"/>
              </w:numPr>
              <w:spacing w:after="160"/>
              <w:jc w:val="left"/>
              <w:rPr>
                <w:lang w:eastAsia="x-none"/>
              </w:rPr>
            </w:pPr>
            <w:r w:rsidRPr="00AD5425">
              <w:rPr>
                <w:lang w:eastAsia="x-none"/>
              </w:rPr>
              <w:t xml:space="preserve">Apakah anda mengalami kesulitan atau kendala dalam menggunakan cara tersebut? </w:t>
            </w:r>
          </w:p>
          <w:p w14:paraId="508B1A71" w14:textId="0135EF9D" w:rsidR="00C31227" w:rsidRDefault="00C31227" w:rsidP="00C31227">
            <w:pPr>
              <w:pStyle w:val="ListParagraph"/>
              <w:numPr>
                <w:ilvl w:val="0"/>
                <w:numId w:val="11"/>
              </w:numPr>
              <w:jc w:val="left"/>
              <w:rPr>
                <w:lang w:eastAsia="x-none"/>
              </w:rPr>
            </w:pPr>
            <w:r>
              <w:rPr>
                <w:lang w:eastAsia="x-none"/>
              </w:rPr>
              <w:t>Jika ada, apa kesulitannya?</w:t>
            </w:r>
          </w:p>
          <w:p w14:paraId="0D360FE9" w14:textId="12CDFE1C" w:rsidR="00C31227" w:rsidRDefault="00D16F0F" w:rsidP="00C31227">
            <w:pPr>
              <w:pStyle w:val="ListParagraph"/>
              <w:numPr>
                <w:ilvl w:val="0"/>
                <w:numId w:val="11"/>
              </w:numPr>
              <w:jc w:val="left"/>
              <w:rPr>
                <w:lang w:eastAsia="x-none"/>
              </w:rPr>
            </w:pPr>
            <w:r w:rsidRPr="00D16F0F">
              <w:rPr>
                <w:lang w:eastAsia="x-none"/>
              </w:rPr>
              <w:t xml:space="preserve">Apa yang dilakukan </w:t>
            </w:r>
            <w:r>
              <w:rPr>
                <w:lang w:eastAsia="x-none"/>
              </w:rPr>
              <w:t>untuk menyelesaikan kendala tersebut</w:t>
            </w:r>
            <w:r w:rsidRPr="00D16F0F">
              <w:rPr>
                <w:lang w:eastAsia="x-none"/>
              </w:rPr>
              <w:t xml:space="preserve"> ?</w:t>
            </w:r>
            <w:r>
              <w:rPr>
                <w:lang w:eastAsia="x-none"/>
              </w:rPr>
              <w:t xml:space="preserve"> </w:t>
            </w:r>
          </w:p>
          <w:p w14:paraId="1A0F6E89" w14:textId="1DA8E474" w:rsidR="0079182E" w:rsidRPr="00AD5425" w:rsidRDefault="00C31227" w:rsidP="00D16F0F">
            <w:pPr>
              <w:pStyle w:val="ListParagraph"/>
              <w:numPr>
                <w:ilvl w:val="0"/>
                <w:numId w:val="11"/>
              </w:numPr>
              <w:spacing w:after="160"/>
              <w:jc w:val="left"/>
              <w:rPr>
                <w:lang w:eastAsia="x-none"/>
              </w:rPr>
            </w:pPr>
            <w:r>
              <w:rPr>
                <w:lang w:eastAsia="x-none"/>
              </w:rPr>
              <w:t>Jika tidak, apa yang dilakukan agar proses bisnis tersebut menjadi efektif ?</w:t>
            </w:r>
          </w:p>
        </w:tc>
      </w:tr>
      <w:tr w:rsidR="0079182E" w14:paraId="252A6A1E" w14:textId="77777777" w:rsidTr="00936C50">
        <w:tc>
          <w:tcPr>
            <w:tcW w:w="1838" w:type="dxa"/>
            <w:vMerge/>
            <w:shd w:val="clear" w:color="auto" w:fill="92D050"/>
          </w:tcPr>
          <w:p w14:paraId="2AAD0847" w14:textId="52665E67" w:rsidR="0079182E" w:rsidRDefault="0079182E" w:rsidP="0076003B">
            <w:pPr>
              <w:spacing w:line="240" w:lineRule="auto"/>
              <w:rPr>
                <w:lang w:eastAsia="x-none"/>
              </w:rPr>
            </w:pPr>
          </w:p>
        </w:tc>
        <w:tc>
          <w:tcPr>
            <w:tcW w:w="5949" w:type="dxa"/>
          </w:tcPr>
          <w:p w14:paraId="2A47CD55" w14:textId="7F8474C9" w:rsidR="0079182E" w:rsidRPr="0076003B" w:rsidRDefault="00C31227" w:rsidP="004F34AA">
            <w:pPr>
              <w:pStyle w:val="ListParagraph"/>
              <w:numPr>
                <w:ilvl w:val="0"/>
                <w:numId w:val="8"/>
              </w:numPr>
              <w:jc w:val="left"/>
              <w:rPr>
                <w:lang w:eastAsia="x-none"/>
              </w:rPr>
            </w:pPr>
            <w:r>
              <w:rPr>
                <w:lang w:eastAsia="x-none"/>
              </w:rPr>
              <w:t>P</w:t>
            </w:r>
            <w:r w:rsidR="0079182E" w:rsidRPr="0076003B">
              <w:rPr>
                <w:lang w:eastAsia="x-none"/>
              </w:rPr>
              <w:t>ermintaan tenaga ker</w:t>
            </w:r>
            <w:r w:rsidR="0079182E">
              <w:rPr>
                <w:lang w:eastAsia="x-none"/>
              </w:rPr>
              <w:t>j</w:t>
            </w:r>
            <w:r w:rsidR="0079182E" w:rsidRPr="0076003B">
              <w:rPr>
                <w:lang w:eastAsia="x-none"/>
              </w:rPr>
              <w:t xml:space="preserve">a bongkar / muat barang </w:t>
            </w:r>
          </w:p>
          <w:p w14:paraId="5B54BA00" w14:textId="5603D617" w:rsidR="0079182E" w:rsidRDefault="00FD7BCB" w:rsidP="004F34AA">
            <w:pPr>
              <w:pStyle w:val="ListParagraph"/>
              <w:numPr>
                <w:ilvl w:val="0"/>
                <w:numId w:val="10"/>
              </w:numPr>
              <w:jc w:val="left"/>
              <w:rPr>
                <w:lang w:eastAsia="x-none"/>
              </w:rPr>
            </w:pPr>
            <w:r>
              <w:rPr>
                <w:lang w:eastAsia="x-none"/>
              </w:rPr>
              <w:t>Rata-rata waktu</w:t>
            </w:r>
            <w:r>
              <w:rPr>
                <w:lang w:eastAsia="x-none"/>
              </w:rPr>
              <w:t xml:space="preserve"> </w:t>
            </w:r>
            <w:r>
              <w:rPr>
                <w:lang w:eastAsia="x-none"/>
              </w:rPr>
              <w:t>untuk</w:t>
            </w:r>
            <w:r>
              <w:rPr>
                <w:lang w:eastAsia="x-none"/>
              </w:rPr>
              <w:t xml:space="preserve"> melakukan proses permintaan</w:t>
            </w:r>
            <w:r w:rsidR="0079182E">
              <w:rPr>
                <w:lang w:eastAsia="x-none"/>
              </w:rPr>
              <w:t xml:space="preserve"> </w:t>
            </w:r>
            <w:r>
              <w:rPr>
                <w:lang w:eastAsia="x-none"/>
              </w:rPr>
              <w:t>berapa lama</w:t>
            </w:r>
            <w:r w:rsidR="0079182E">
              <w:rPr>
                <w:lang w:eastAsia="x-none"/>
              </w:rPr>
              <w:t>?</w:t>
            </w:r>
          </w:p>
          <w:p w14:paraId="5C1EBD6A" w14:textId="7B01405F" w:rsidR="0079182E" w:rsidRDefault="00FD7BCB" w:rsidP="00FD7BCB">
            <w:pPr>
              <w:pStyle w:val="ListParagraph"/>
              <w:numPr>
                <w:ilvl w:val="0"/>
                <w:numId w:val="10"/>
              </w:numPr>
              <w:jc w:val="left"/>
              <w:rPr>
                <w:lang w:eastAsia="x-none"/>
              </w:rPr>
            </w:pPr>
            <w:r>
              <w:rPr>
                <w:lang w:eastAsia="x-none"/>
              </w:rPr>
              <w:t xml:space="preserve">Waktu tercepat dalam melakukan proses permintaan </w:t>
            </w:r>
            <w:r w:rsidR="0079182E">
              <w:rPr>
                <w:lang w:eastAsia="x-none"/>
              </w:rPr>
              <w:t>?</w:t>
            </w:r>
          </w:p>
          <w:p w14:paraId="4B2352C0" w14:textId="75703A3E" w:rsidR="0079182E" w:rsidRPr="0076003B" w:rsidRDefault="00FD7BCB" w:rsidP="00FD7BCB">
            <w:pPr>
              <w:pStyle w:val="ListParagraph"/>
              <w:numPr>
                <w:ilvl w:val="0"/>
                <w:numId w:val="10"/>
              </w:numPr>
              <w:jc w:val="left"/>
              <w:rPr>
                <w:lang w:eastAsia="x-none"/>
              </w:rPr>
            </w:pPr>
            <w:r>
              <w:rPr>
                <w:lang w:eastAsia="x-none"/>
              </w:rPr>
              <w:lastRenderedPageBreak/>
              <w:t xml:space="preserve">Waktu </w:t>
            </w:r>
            <w:r>
              <w:rPr>
                <w:lang w:eastAsia="x-none"/>
              </w:rPr>
              <w:t>terlama</w:t>
            </w:r>
            <w:r>
              <w:rPr>
                <w:lang w:eastAsia="x-none"/>
              </w:rPr>
              <w:t xml:space="preserve"> dalam melakukan proses permintaan</w:t>
            </w:r>
            <w:r>
              <w:rPr>
                <w:lang w:eastAsia="x-none"/>
              </w:rPr>
              <w:t xml:space="preserve"> </w:t>
            </w:r>
            <w:r w:rsidR="0079182E">
              <w:rPr>
                <w:lang w:eastAsia="x-none"/>
              </w:rPr>
              <w:t>?</w:t>
            </w:r>
          </w:p>
        </w:tc>
      </w:tr>
      <w:tr w:rsidR="00AD5425" w14:paraId="47F97F74" w14:textId="77777777" w:rsidTr="00936C50">
        <w:tc>
          <w:tcPr>
            <w:tcW w:w="1838" w:type="dxa"/>
            <w:vMerge w:val="restart"/>
            <w:shd w:val="clear" w:color="auto" w:fill="92D050"/>
          </w:tcPr>
          <w:p w14:paraId="6F5D6FA9" w14:textId="77777777" w:rsidR="00AD5425" w:rsidRDefault="00AD5425" w:rsidP="0076003B">
            <w:pPr>
              <w:spacing w:line="240" w:lineRule="auto"/>
              <w:rPr>
                <w:lang w:val="id-ID" w:eastAsia="x-none"/>
              </w:rPr>
            </w:pPr>
          </w:p>
          <w:p w14:paraId="646C106E" w14:textId="77777777" w:rsidR="00AD5425" w:rsidRDefault="00AD5425" w:rsidP="0076003B">
            <w:pPr>
              <w:spacing w:line="240" w:lineRule="auto"/>
              <w:rPr>
                <w:lang w:val="id-ID" w:eastAsia="x-none"/>
              </w:rPr>
            </w:pPr>
          </w:p>
          <w:p w14:paraId="6469C97B" w14:textId="77777777" w:rsidR="00AD5425" w:rsidRDefault="00AD5425" w:rsidP="0076003B">
            <w:pPr>
              <w:spacing w:line="240" w:lineRule="auto"/>
              <w:rPr>
                <w:lang w:val="id-ID" w:eastAsia="x-none"/>
              </w:rPr>
            </w:pPr>
          </w:p>
          <w:p w14:paraId="05E06E78" w14:textId="77777777" w:rsidR="00AD5425" w:rsidRDefault="00AD5425" w:rsidP="0076003B">
            <w:pPr>
              <w:spacing w:line="240" w:lineRule="auto"/>
              <w:rPr>
                <w:lang w:val="id-ID" w:eastAsia="x-none"/>
              </w:rPr>
            </w:pPr>
          </w:p>
          <w:p w14:paraId="40E53C85" w14:textId="496369D8" w:rsidR="00AD5425" w:rsidRPr="004F34AA" w:rsidRDefault="00AD5425" w:rsidP="0076003B">
            <w:pPr>
              <w:spacing w:line="240" w:lineRule="auto"/>
              <w:rPr>
                <w:lang w:val="id-ID" w:eastAsia="x-none"/>
              </w:rPr>
            </w:pPr>
            <w:r w:rsidRPr="004F34AA">
              <w:rPr>
                <w:lang w:val="id-ID" w:eastAsia="x-none"/>
              </w:rPr>
              <w:t>Mengetahui kebiasaan staff koperasi dalam menggunakan website</w:t>
            </w:r>
          </w:p>
        </w:tc>
        <w:tc>
          <w:tcPr>
            <w:tcW w:w="5949" w:type="dxa"/>
          </w:tcPr>
          <w:p w14:paraId="354F8DA3" w14:textId="0A7FD056" w:rsidR="00AD5425" w:rsidRPr="004F34AA" w:rsidRDefault="00AD5425" w:rsidP="00AD5425">
            <w:pPr>
              <w:pStyle w:val="ListParagraph"/>
              <w:numPr>
                <w:ilvl w:val="0"/>
                <w:numId w:val="8"/>
              </w:numPr>
              <w:jc w:val="left"/>
              <w:rPr>
                <w:lang w:eastAsia="x-none"/>
              </w:rPr>
            </w:pPr>
            <w:r>
              <w:rPr>
                <w:lang w:eastAsia="x-none"/>
              </w:rPr>
              <w:t xml:space="preserve">Dalam menunjang proses order bongkar / muat barang, apakah anda menggunakan </w:t>
            </w:r>
            <w:r w:rsidRPr="00AD5425">
              <w:rPr>
                <w:lang w:eastAsia="x-none"/>
              </w:rPr>
              <w:t>aplikasi</w:t>
            </w:r>
            <w:r>
              <w:rPr>
                <w:lang w:eastAsia="x-none"/>
              </w:rPr>
              <w:t>?</w:t>
            </w:r>
          </w:p>
        </w:tc>
      </w:tr>
      <w:tr w:rsidR="00AD5425" w14:paraId="280BD985" w14:textId="77777777" w:rsidTr="00C31227">
        <w:tc>
          <w:tcPr>
            <w:tcW w:w="1838" w:type="dxa"/>
            <w:vMerge/>
            <w:shd w:val="clear" w:color="auto" w:fill="92D050"/>
          </w:tcPr>
          <w:p w14:paraId="4AD43352"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49C1BA10" w14:textId="7E483887" w:rsidR="00AD5425" w:rsidRDefault="00AD5425" w:rsidP="00CF1237">
            <w:pPr>
              <w:pStyle w:val="ListParagraph"/>
              <w:numPr>
                <w:ilvl w:val="0"/>
                <w:numId w:val="8"/>
              </w:numPr>
              <w:jc w:val="left"/>
              <w:rPr>
                <w:lang w:eastAsia="x-none"/>
              </w:rPr>
            </w:pPr>
            <w:r>
              <w:rPr>
                <w:lang w:eastAsia="x-none"/>
              </w:rPr>
              <w:t>Aplikasi</w:t>
            </w:r>
            <w:r>
              <w:rPr>
                <w:i/>
                <w:iCs/>
                <w:lang w:eastAsia="x-none"/>
              </w:rPr>
              <w:t xml:space="preserve"> </w:t>
            </w:r>
            <w:r>
              <w:rPr>
                <w:lang w:eastAsia="x-none"/>
              </w:rPr>
              <w:t>apa yang biasa anda gunakan untuk menunjang pekerjaan tersebut?</w:t>
            </w:r>
          </w:p>
        </w:tc>
      </w:tr>
      <w:tr w:rsidR="00AD5425" w14:paraId="23267738" w14:textId="77777777" w:rsidTr="00C31227">
        <w:tc>
          <w:tcPr>
            <w:tcW w:w="1838" w:type="dxa"/>
            <w:vMerge/>
            <w:shd w:val="clear" w:color="auto" w:fill="92D050"/>
          </w:tcPr>
          <w:p w14:paraId="44B0E398"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51180FE4" w14:textId="092AD1CC" w:rsidR="00AD5425" w:rsidRDefault="00AD5425" w:rsidP="00CF1237">
            <w:pPr>
              <w:pStyle w:val="ListParagraph"/>
              <w:numPr>
                <w:ilvl w:val="0"/>
                <w:numId w:val="8"/>
              </w:numPr>
              <w:jc w:val="left"/>
              <w:rPr>
                <w:i/>
                <w:iCs/>
                <w:lang w:eastAsia="x-none"/>
              </w:rPr>
            </w:pPr>
            <w:r>
              <w:rPr>
                <w:lang w:eastAsia="x-none"/>
              </w:rPr>
              <w:t xml:space="preserve">Apakah anda mengalami kesulitan dalam menggunakan atau mengakses </w:t>
            </w:r>
            <w:r w:rsidRPr="00AD5425">
              <w:rPr>
                <w:lang w:eastAsia="x-none"/>
              </w:rPr>
              <w:t>Aplikasi</w:t>
            </w:r>
            <w:r>
              <w:rPr>
                <w:i/>
                <w:iCs/>
                <w:lang w:eastAsia="x-none"/>
              </w:rPr>
              <w:t xml:space="preserve"> </w:t>
            </w:r>
            <w:r>
              <w:rPr>
                <w:lang w:eastAsia="x-none"/>
              </w:rPr>
              <w:t>tersebut ?</w:t>
            </w:r>
          </w:p>
        </w:tc>
      </w:tr>
      <w:tr w:rsidR="00AD5425" w14:paraId="21B1E23C" w14:textId="77777777" w:rsidTr="00C31227">
        <w:tc>
          <w:tcPr>
            <w:tcW w:w="1838" w:type="dxa"/>
            <w:vMerge/>
            <w:shd w:val="clear" w:color="auto" w:fill="92D050"/>
          </w:tcPr>
          <w:p w14:paraId="3A50CA07"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486339EC" w14:textId="06A59C0E" w:rsidR="00AD5425" w:rsidRDefault="00AD5425" w:rsidP="00CF1237">
            <w:pPr>
              <w:pStyle w:val="ListParagraph"/>
              <w:numPr>
                <w:ilvl w:val="0"/>
                <w:numId w:val="8"/>
              </w:numPr>
              <w:jc w:val="left"/>
              <w:rPr>
                <w:lang w:eastAsia="x-none"/>
              </w:rPr>
            </w:pPr>
            <w:r>
              <w:rPr>
                <w:lang w:eastAsia="x-none"/>
              </w:rPr>
              <w:t xml:space="preserve">Apa yang anda sukai dari </w:t>
            </w:r>
            <w:r w:rsidRPr="00AD5425">
              <w:rPr>
                <w:lang w:eastAsia="x-none"/>
              </w:rPr>
              <w:t>Aplikasi</w:t>
            </w:r>
            <w:r>
              <w:rPr>
                <w:i/>
                <w:iCs/>
                <w:lang w:eastAsia="x-none"/>
              </w:rPr>
              <w:t xml:space="preserve"> </w:t>
            </w:r>
            <w:r>
              <w:rPr>
                <w:lang w:eastAsia="x-none"/>
              </w:rPr>
              <w:t>tersebut?</w:t>
            </w:r>
          </w:p>
        </w:tc>
      </w:tr>
      <w:tr w:rsidR="00AD5425" w14:paraId="2B7512AD" w14:textId="77777777" w:rsidTr="00C31227">
        <w:tc>
          <w:tcPr>
            <w:tcW w:w="1838" w:type="dxa"/>
            <w:vMerge/>
            <w:shd w:val="clear" w:color="auto" w:fill="92D050"/>
          </w:tcPr>
          <w:p w14:paraId="767CEA15"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312D21C3" w14:textId="36BFB414" w:rsidR="00AD5425" w:rsidRDefault="00AD5425" w:rsidP="00CF1237">
            <w:pPr>
              <w:pStyle w:val="ListParagraph"/>
              <w:numPr>
                <w:ilvl w:val="0"/>
                <w:numId w:val="8"/>
              </w:numPr>
              <w:jc w:val="left"/>
              <w:rPr>
                <w:lang w:eastAsia="x-none"/>
              </w:rPr>
            </w:pPr>
            <w:r>
              <w:rPr>
                <w:lang w:eastAsia="x-none"/>
              </w:rPr>
              <w:t xml:space="preserve">Fitur apa yang anda butuhkan namun tidak ada di </w:t>
            </w:r>
            <w:r w:rsidRPr="00AD5425">
              <w:rPr>
                <w:lang w:eastAsia="x-none"/>
              </w:rPr>
              <w:t>Aplikasi</w:t>
            </w:r>
            <w:r>
              <w:rPr>
                <w:i/>
                <w:iCs/>
                <w:lang w:eastAsia="x-none"/>
              </w:rPr>
              <w:t xml:space="preserve"> </w:t>
            </w:r>
            <w:r>
              <w:rPr>
                <w:lang w:eastAsia="x-none"/>
              </w:rPr>
              <w:t>tersebut ?</w:t>
            </w:r>
          </w:p>
        </w:tc>
      </w:tr>
      <w:tr w:rsidR="00AD5425" w14:paraId="32619A6D" w14:textId="77777777" w:rsidTr="00936C50">
        <w:tc>
          <w:tcPr>
            <w:tcW w:w="1838" w:type="dxa"/>
            <w:vMerge/>
            <w:shd w:val="clear" w:color="auto" w:fill="92D050"/>
          </w:tcPr>
          <w:p w14:paraId="43D0393D" w14:textId="77777777" w:rsidR="00AD5425" w:rsidRPr="004F34AA" w:rsidRDefault="00AD5425" w:rsidP="0076003B">
            <w:pPr>
              <w:spacing w:line="240" w:lineRule="auto"/>
              <w:rPr>
                <w:lang w:eastAsia="x-none"/>
              </w:rPr>
            </w:pPr>
          </w:p>
        </w:tc>
        <w:tc>
          <w:tcPr>
            <w:tcW w:w="5949" w:type="dxa"/>
          </w:tcPr>
          <w:p w14:paraId="31BF8940" w14:textId="77777777" w:rsidR="00AD5425" w:rsidRDefault="00AD5425" w:rsidP="00CF1237">
            <w:pPr>
              <w:pStyle w:val="ListParagraph"/>
              <w:numPr>
                <w:ilvl w:val="0"/>
                <w:numId w:val="8"/>
              </w:numPr>
              <w:jc w:val="left"/>
              <w:rPr>
                <w:lang w:eastAsia="x-none"/>
              </w:rPr>
            </w:pPr>
            <w:r>
              <w:rPr>
                <w:lang w:eastAsia="x-none"/>
              </w:rPr>
              <w:t>Jika ada aplikasi untuk melakukan permintaan tenaga kerja bongkar / muat</w:t>
            </w:r>
            <w:r w:rsidR="00C31227">
              <w:rPr>
                <w:lang w:eastAsia="x-none"/>
              </w:rPr>
              <w:t>.</w:t>
            </w:r>
          </w:p>
          <w:p w14:paraId="72EB5D7E" w14:textId="77777777" w:rsidR="00C31227" w:rsidRDefault="00C31227" w:rsidP="00C31227">
            <w:pPr>
              <w:pStyle w:val="ListParagraph"/>
              <w:numPr>
                <w:ilvl w:val="0"/>
                <w:numId w:val="17"/>
              </w:numPr>
              <w:jc w:val="left"/>
              <w:rPr>
                <w:lang w:eastAsia="x-none"/>
              </w:rPr>
            </w:pPr>
            <w:r>
              <w:rPr>
                <w:lang w:eastAsia="x-none"/>
              </w:rPr>
              <w:t>Fitur apa saja yang dibutuhkan ?</w:t>
            </w:r>
          </w:p>
          <w:p w14:paraId="26309F72" w14:textId="4E98F19D" w:rsidR="00C31227" w:rsidRDefault="00C31227" w:rsidP="00C31227">
            <w:pPr>
              <w:pStyle w:val="ListParagraph"/>
              <w:numPr>
                <w:ilvl w:val="0"/>
                <w:numId w:val="17"/>
              </w:numPr>
              <w:jc w:val="left"/>
              <w:rPr>
                <w:lang w:eastAsia="x-none"/>
              </w:rPr>
            </w:pPr>
            <w:r>
              <w:rPr>
                <w:lang w:eastAsia="x-none"/>
              </w:rPr>
              <w:t>Fitur apa yang perlu di prioritaskan ?</w:t>
            </w:r>
          </w:p>
        </w:tc>
      </w:tr>
    </w:tbl>
    <w:p w14:paraId="4D436DB7" w14:textId="6BC8318A" w:rsidR="00B90BA4" w:rsidRDefault="00B90BA4" w:rsidP="00936C50">
      <w:pPr>
        <w:rPr>
          <w:lang w:val="en-US" w:eastAsia="x-none"/>
        </w:rPr>
      </w:pPr>
    </w:p>
    <w:p w14:paraId="7A216C59" w14:textId="77777777" w:rsidR="00B90BA4" w:rsidRDefault="00B90BA4">
      <w:pPr>
        <w:spacing w:line="259" w:lineRule="auto"/>
        <w:jc w:val="left"/>
        <w:rPr>
          <w:lang w:val="en-US" w:eastAsia="x-none"/>
        </w:rPr>
      </w:pPr>
      <w:r>
        <w:rPr>
          <w:lang w:val="en-US" w:eastAsia="x-none"/>
        </w:rPr>
        <w:br w:type="page"/>
      </w:r>
    </w:p>
    <w:p w14:paraId="49BCB08C" w14:textId="354D1564" w:rsidR="004F34AA" w:rsidRDefault="004F34AA" w:rsidP="00B90BA4">
      <w:pPr>
        <w:pStyle w:val="Heading4"/>
        <w:spacing w:line="360" w:lineRule="auto"/>
        <w:rPr>
          <w:lang w:val="en-US"/>
        </w:rPr>
      </w:pPr>
      <w:r>
        <w:rPr>
          <w:lang w:val="en-US"/>
        </w:rPr>
        <w:lastRenderedPageBreak/>
        <w:t>Pertanyaan Anggota</w:t>
      </w:r>
    </w:p>
    <w:tbl>
      <w:tblPr>
        <w:tblStyle w:val="TableGrid"/>
        <w:tblW w:w="0" w:type="auto"/>
        <w:tblLook w:val="04A0" w:firstRow="1" w:lastRow="0" w:firstColumn="1" w:lastColumn="0" w:noHBand="0" w:noVBand="1"/>
      </w:tblPr>
      <w:tblGrid>
        <w:gridCol w:w="1838"/>
        <w:gridCol w:w="5949"/>
      </w:tblGrid>
      <w:tr w:rsidR="004F34AA" w14:paraId="11A13B1D" w14:textId="77777777" w:rsidTr="003B09D9">
        <w:tc>
          <w:tcPr>
            <w:tcW w:w="1838" w:type="dxa"/>
            <w:shd w:val="clear" w:color="auto" w:fill="92D050"/>
          </w:tcPr>
          <w:p w14:paraId="4D748AF1" w14:textId="77777777" w:rsidR="004F34AA" w:rsidRDefault="004F34AA" w:rsidP="00B90BA4">
            <w:pPr>
              <w:rPr>
                <w:lang w:eastAsia="x-none"/>
              </w:rPr>
            </w:pPr>
            <w:r>
              <w:rPr>
                <w:lang w:eastAsia="x-none"/>
              </w:rPr>
              <w:t>Tujuan</w:t>
            </w:r>
          </w:p>
        </w:tc>
        <w:tc>
          <w:tcPr>
            <w:tcW w:w="5949" w:type="dxa"/>
            <w:shd w:val="clear" w:color="auto" w:fill="92D050"/>
          </w:tcPr>
          <w:p w14:paraId="0B031DF7" w14:textId="77777777" w:rsidR="004F34AA" w:rsidRDefault="004F34AA" w:rsidP="00B90BA4">
            <w:pPr>
              <w:rPr>
                <w:lang w:eastAsia="x-none"/>
              </w:rPr>
            </w:pPr>
            <w:r>
              <w:rPr>
                <w:lang w:eastAsia="x-none"/>
              </w:rPr>
              <w:t>Pertanyaan</w:t>
            </w:r>
          </w:p>
        </w:tc>
      </w:tr>
      <w:tr w:rsidR="004F34AA" w14:paraId="33B39662" w14:textId="77777777" w:rsidTr="003B09D9">
        <w:trPr>
          <w:trHeight w:val="1172"/>
        </w:trPr>
        <w:tc>
          <w:tcPr>
            <w:tcW w:w="1838" w:type="dxa"/>
            <w:vMerge w:val="restart"/>
            <w:shd w:val="clear" w:color="auto" w:fill="92D050"/>
          </w:tcPr>
          <w:p w14:paraId="71658BB8" w14:textId="77777777" w:rsidR="004F34AA" w:rsidRDefault="004F34AA" w:rsidP="003B09D9">
            <w:pPr>
              <w:spacing w:line="240" w:lineRule="auto"/>
              <w:rPr>
                <w:lang w:eastAsia="x-none"/>
              </w:rPr>
            </w:pPr>
          </w:p>
          <w:p w14:paraId="5FADF6EC" w14:textId="77777777" w:rsidR="004F34AA" w:rsidRDefault="004F34AA" w:rsidP="003B09D9">
            <w:pPr>
              <w:spacing w:line="240" w:lineRule="auto"/>
              <w:rPr>
                <w:lang w:eastAsia="x-none"/>
              </w:rPr>
            </w:pPr>
          </w:p>
          <w:p w14:paraId="2FE696EC" w14:textId="77777777" w:rsidR="004F34AA" w:rsidRDefault="004F34AA" w:rsidP="003B09D9">
            <w:pPr>
              <w:spacing w:line="240" w:lineRule="auto"/>
              <w:rPr>
                <w:lang w:eastAsia="x-none"/>
              </w:rPr>
            </w:pPr>
          </w:p>
          <w:p w14:paraId="3C38B7BF" w14:textId="77777777" w:rsidR="004F34AA" w:rsidRDefault="004F34AA" w:rsidP="003B09D9">
            <w:pPr>
              <w:spacing w:line="240" w:lineRule="auto"/>
              <w:rPr>
                <w:lang w:eastAsia="x-none"/>
              </w:rPr>
            </w:pPr>
            <w:r>
              <w:rPr>
                <w:lang w:eastAsia="x-none"/>
              </w:rPr>
              <w:t>M</w:t>
            </w:r>
            <w:r w:rsidRPr="0076003B">
              <w:rPr>
                <w:lang w:eastAsia="x-none"/>
              </w:rPr>
              <w:t>engenali latar belakang dari narasumber</w:t>
            </w:r>
          </w:p>
        </w:tc>
        <w:tc>
          <w:tcPr>
            <w:tcW w:w="5949" w:type="dxa"/>
          </w:tcPr>
          <w:p w14:paraId="66EDF652" w14:textId="77777777" w:rsidR="004F34AA" w:rsidRDefault="004F34AA" w:rsidP="00CF1237">
            <w:pPr>
              <w:pStyle w:val="ListParagraph"/>
              <w:numPr>
                <w:ilvl w:val="0"/>
                <w:numId w:val="12"/>
              </w:numPr>
              <w:jc w:val="left"/>
              <w:rPr>
                <w:lang w:eastAsia="x-none"/>
              </w:rPr>
            </w:pPr>
            <w:r w:rsidRPr="0076003B">
              <w:rPr>
                <w:lang w:eastAsia="x-none"/>
              </w:rPr>
              <w:t>Tolong ceritakan tentang diri anda</w:t>
            </w:r>
          </w:p>
          <w:p w14:paraId="520FA31F" w14:textId="77777777" w:rsidR="004F34AA" w:rsidRDefault="004F34AA" w:rsidP="00CF1237">
            <w:pPr>
              <w:pStyle w:val="ListParagraph"/>
              <w:numPr>
                <w:ilvl w:val="0"/>
                <w:numId w:val="13"/>
              </w:numPr>
              <w:jc w:val="left"/>
              <w:rPr>
                <w:lang w:eastAsia="x-none"/>
              </w:rPr>
            </w:pPr>
            <w:r>
              <w:rPr>
                <w:lang w:eastAsia="x-none"/>
              </w:rPr>
              <w:t>Nama</w:t>
            </w:r>
          </w:p>
          <w:p w14:paraId="3CF1B55A" w14:textId="77777777" w:rsidR="004F34AA" w:rsidRDefault="004F34AA" w:rsidP="00CF1237">
            <w:pPr>
              <w:pStyle w:val="ListParagraph"/>
              <w:numPr>
                <w:ilvl w:val="0"/>
                <w:numId w:val="13"/>
              </w:numPr>
              <w:jc w:val="left"/>
              <w:rPr>
                <w:lang w:eastAsia="x-none"/>
              </w:rPr>
            </w:pPr>
            <w:r>
              <w:rPr>
                <w:lang w:eastAsia="x-none"/>
              </w:rPr>
              <w:t>Umur</w:t>
            </w:r>
          </w:p>
          <w:p w14:paraId="1FC7166A" w14:textId="77777777" w:rsidR="004F34AA" w:rsidRPr="0076003B" w:rsidRDefault="004F34AA" w:rsidP="00CF1237">
            <w:pPr>
              <w:pStyle w:val="ListParagraph"/>
              <w:numPr>
                <w:ilvl w:val="0"/>
                <w:numId w:val="13"/>
              </w:numPr>
              <w:jc w:val="left"/>
              <w:rPr>
                <w:lang w:eastAsia="x-none"/>
              </w:rPr>
            </w:pPr>
            <w:r>
              <w:rPr>
                <w:lang w:eastAsia="x-none"/>
              </w:rPr>
              <w:t>Domisili</w:t>
            </w:r>
          </w:p>
        </w:tc>
      </w:tr>
      <w:tr w:rsidR="004F34AA" w14:paraId="568A0602" w14:textId="77777777" w:rsidTr="003B09D9">
        <w:tc>
          <w:tcPr>
            <w:tcW w:w="1838" w:type="dxa"/>
            <w:vMerge/>
            <w:shd w:val="clear" w:color="auto" w:fill="92D050"/>
          </w:tcPr>
          <w:p w14:paraId="0B9CF815" w14:textId="77777777" w:rsidR="004F34AA" w:rsidRDefault="004F34AA" w:rsidP="003B09D9">
            <w:pPr>
              <w:rPr>
                <w:lang w:eastAsia="x-none"/>
              </w:rPr>
            </w:pPr>
          </w:p>
        </w:tc>
        <w:tc>
          <w:tcPr>
            <w:tcW w:w="5949" w:type="dxa"/>
          </w:tcPr>
          <w:p w14:paraId="1FE6063D" w14:textId="77777777" w:rsidR="004F34AA" w:rsidRPr="0076003B" w:rsidRDefault="004F34AA" w:rsidP="00CF1237">
            <w:pPr>
              <w:pStyle w:val="ListParagraph"/>
              <w:numPr>
                <w:ilvl w:val="0"/>
                <w:numId w:val="12"/>
              </w:numPr>
              <w:spacing w:after="160"/>
              <w:jc w:val="left"/>
              <w:rPr>
                <w:lang w:eastAsia="x-none"/>
              </w:rPr>
            </w:pPr>
            <w:r w:rsidRPr="0076003B">
              <w:rPr>
                <w:lang w:eastAsia="x-none"/>
              </w:rPr>
              <w:t>Sudah berapa lama anda bekerja pada bidang ini ?</w:t>
            </w:r>
          </w:p>
        </w:tc>
      </w:tr>
      <w:tr w:rsidR="004F34AA" w14:paraId="351D40CC" w14:textId="77777777" w:rsidTr="003B09D9">
        <w:trPr>
          <w:trHeight w:val="671"/>
        </w:trPr>
        <w:tc>
          <w:tcPr>
            <w:tcW w:w="1838" w:type="dxa"/>
            <w:vMerge/>
            <w:shd w:val="clear" w:color="auto" w:fill="92D050"/>
          </w:tcPr>
          <w:p w14:paraId="08156F3E" w14:textId="77777777" w:rsidR="004F34AA" w:rsidRDefault="004F34AA" w:rsidP="003B09D9">
            <w:pPr>
              <w:rPr>
                <w:lang w:eastAsia="x-none"/>
              </w:rPr>
            </w:pPr>
          </w:p>
        </w:tc>
        <w:tc>
          <w:tcPr>
            <w:tcW w:w="5949" w:type="dxa"/>
          </w:tcPr>
          <w:p w14:paraId="3959624F" w14:textId="4D342391" w:rsidR="004F34AA" w:rsidRPr="0076003B" w:rsidRDefault="004F34AA" w:rsidP="00B90BA4">
            <w:pPr>
              <w:pStyle w:val="ListParagraph"/>
              <w:numPr>
                <w:ilvl w:val="0"/>
                <w:numId w:val="12"/>
              </w:numPr>
              <w:jc w:val="left"/>
              <w:rPr>
                <w:lang w:eastAsia="x-none"/>
              </w:rPr>
            </w:pPr>
            <w:r>
              <w:rPr>
                <w:lang w:eastAsia="x-none"/>
              </w:rPr>
              <w:t>A</w:t>
            </w:r>
            <w:r w:rsidRPr="0076003B">
              <w:rPr>
                <w:lang w:eastAsia="x-none"/>
              </w:rPr>
              <w:t xml:space="preserve">pakah anda memiliki kesulitan dalam mengakses </w:t>
            </w:r>
            <w:r w:rsidR="00B90BA4" w:rsidRPr="00B90BA4">
              <w:rPr>
                <w:lang w:eastAsia="x-none"/>
              </w:rPr>
              <w:t xml:space="preserve">menggunakan handphone, internet dan website untuk menunjang </w:t>
            </w:r>
            <w:r w:rsidR="00B90BA4">
              <w:rPr>
                <w:lang w:eastAsia="x-none"/>
              </w:rPr>
              <w:t>kegiatan</w:t>
            </w:r>
            <w:r w:rsidR="00B90BA4" w:rsidRPr="00B90BA4">
              <w:rPr>
                <w:lang w:eastAsia="x-none"/>
              </w:rPr>
              <w:t xml:space="preserve"> sehari-hari</w:t>
            </w:r>
            <w:r w:rsidRPr="0076003B">
              <w:rPr>
                <w:lang w:eastAsia="x-none"/>
              </w:rPr>
              <w:t xml:space="preserve"> ?</w:t>
            </w:r>
          </w:p>
        </w:tc>
      </w:tr>
      <w:tr w:rsidR="006C49CC" w14:paraId="7543FAF6" w14:textId="77777777" w:rsidTr="003B09D9">
        <w:tc>
          <w:tcPr>
            <w:tcW w:w="1838" w:type="dxa"/>
            <w:vMerge w:val="restart"/>
            <w:shd w:val="clear" w:color="auto" w:fill="92D050"/>
          </w:tcPr>
          <w:p w14:paraId="53CAFD58" w14:textId="77777777" w:rsidR="006C49CC" w:rsidRDefault="006C49CC" w:rsidP="00B90BA4">
            <w:pPr>
              <w:spacing w:before="240"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p w14:paraId="3EB2D7BF" w14:textId="77777777" w:rsidR="006C49CC" w:rsidRDefault="006C49CC" w:rsidP="00B90BA4">
            <w:pPr>
              <w:spacing w:before="240" w:line="240" w:lineRule="auto"/>
              <w:rPr>
                <w:lang w:eastAsia="x-none"/>
              </w:rPr>
            </w:pPr>
          </w:p>
          <w:p w14:paraId="7C1B14BD" w14:textId="2D660AA3" w:rsidR="006C49CC" w:rsidRDefault="006C49CC" w:rsidP="00B90BA4">
            <w:pPr>
              <w:spacing w:line="240" w:lineRule="auto"/>
              <w:jc w:val="mediumKashida"/>
              <w:rPr>
                <w:lang w:eastAsia="x-none"/>
              </w:rPr>
            </w:pPr>
          </w:p>
        </w:tc>
        <w:tc>
          <w:tcPr>
            <w:tcW w:w="5949" w:type="dxa"/>
          </w:tcPr>
          <w:p w14:paraId="35F78F5F" w14:textId="3C17AC4D" w:rsidR="006C49CC" w:rsidRPr="006C49CC" w:rsidRDefault="006C49CC" w:rsidP="006C49CC">
            <w:pPr>
              <w:pStyle w:val="ListParagraph"/>
              <w:numPr>
                <w:ilvl w:val="0"/>
                <w:numId w:val="12"/>
              </w:numPr>
              <w:jc w:val="left"/>
              <w:rPr>
                <w:lang w:eastAsia="x-none"/>
              </w:rPr>
            </w:pPr>
            <w:r>
              <w:rPr>
                <w:lang w:eastAsia="x-none"/>
              </w:rPr>
              <w:t>Apakah anda dapat menceritakan bagaimana proses anda dalam menjalankan tugas anda untuk membongkar atau memuat barang ?</w:t>
            </w:r>
          </w:p>
        </w:tc>
      </w:tr>
      <w:tr w:rsidR="006C49CC" w14:paraId="01BC3594" w14:textId="77777777" w:rsidTr="003B09D9">
        <w:tc>
          <w:tcPr>
            <w:tcW w:w="1838" w:type="dxa"/>
            <w:vMerge/>
            <w:shd w:val="clear" w:color="auto" w:fill="92D050"/>
          </w:tcPr>
          <w:p w14:paraId="3578F00F" w14:textId="77777777" w:rsidR="006C49CC" w:rsidRPr="0076003B" w:rsidRDefault="006C49CC" w:rsidP="003B09D9">
            <w:pPr>
              <w:spacing w:line="240" w:lineRule="auto"/>
              <w:rPr>
                <w:lang w:eastAsia="x-none"/>
              </w:rPr>
            </w:pPr>
          </w:p>
        </w:tc>
        <w:tc>
          <w:tcPr>
            <w:tcW w:w="5949" w:type="dxa"/>
          </w:tcPr>
          <w:p w14:paraId="36C92887" w14:textId="77777777" w:rsidR="006C49CC" w:rsidRDefault="006C49CC" w:rsidP="00CF1237">
            <w:pPr>
              <w:pStyle w:val="ListParagraph"/>
              <w:numPr>
                <w:ilvl w:val="0"/>
                <w:numId w:val="12"/>
              </w:numPr>
              <w:jc w:val="left"/>
              <w:rPr>
                <w:lang w:eastAsia="x-none"/>
              </w:rPr>
            </w:pPr>
            <w:r>
              <w:rPr>
                <w:lang w:eastAsia="x-none"/>
              </w:rPr>
              <w:t>Apakah dengan sistem seperti itu anda memiliki kesulitan atau kendala untuk menjalankan tugas ?</w:t>
            </w:r>
          </w:p>
          <w:p w14:paraId="33B647CF" w14:textId="77777777" w:rsidR="006C49CC" w:rsidRDefault="006C49CC" w:rsidP="006C49CC">
            <w:pPr>
              <w:pStyle w:val="ListParagraph"/>
              <w:numPr>
                <w:ilvl w:val="0"/>
                <w:numId w:val="16"/>
              </w:numPr>
              <w:jc w:val="left"/>
              <w:rPr>
                <w:lang w:eastAsia="x-none"/>
              </w:rPr>
            </w:pPr>
            <w:r>
              <w:rPr>
                <w:lang w:eastAsia="x-none"/>
              </w:rPr>
              <w:t>Faktor apa yang menyebabkan kendala tersebut ?</w:t>
            </w:r>
          </w:p>
          <w:p w14:paraId="7B9E44A4" w14:textId="6C039F6F" w:rsidR="006C49CC" w:rsidRDefault="006C49CC" w:rsidP="006C49CC">
            <w:pPr>
              <w:pStyle w:val="ListParagraph"/>
              <w:numPr>
                <w:ilvl w:val="0"/>
                <w:numId w:val="16"/>
              </w:numPr>
              <w:jc w:val="left"/>
              <w:rPr>
                <w:lang w:eastAsia="x-none"/>
              </w:rPr>
            </w:pPr>
            <w:r>
              <w:rPr>
                <w:lang w:eastAsia="x-none"/>
              </w:rPr>
              <w:t>Bagaimana kendala tersebut diselesaikan ?</w:t>
            </w:r>
          </w:p>
        </w:tc>
      </w:tr>
      <w:tr w:rsidR="006C49CC" w14:paraId="1C720792" w14:textId="77777777" w:rsidTr="003B09D9">
        <w:tc>
          <w:tcPr>
            <w:tcW w:w="1838" w:type="dxa"/>
            <w:vMerge/>
            <w:shd w:val="clear" w:color="auto" w:fill="92D050"/>
          </w:tcPr>
          <w:p w14:paraId="2AC9BE85" w14:textId="77777777" w:rsidR="006C49CC" w:rsidRPr="0076003B" w:rsidRDefault="006C49CC" w:rsidP="003B09D9">
            <w:pPr>
              <w:spacing w:line="240" w:lineRule="auto"/>
              <w:rPr>
                <w:lang w:eastAsia="x-none"/>
              </w:rPr>
            </w:pPr>
          </w:p>
        </w:tc>
        <w:tc>
          <w:tcPr>
            <w:tcW w:w="5949" w:type="dxa"/>
          </w:tcPr>
          <w:p w14:paraId="189EBAD4" w14:textId="3122B827" w:rsidR="006C49CC" w:rsidRDefault="006C49CC" w:rsidP="00CF1237">
            <w:pPr>
              <w:pStyle w:val="ListParagraph"/>
              <w:numPr>
                <w:ilvl w:val="0"/>
                <w:numId w:val="12"/>
              </w:numPr>
              <w:jc w:val="left"/>
              <w:rPr>
                <w:lang w:eastAsia="x-none"/>
              </w:rPr>
            </w:pPr>
            <w:r>
              <w:rPr>
                <w:lang w:eastAsia="x-none"/>
              </w:rPr>
              <w:t>Bagaimana cara anda untuk mengetahui bahwa anda mendapatkan tugas untuk membongkar atau memu</w:t>
            </w:r>
            <w:r w:rsidR="00B90BA4">
              <w:rPr>
                <w:lang w:eastAsia="x-none"/>
              </w:rPr>
              <w:t>at barang ?</w:t>
            </w:r>
          </w:p>
        </w:tc>
      </w:tr>
      <w:tr w:rsidR="006C49CC" w14:paraId="5F56D83C" w14:textId="77777777" w:rsidTr="003B09D9">
        <w:tc>
          <w:tcPr>
            <w:tcW w:w="1838" w:type="dxa"/>
            <w:vMerge w:val="restart"/>
            <w:shd w:val="clear" w:color="auto" w:fill="92D050"/>
          </w:tcPr>
          <w:p w14:paraId="2C6014C1" w14:textId="77777777" w:rsidR="006C49CC" w:rsidRPr="004F34AA" w:rsidRDefault="006C49CC" w:rsidP="003B09D9">
            <w:pPr>
              <w:spacing w:line="240" w:lineRule="auto"/>
              <w:rPr>
                <w:lang w:val="id-ID" w:eastAsia="x-none"/>
              </w:rPr>
            </w:pPr>
            <w:r w:rsidRPr="004F34AA">
              <w:rPr>
                <w:lang w:val="id-ID" w:eastAsia="x-none"/>
              </w:rPr>
              <w:t>Mengetahui kebiasaan staff koperasi dalam menggunakan website</w:t>
            </w:r>
          </w:p>
        </w:tc>
        <w:tc>
          <w:tcPr>
            <w:tcW w:w="5949" w:type="dxa"/>
          </w:tcPr>
          <w:p w14:paraId="7D090D79" w14:textId="4EB55733" w:rsidR="006C49CC" w:rsidRPr="004F34AA" w:rsidRDefault="006C49CC" w:rsidP="00CF1237">
            <w:pPr>
              <w:pStyle w:val="ListParagraph"/>
              <w:numPr>
                <w:ilvl w:val="0"/>
                <w:numId w:val="12"/>
              </w:numPr>
              <w:jc w:val="left"/>
              <w:rPr>
                <w:lang w:eastAsia="x-none"/>
              </w:rPr>
            </w:pPr>
          </w:p>
        </w:tc>
      </w:tr>
      <w:tr w:rsidR="006C49CC" w14:paraId="1C42537F" w14:textId="77777777" w:rsidTr="003B09D9">
        <w:tc>
          <w:tcPr>
            <w:tcW w:w="1838" w:type="dxa"/>
            <w:vMerge/>
            <w:shd w:val="clear" w:color="auto" w:fill="92D050"/>
          </w:tcPr>
          <w:p w14:paraId="21B26A9D" w14:textId="77777777" w:rsidR="006C49CC" w:rsidRPr="004F34AA" w:rsidRDefault="006C49CC" w:rsidP="003B09D9">
            <w:pPr>
              <w:spacing w:line="240" w:lineRule="auto"/>
              <w:rPr>
                <w:lang w:eastAsia="x-none"/>
              </w:rPr>
            </w:pPr>
          </w:p>
        </w:tc>
        <w:tc>
          <w:tcPr>
            <w:tcW w:w="5949" w:type="dxa"/>
          </w:tcPr>
          <w:p w14:paraId="54B0C354" w14:textId="6465B327" w:rsidR="006C49CC" w:rsidRDefault="006C49CC" w:rsidP="00CF1237">
            <w:pPr>
              <w:pStyle w:val="ListParagraph"/>
              <w:numPr>
                <w:ilvl w:val="0"/>
                <w:numId w:val="12"/>
              </w:numPr>
              <w:jc w:val="left"/>
              <w:rPr>
                <w:lang w:eastAsia="x-none"/>
              </w:rPr>
            </w:pPr>
          </w:p>
        </w:tc>
      </w:tr>
      <w:tr w:rsidR="006C49CC" w14:paraId="5583793A" w14:textId="77777777" w:rsidTr="003B09D9">
        <w:tc>
          <w:tcPr>
            <w:tcW w:w="1838" w:type="dxa"/>
            <w:vMerge/>
            <w:shd w:val="clear" w:color="auto" w:fill="92D050"/>
          </w:tcPr>
          <w:p w14:paraId="3789EAC8" w14:textId="77777777" w:rsidR="006C49CC" w:rsidRPr="004F34AA" w:rsidRDefault="006C49CC" w:rsidP="003B09D9">
            <w:pPr>
              <w:spacing w:line="240" w:lineRule="auto"/>
              <w:rPr>
                <w:lang w:eastAsia="x-none"/>
              </w:rPr>
            </w:pPr>
          </w:p>
        </w:tc>
        <w:tc>
          <w:tcPr>
            <w:tcW w:w="5949" w:type="dxa"/>
          </w:tcPr>
          <w:p w14:paraId="4100C49C" w14:textId="2C96C572" w:rsidR="006C49CC" w:rsidRDefault="006C49CC" w:rsidP="00CF1237">
            <w:pPr>
              <w:pStyle w:val="ListParagraph"/>
              <w:numPr>
                <w:ilvl w:val="0"/>
                <w:numId w:val="12"/>
              </w:numPr>
              <w:jc w:val="left"/>
              <w:rPr>
                <w:i/>
                <w:iCs/>
                <w:lang w:eastAsia="x-none"/>
              </w:rPr>
            </w:pPr>
          </w:p>
        </w:tc>
      </w:tr>
      <w:tr w:rsidR="006C49CC" w14:paraId="41AE8928" w14:textId="77777777" w:rsidTr="003B09D9">
        <w:tc>
          <w:tcPr>
            <w:tcW w:w="1838" w:type="dxa"/>
            <w:vMerge/>
            <w:shd w:val="clear" w:color="auto" w:fill="92D050"/>
          </w:tcPr>
          <w:p w14:paraId="2FCE76C5" w14:textId="77777777" w:rsidR="006C49CC" w:rsidRPr="004F34AA" w:rsidRDefault="006C49CC" w:rsidP="003B09D9">
            <w:pPr>
              <w:spacing w:line="240" w:lineRule="auto"/>
              <w:rPr>
                <w:lang w:eastAsia="x-none"/>
              </w:rPr>
            </w:pPr>
          </w:p>
        </w:tc>
        <w:tc>
          <w:tcPr>
            <w:tcW w:w="5949" w:type="dxa"/>
          </w:tcPr>
          <w:p w14:paraId="1EAF2F19" w14:textId="2F217DEF" w:rsidR="006C49CC" w:rsidRDefault="006C49CC" w:rsidP="00CF1237">
            <w:pPr>
              <w:pStyle w:val="ListParagraph"/>
              <w:numPr>
                <w:ilvl w:val="0"/>
                <w:numId w:val="12"/>
              </w:numPr>
              <w:jc w:val="left"/>
              <w:rPr>
                <w:lang w:eastAsia="x-none"/>
              </w:rPr>
            </w:pPr>
          </w:p>
        </w:tc>
      </w:tr>
      <w:tr w:rsidR="006C49CC" w14:paraId="5E199920" w14:textId="77777777" w:rsidTr="003B09D9">
        <w:tc>
          <w:tcPr>
            <w:tcW w:w="1838" w:type="dxa"/>
            <w:vMerge/>
            <w:shd w:val="clear" w:color="auto" w:fill="92D050"/>
          </w:tcPr>
          <w:p w14:paraId="5FD08A69" w14:textId="77777777" w:rsidR="006C49CC" w:rsidRPr="004F34AA" w:rsidRDefault="006C49CC" w:rsidP="003B09D9">
            <w:pPr>
              <w:spacing w:line="240" w:lineRule="auto"/>
              <w:rPr>
                <w:lang w:eastAsia="x-none"/>
              </w:rPr>
            </w:pPr>
          </w:p>
        </w:tc>
        <w:tc>
          <w:tcPr>
            <w:tcW w:w="5949" w:type="dxa"/>
          </w:tcPr>
          <w:p w14:paraId="5E5AD7E7" w14:textId="32E8F34C" w:rsidR="006C49CC" w:rsidRDefault="006C49CC" w:rsidP="00CF1237">
            <w:pPr>
              <w:pStyle w:val="ListParagraph"/>
              <w:numPr>
                <w:ilvl w:val="0"/>
                <w:numId w:val="12"/>
              </w:numPr>
              <w:jc w:val="left"/>
              <w:rPr>
                <w:lang w:eastAsia="x-none"/>
              </w:rPr>
            </w:pPr>
          </w:p>
        </w:tc>
      </w:tr>
    </w:tbl>
    <w:p w14:paraId="693A7358" w14:textId="77777777" w:rsidR="004F34AA" w:rsidRPr="004F34AA" w:rsidRDefault="004F34AA" w:rsidP="004F34AA">
      <w:pPr>
        <w:rPr>
          <w:lang w:eastAsia="x-none"/>
        </w:rPr>
      </w:pPr>
    </w:p>
    <w:p w14:paraId="2596FD25" w14:textId="3B13B9B4" w:rsidR="00334857" w:rsidRPr="00AA758D" w:rsidRDefault="00334857" w:rsidP="00AA758D">
      <w:pPr>
        <w:pStyle w:val="Heading4"/>
        <w:rPr>
          <w:lang w:val="id-ID"/>
        </w:rPr>
      </w:pPr>
      <w:bookmarkStart w:id="80" w:name="_Toc107425151"/>
      <w:r w:rsidRPr="003D77F4">
        <w:rPr>
          <w:lang w:val="id-ID"/>
        </w:rPr>
        <w:lastRenderedPageBreak/>
        <w:t>Hasil</w:t>
      </w:r>
      <w:r w:rsidR="00AA758D">
        <w:rPr>
          <w:lang w:val="en-US"/>
        </w:rPr>
        <w:t xml:space="preserve"> (Jabarin hasil dari wawancara yang udah dilakuin)</w:t>
      </w:r>
      <w:bookmarkEnd w:id="80"/>
      <w:r w:rsidR="00AA758D" w:rsidRPr="00AA758D">
        <w:rPr>
          <w:lang w:val="en-US"/>
        </w:rPr>
        <w:t xml:space="preserve"> </w:t>
      </w:r>
    </w:p>
    <w:p w14:paraId="2C7A4032" w14:textId="77777777" w:rsidR="00334857" w:rsidRPr="003D77F4" w:rsidRDefault="00334857" w:rsidP="00334857">
      <w:pPr>
        <w:pStyle w:val="Heading3"/>
        <w:rPr>
          <w:lang w:val="id-ID"/>
        </w:rPr>
      </w:pPr>
      <w:bookmarkStart w:id="81" w:name="_Toc107425152"/>
      <w:r w:rsidRPr="003D77F4">
        <w:rPr>
          <w:lang w:val="id-ID"/>
        </w:rPr>
        <w:t>Analisis Fitur</w:t>
      </w:r>
      <w:bookmarkEnd w:id="81"/>
    </w:p>
    <w:p w14:paraId="68FD8A24" w14:textId="6975A237" w:rsidR="00334857" w:rsidRDefault="00334857" w:rsidP="00334857">
      <w:pPr>
        <w:pStyle w:val="Heading2"/>
        <w:rPr>
          <w:lang w:val="id-ID"/>
        </w:rPr>
      </w:pPr>
      <w:bookmarkStart w:id="82" w:name="_Toc107425153"/>
      <w:r w:rsidRPr="003D77F4">
        <w:rPr>
          <w:lang w:val="id-ID"/>
        </w:rPr>
        <w:t>Analisis Kebutuhan Sistem</w:t>
      </w:r>
      <w:bookmarkEnd w:id="82"/>
    </w:p>
    <w:p w14:paraId="60DD0DEA" w14:textId="5C955C67" w:rsidR="009536ED" w:rsidRPr="009536ED" w:rsidRDefault="009536ED" w:rsidP="009536ED">
      <w:pPr>
        <w:rPr>
          <w:lang w:val="en-US" w:eastAsia="x-none"/>
        </w:rPr>
      </w:pPr>
      <w:r>
        <w:rPr>
          <w:lang w:val="en-US" w:eastAsia="x-none"/>
        </w:rPr>
        <w:t>Setelah fitur-fitur yang akan dikembangkan</w:t>
      </w:r>
      <w:r w:rsidR="00026FE1">
        <w:rPr>
          <w:lang w:val="en-US" w:eastAsia="x-none"/>
        </w:rPr>
        <w:t xml:space="preserve"> telah ditentukan maka akan dilakukan analisis kebutuhan sistem untuk memetakan gambaran pada saat pengembangan aplikasi dilakukan. </w:t>
      </w:r>
    </w:p>
    <w:p w14:paraId="61A967F5" w14:textId="06C926DA" w:rsidR="00334857" w:rsidRDefault="00334857" w:rsidP="00334857">
      <w:pPr>
        <w:pStyle w:val="Heading3"/>
        <w:rPr>
          <w:lang w:val="id-ID"/>
        </w:rPr>
      </w:pPr>
      <w:bookmarkStart w:id="83" w:name="_Toc107425154"/>
      <w:r w:rsidRPr="003D77F4">
        <w:rPr>
          <w:lang w:val="id-ID"/>
        </w:rPr>
        <w:t>Use Case Diagram</w:t>
      </w:r>
      <w:bookmarkEnd w:id="83"/>
    </w:p>
    <w:p w14:paraId="6DE425B3" w14:textId="5814867D" w:rsidR="00F43111" w:rsidRDefault="00026FE1" w:rsidP="00F43111">
      <w:pPr>
        <w:rPr>
          <w:lang w:val="en-US" w:eastAsia="x-none"/>
        </w:rPr>
      </w:pPr>
      <w:r w:rsidRPr="00026FE1">
        <w:rPr>
          <w:i/>
          <w:iCs/>
          <w:lang w:val="en-US" w:eastAsia="x-none"/>
        </w:rPr>
        <w:t>Use case diagram</w:t>
      </w:r>
      <w:r w:rsidRPr="00026FE1">
        <w:rPr>
          <w:lang w:val="en-US" w:eastAsia="x-none"/>
        </w:rPr>
        <w:t xml:space="preserve"> </w:t>
      </w:r>
      <w:r>
        <w:rPr>
          <w:lang w:val="en-US" w:eastAsia="x-none"/>
        </w:rPr>
        <w:t>pada pengembangan aplikasi penyaluran tenaga kerja bongkar muat  pada koperasi TKBM ini akan dibangun mengikuti analisis kebutuhan fitur yang dibuat sesuai dengan kebutuhan pengguna.</w:t>
      </w:r>
    </w:p>
    <w:p w14:paraId="26785FE0" w14:textId="45082FE0" w:rsidR="001F09BA" w:rsidRDefault="001F09BA" w:rsidP="001F09BA">
      <w:pPr>
        <w:pStyle w:val="Heading3"/>
        <w:rPr>
          <w:lang w:val="en-US"/>
        </w:rPr>
      </w:pPr>
      <w:r>
        <w:rPr>
          <w:lang w:val="en-US"/>
        </w:rPr>
        <w:t>Use Case Scenario</w:t>
      </w:r>
    </w:p>
    <w:p w14:paraId="66217944" w14:textId="692C6317" w:rsidR="001F09BA" w:rsidRPr="001F09BA" w:rsidRDefault="001F09BA" w:rsidP="001F09BA">
      <w:pPr>
        <w:rPr>
          <w:lang w:val="en-US" w:eastAsia="x-none"/>
        </w:rPr>
      </w:pPr>
      <w:r w:rsidRPr="001F09BA">
        <w:rPr>
          <w:i/>
          <w:iCs/>
          <w:lang w:val="en-US" w:eastAsia="x-none"/>
        </w:rPr>
        <w:t xml:space="preserve">Use case scenario </w:t>
      </w:r>
      <w:r>
        <w:rPr>
          <w:lang w:val="en-US" w:eastAsia="x-none"/>
        </w:rPr>
        <w:t xml:space="preserve">akan digunakan untuk menjeleaskan secara rinci tentang interaksi yang ada pada </w:t>
      </w:r>
      <w:r w:rsidRPr="001F09BA">
        <w:rPr>
          <w:i/>
          <w:iCs/>
          <w:lang w:val="en-US" w:eastAsia="x-none"/>
        </w:rPr>
        <w:t>use case diagram</w:t>
      </w:r>
      <w:r>
        <w:rPr>
          <w:lang w:val="en-US" w:eastAsia="x-none"/>
        </w:rPr>
        <w:t xml:space="preserve">. Berikut merupakan beberapa </w:t>
      </w:r>
      <w:r>
        <w:rPr>
          <w:i/>
          <w:iCs/>
          <w:lang w:val="en-US" w:eastAsia="x-none"/>
        </w:rPr>
        <w:t xml:space="preserve">use case </w:t>
      </w:r>
      <w:r>
        <w:rPr>
          <w:lang w:val="en-US" w:eastAsia="x-none"/>
        </w:rPr>
        <w:t xml:space="preserve"> scenario yang berkaintan dengan proses order. </w:t>
      </w:r>
    </w:p>
    <w:p w14:paraId="3B061CE3" w14:textId="5632D677" w:rsidR="00334857" w:rsidRDefault="00026FE1" w:rsidP="001F09BA">
      <w:pPr>
        <w:pStyle w:val="Heading3"/>
        <w:rPr>
          <w:lang w:val="en-US"/>
        </w:rPr>
      </w:pPr>
      <w:bookmarkStart w:id="84" w:name="_Toc107425155"/>
      <w:r w:rsidRPr="00026FE1">
        <w:rPr>
          <w:highlight w:val="yellow"/>
          <w:lang w:val="en-US"/>
        </w:rPr>
        <w:t>Activity</w:t>
      </w:r>
      <w:r w:rsidR="00334857" w:rsidRPr="003D77F4">
        <w:rPr>
          <w:lang w:val="id-ID"/>
        </w:rPr>
        <w:t xml:space="preserve"> Diagram</w:t>
      </w:r>
      <w:bookmarkEnd w:id="84"/>
      <w:r>
        <w:rPr>
          <w:lang w:val="en-US"/>
        </w:rPr>
        <w:t xml:space="preserve"> </w:t>
      </w:r>
    </w:p>
    <w:p w14:paraId="775A880A" w14:textId="4DB22C5E" w:rsidR="00D57492" w:rsidRPr="00D57492" w:rsidRDefault="007D7475" w:rsidP="00D57492">
      <w:pPr>
        <w:rPr>
          <w:lang w:val="en-US" w:eastAsia="x-none"/>
        </w:rPr>
      </w:pPr>
      <w:r w:rsidRPr="007D7475">
        <w:rPr>
          <w:i/>
          <w:iCs/>
          <w:lang w:val="en-US" w:eastAsia="x-none"/>
        </w:rPr>
        <w:t>Activity diagram</w:t>
      </w:r>
      <w:r>
        <w:rPr>
          <w:lang w:val="en-US" w:eastAsia="x-none"/>
        </w:rPr>
        <w:t xml:space="preserve"> digunakan untuk menggambarkan </w:t>
      </w:r>
      <w:r w:rsidRPr="007D7475">
        <w:rPr>
          <w:i/>
          <w:iCs/>
          <w:lang w:val="en-US" w:eastAsia="x-none"/>
        </w:rPr>
        <w:t>use case scenario</w:t>
      </w:r>
      <w:r>
        <w:rPr>
          <w:lang w:val="en-US" w:eastAsia="x-none"/>
        </w:rPr>
        <w:t xml:space="preserve"> yang telah dibuat. </w:t>
      </w:r>
      <w:r w:rsidR="00FF4AFA">
        <w:rPr>
          <w:lang w:val="en-US" w:eastAsia="x-none"/>
        </w:rPr>
        <w:t xml:space="preserve">Dengan membuat </w:t>
      </w:r>
      <w:r w:rsidR="00FF4AFA" w:rsidRPr="00FF4AFA">
        <w:rPr>
          <w:i/>
          <w:iCs/>
          <w:lang w:val="en-US" w:eastAsia="x-none"/>
        </w:rPr>
        <w:t>activity diagram</w:t>
      </w:r>
      <w:r w:rsidR="00FF4AFA">
        <w:rPr>
          <w:lang w:val="en-US" w:eastAsia="x-none"/>
        </w:rPr>
        <w:t xml:space="preserve"> akan mempermudah untuk membayangkan alur dari aplikasi yang akan dibuat. </w:t>
      </w:r>
    </w:p>
    <w:p w14:paraId="040361ED" w14:textId="0A651448" w:rsidR="00026FE1" w:rsidRDefault="00D57492" w:rsidP="00D57492">
      <w:pPr>
        <w:pStyle w:val="Heading3"/>
        <w:rPr>
          <w:lang w:val="en-US"/>
        </w:rPr>
      </w:pPr>
      <w:r w:rsidRPr="001F09BA">
        <w:rPr>
          <w:highlight w:val="yellow"/>
          <w:lang w:val="en-US"/>
        </w:rPr>
        <w:t>Entity Relationship Diagram</w:t>
      </w:r>
    </w:p>
    <w:p w14:paraId="62C7D38A" w14:textId="7504500C" w:rsidR="00D57492" w:rsidRPr="00D57492" w:rsidRDefault="00533511" w:rsidP="00D57492">
      <w:pPr>
        <w:rPr>
          <w:lang w:val="en-US" w:eastAsia="x-none"/>
        </w:rPr>
      </w:pPr>
      <w:r>
        <w:rPr>
          <w:lang w:val="en-US" w:eastAsia="x-none"/>
        </w:rPr>
        <w:t xml:space="preserve">Entity relationship diagram merupakan </w:t>
      </w:r>
      <w:r w:rsidR="0094608D">
        <w:rPr>
          <w:lang w:val="en-US" w:eastAsia="x-none"/>
        </w:rPr>
        <w:t>langkah untuk menggambarkan entitas-entitas</w:t>
      </w:r>
    </w:p>
    <w:p w14:paraId="748F061B" w14:textId="77777777" w:rsidR="00334857" w:rsidRPr="003D77F4" w:rsidRDefault="00334857" w:rsidP="00334857">
      <w:pPr>
        <w:pStyle w:val="Heading3"/>
        <w:rPr>
          <w:lang w:val="id-ID"/>
        </w:rPr>
      </w:pPr>
      <w:bookmarkStart w:id="85" w:name="_Toc107425156"/>
      <w:r w:rsidRPr="003D77F4">
        <w:rPr>
          <w:lang w:val="id-ID"/>
        </w:rPr>
        <w:t>Class Diagram</w:t>
      </w:r>
      <w:bookmarkEnd w:id="85"/>
    </w:p>
    <w:p w14:paraId="2DEA2B40" w14:textId="2D361E30" w:rsidR="00334857" w:rsidRDefault="00334857" w:rsidP="00334857">
      <w:r w:rsidRPr="003D77F4">
        <w:t>Desain &amp; Prototipe</w:t>
      </w:r>
    </w:p>
    <w:p w14:paraId="1030F447" w14:textId="23FA260A" w:rsidR="001F09BA" w:rsidRPr="003D77F4" w:rsidRDefault="001F09BA" w:rsidP="001F09BA">
      <w:pPr>
        <w:pStyle w:val="Heading3"/>
      </w:pPr>
      <w:r>
        <w:rPr>
          <w:lang w:val="en-US"/>
        </w:rPr>
        <w:t>Sequence Diagram</w:t>
      </w:r>
    </w:p>
    <w:p w14:paraId="0B8A1064" w14:textId="77777777" w:rsidR="00334857" w:rsidRPr="003D77F4" w:rsidRDefault="00334857" w:rsidP="00334857">
      <w:r w:rsidRPr="003D77F4">
        <w:br w:type="page"/>
      </w:r>
    </w:p>
    <w:p w14:paraId="4AA39382" w14:textId="0EE2752F" w:rsidR="00334857" w:rsidRDefault="00334857" w:rsidP="00334857">
      <w:pPr>
        <w:pStyle w:val="Heading1"/>
        <w:numPr>
          <w:ilvl w:val="0"/>
          <w:numId w:val="0"/>
        </w:numPr>
        <w:rPr>
          <w:lang w:val="id-ID"/>
        </w:rPr>
      </w:pPr>
      <w:bookmarkStart w:id="86" w:name="_Toc404168567"/>
      <w:bookmarkStart w:id="87" w:name="_Toc107425157"/>
      <w:r w:rsidRPr="003D77F4">
        <w:rPr>
          <w:lang w:val="id-ID"/>
        </w:rPr>
        <w:lastRenderedPageBreak/>
        <w:t>Daftar Pustaka</w:t>
      </w:r>
      <w:bookmarkEnd w:id="86"/>
      <w:bookmarkEnd w:id="87"/>
    </w:p>
    <w:p w14:paraId="2B420578" w14:textId="642390A6" w:rsidR="007F5DDF" w:rsidRPr="007F5DDF" w:rsidRDefault="007F5DDF" w:rsidP="007F5DDF">
      <w:pPr>
        <w:widowControl w:val="0"/>
        <w:autoSpaceDE w:val="0"/>
        <w:autoSpaceDN w:val="0"/>
        <w:adjustRightInd w:val="0"/>
        <w:ind w:left="480" w:hanging="480"/>
        <w:rPr>
          <w:rFonts w:cs="Times New Roman"/>
          <w:szCs w:val="24"/>
        </w:rPr>
      </w:pPr>
      <w:r>
        <w:rPr>
          <w:lang w:val="en-US" w:eastAsia="x-none"/>
        </w:rPr>
        <w:fldChar w:fldCharType="begin" w:fldLock="1"/>
      </w:r>
      <w:r>
        <w:rPr>
          <w:lang w:val="en-US" w:eastAsia="x-none"/>
        </w:rPr>
        <w:instrText xml:space="preserve">ADDIN Mendeley Bibliography CSL_BIBLIOGRAPHY </w:instrText>
      </w:r>
      <w:r>
        <w:rPr>
          <w:lang w:val="en-US" w:eastAsia="x-none"/>
        </w:rPr>
        <w:fldChar w:fldCharType="separate"/>
      </w:r>
      <w:r w:rsidRPr="007F5DDF">
        <w:rPr>
          <w:rFonts w:cs="Times New Roman"/>
          <w:szCs w:val="24"/>
        </w:rPr>
        <w:t xml:space="preserve">Angelia, V. (2021). </w:t>
      </w:r>
      <w:r w:rsidRPr="007F5DDF">
        <w:rPr>
          <w:rFonts w:cs="Times New Roman"/>
          <w:i/>
          <w:iCs/>
          <w:szCs w:val="24"/>
        </w:rPr>
        <w:t>Rancang Bangun Sistem Estimasi Proyek Pada Konveksi Pakaian dengan Pert-CPM dan Prototyping Model</w:t>
      </w:r>
      <w:r w:rsidRPr="007F5DDF">
        <w:rPr>
          <w:rFonts w:cs="Times New Roman"/>
          <w:szCs w:val="24"/>
        </w:rPr>
        <w:t>.</w:t>
      </w:r>
    </w:p>
    <w:p w14:paraId="1ED89D98"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Asmuni, I. (2006). Kajian Teoretis Pendekatan Prototyping Dan Relevansinya Terhadap Pengembangan Sistem Informasi Bisnis. </w:t>
      </w:r>
      <w:r w:rsidRPr="007F5DDF">
        <w:rPr>
          <w:rFonts w:cs="Times New Roman"/>
          <w:i/>
          <w:iCs/>
          <w:szCs w:val="24"/>
        </w:rPr>
        <w:t>Seminar Nasional Aplikasi Teknologi Informasi 2006, Yogyakarta - ISSN: 1907-5022</w:t>
      </w:r>
      <w:r w:rsidRPr="007F5DDF">
        <w:rPr>
          <w:rFonts w:cs="Times New Roman"/>
          <w:szCs w:val="24"/>
        </w:rPr>
        <w:t xml:space="preserve">, </w:t>
      </w:r>
      <w:r w:rsidRPr="007F5DDF">
        <w:rPr>
          <w:rFonts w:cs="Times New Roman"/>
          <w:i/>
          <w:iCs/>
          <w:szCs w:val="24"/>
        </w:rPr>
        <w:t>2006</w:t>
      </w:r>
      <w:r w:rsidRPr="007F5DDF">
        <w:rPr>
          <w:rFonts w:cs="Times New Roman"/>
          <w:szCs w:val="24"/>
        </w:rPr>
        <w:t>(Snati), 1–6.</w:t>
      </w:r>
    </w:p>
    <w:p w14:paraId="77229141"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Derryansyah, M., &amp; Satria. (2020). </w:t>
      </w:r>
      <w:r w:rsidRPr="007F5DDF">
        <w:rPr>
          <w:rFonts w:cs="Times New Roman"/>
          <w:i/>
          <w:iCs/>
          <w:szCs w:val="24"/>
        </w:rPr>
        <w:t>SISTEM KERJA BURUH BONGKAR MUAT OLEH KOPERASI TENAGA KERJA BONGKAR MUAT DI PELABUHAN BOOM BARU PALEMBANG</w:t>
      </w:r>
      <w:r w:rsidRPr="007F5DDF">
        <w:rPr>
          <w:rFonts w:cs="Times New Roman"/>
          <w:szCs w:val="24"/>
        </w:rPr>
        <w:t>.</w:t>
      </w:r>
    </w:p>
    <w:p w14:paraId="042B5D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Hevner, A., &amp; Chatterjee, S. (2010). </w:t>
      </w:r>
      <w:r w:rsidRPr="007F5DDF">
        <w:rPr>
          <w:rFonts w:cs="Times New Roman"/>
          <w:i/>
          <w:iCs/>
          <w:szCs w:val="24"/>
        </w:rPr>
        <w:t>Design Research in Information Systems: Theory and Practice</w:t>
      </w:r>
      <w:r w:rsidRPr="007F5DDF">
        <w:rPr>
          <w:rFonts w:cs="Times New Roman"/>
          <w:szCs w:val="24"/>
        </w:rPr>
        <w:t>.</w:t>
      </w:r>
    </w:p>
    <w:p w14:paraId="0EBF3BEC"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arista, B., Billy, Z., Fakhrurroja, H., Industri, F. R., Telkom, U., Testing, B., &amp; Test, A. (2021). </w:t>
      </w:r>
      <w:r w:rsidRPr="007F5DDF">
        <w:rPr>
          <w:rFonts w:cs="Times New Roman"/>
          <w:i/>
          <w:iCs/>
          <w:szCs w:val="24"/>
        </w:rPr>
        <w:t>PENGEMBANGAN APLIKASI TERMINAL BERBASIS WEBSITE</w:t>
      </w:r>
      <w:r w:rsidRPr="007F5DDF">
        <w:rPr>
          <w:rFonts w:cs="Times New Roman"/>
          <w:szCs w:val="24"/>
        </w:rPr>
        <w:t>.</w:t>
      </w:r>
    </w:p>
    <w:p w14:paraId="596A72A6"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uhammad Sobri, Nurhadi, Basiroh, Sandi Fadilah, A. B. (2020). </w:t>
      </w:r>
      <w:r w:rsidRPr="007F5DDF">
        <w:rPr>
          <w:rFonts w:cs="Times New Roman"/>
          <w:i/>
          <w:iCs/>
          <w:szCs w:val="24"/>
        </w:rPr>
        <w:t>IMPLEMENTASI SISTEM INFORMASI MANAGEMEN KOPERASI TKBM PELABUHAN SE-INDONESIA</w:t>
      </w:r>
      <w:r w:rsidRPr="007F5DDF">
        <w:rPr>
          <w:rFonts w:cs="Times New Roman"/>
          <w:szCs w:val="24"/>
        </w:rPr>
        <w:t>. 1–7.</w:t>
      </w:r>
    </w:p>
    <w:p w14:paraId="63BD20B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ixon, R. (2015). </w:t>
      </w:r>
      <w:r w:rsidRPr="007F5DDF">
        <w:rPr>
          <w:rFonts w:cs="Times New Roman"/>
          <w:i/>
          <w:iCs/>
          <w:szCs w:val="24"/>
        </w:rPr>
        <w:t>Learning PHP MySQL and JavaScript with jQuery CSS and HTML5</w:t>
      </w:r>
      <w:r w:rsidRPr="007F5DDF">
        <w:rPr>
          <w:rFonts w:cs="Times New Roman"/>
          <w:szCs w:val="24"/>
        </w:rPr>
        <w:t xml:space="preserve"> (A. Oram (ed.)). O’Reilly Media, Inc. https://books.google.co.id/books?id=vlZaDwAAQBAJ&amp;printsec=frontcover&amp;dq=mysql&amp;hl=id&amp;sa=X&amp;ved=0ahUKEwjGzP_8-fDoAhVFfSsKHQ8lCB44ChDoAQhhMAY#v=snippet&amp;q=mysql&amp;f=false</w:t>
      </w:r>
    </w:p>
    <w:p w14:paraId="699C370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ugraha, Y. (2020). Information System Development With Comparison of Waterfall and Prototyping Models. </w:t>
      </w:r>
      <w:r w:rsidRPr="007F5DDF">
        <w:rPr>
          <w:rFonts w:cs="Times New Roman"/>
          <w:i/>
          <w:iCs/>
          <w:szCs w:val="24"/>
        </w:rPr>
        <w:t>JURNAL RISTEC : Research in Information Systems and Technology</w:t>
      </w:r>
      <w:r w:rsidRPr="007F5DDF">
        <w:rPr>
          <w:rFonts w:cs="Times New Roman"/>
          <w:szCs w:val="24"/>
        </w:rPr>
        <w:t xml:space="preserve">, </w:t>
      </w:r>
      <w:r w:rsidRPr="007F5DDF">
        <w:rPr>
          <w:rFonts w:cs="Times New Roman"/>
          <w:i/>
          <w:iCs/>
          <w:szCs w:val="24"/>
        </w:rPr>
        <w:t>1</w:t>
      </w:r>
      <w:r w:rsidRPr="007F5DDF">
        <w:rPr>
          <w:rFonts w:cs="Times New Roman"/>
          <w:szCs w:val="24"/>
        </w:rPr>
        <w:t>(2), 126–131. https://journal.institutpendidikan.ac.id/index.php/ristec/article/view/1202</w:t>
      </w:r>
    </w:p>
    <w:p w14:paraId="28F937F5"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Oktaviani, A., Sarkawi, D., &amp; Priadi, A. (2018). </w:t>
      </w:r>
      <w:r w:rsidRPr="007F5DDF">
        <w:rPr>
          <w:rFonts w:cs="Times New Roman"/>
          <w:i/>
          <w:iCs/>
          <w:szCs w:val="24"/>
        </w:rPr>
        <w:t xml:space="preserve">PERANCANGAN APLIKASI </w:t>
      </w:r>
      <w:r w:rsidRPr="007F5DDF">
        <w:rPr>
          <w:rFonts w:cs="Times New Roman"/>
          <w:i/>
          <w:iCs/>
          <w:szCs w:val="24"/>
        </w:rPr>
        <w:lastRenderedPageBreak/>
        <w:t>PENJUALAN DENGAN METODE WATERFALL PADA KOPERASI KARYAWAN RSUD PASAR REBO</w:t>
      </w:r>
      <w:r w:rsidRPr="007F5DDF">
        <w:rPr>
          <w:rFonts w:cs="Times New Roman"/>
          <w:szCs w:val="24"/>
        </w:rPr>
        <w:t>.</w:t>
      </w:r>
    </w:p>
    <w:p w14:paraId="7BE46EF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Purnomo, D. (2017). Model Prototyping Pada Pengembangan Sistem Informasi. </w:t>
      </w:r>
      <w:r w:rsidRPr="007F5DDF">
        <w:rPr>
          <w:rFonts w:cs="Times New Roman"/>
          <w:i/>
          <w:iCs/>
          <w:szCs w:val="24"/>
        </w:rPr>
        <w:t>J I M P - Jurnal Informatika Merdeka Pasuruan</w:t>
      </w:r>
      <w:r w:rsidRPr="007F5DDF">
        <w:rPr>
          <w:rFonts w:cs="Times New Roman"/>
          <w:szCs w:val="24"/>
        </w:rPr>
        <w:t xml:space="preserve">, </w:t>
      </w:r>
      <w:r w:rsidRPr="007F5DDF">
        <w:rPr>
          <w:rFonts w:cs="Times New Roman"/>
          <w:i/>
          <w:iCs/>
          <w:szCs w:val="24"/>
        </w:rPr>
        <w:t>2</w:t>
      </w:r>
      <w:r w:rsidRPr="007F5DDF">
        <w:rPr>
          <w:rFonts w:cs="Times New Roman"/>
          <w:szCs w:val="24"/>
        </w:rPr>
        <w:t>(2), 54–61. https://doi.org/10.37438/jimp.v2i2.67</w:t>
      </w:r>
    </w:p>
    <w:p w14:paraId="058300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Raharjo, B., Heryanto, I., &amp; RK, E. (2012). </w:t>
      </w:r>
      <w:r w:rsidRPr="007F5DDF">
        <w:rPr>
          <w:rFonts w:cs="Times New Roman"/>
          <w:i/>
          <w:iCs/>
          <w:szCs w:val="24"/>
        </w:rPr>
        <w:t>Pemrograman WEB (HTML, PHP &amp; MySQL)</w:t>
      </w:r>
      <w:r w:rsidRPr="007F5DDF">
        <w:rPr>
          <w:rFonts w:cs="Times New Roman"/>
          <w:szCs w:val="24"/>
        </w:rPr>
        <w:t>. Modula.</w:t>
      </w:r>
    </w:p>
    <w:p w14:paraId="0DC791A4"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etiawan, D. (2017). </w:t>
      </w:r>
      <w:r w:rsidRPr="007F5DDF">
        <w:rPr>
          <w:rFonts w:cs="Times New Roman"/>
          <w:i/>
          <w:iCs/>
          <w:szCs w:val="24"/>
        </w:rPr>
        <w:t>BUKU SAKTİ PEMROGRAMAN WEB HTML, CSS, PHP, MYSQL &amp; JAVASCRIPT</w:t>
      </w:r>
      <w:r w:rsidRPr="007F5DDF">
        <w:rPr>
          <w:rFonts w:cs="Times New Roman"/>
          <w:szCs w:val="24"/>
        </w:rPr>
        <w:t>.</w:t>
      </w:r>
    </w:p>
    <w:p w14:paraId="3C2AF8A0"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idik, B. (2011). </w:t>
      </w:r>
      <w:r w:rsidRPr="007F5DDF">
        <w:rPr>
          <w:rFonts w:cs="Times New Roman"/>
          <w:i/>
          <w:iCs/>
          <w:szCs w:val="24"/>
        </w:rPr>
        <w:t>JavaScript</w:t>
      </w:r>
      <w:r w:rsidRPr="007F5DDF">
        <w:rPr>
          <w:rFonts w:cs="Times New Roman"/>
          <w:szCs w:val="24"/>
        </w:rPr>
        <w:t>. Informatiika Bandung.</w:t>
      </w:r>
    </w:p>
    <w:p w14:paraId="5790E6D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ddad, H. N. (2017). Rancang Bangun Digital Archiving Di Perguruan Tinggi Menggunakan Metode Prototype Model Studi Kasus: Universitas Suryakancana. </w:t>
      </w:r>
      <w:r w:rsidRPr="007F5DDF">
        <w:rPr>
          <w:rFonts w:cs="Times New Roman"/>
          <w:i/>
          <w:iCs/>
          <w:szCs w:val="24"/>
        </w:rPr>
        <w:t>Media Jurnal Informatika</w:t>
      </w:r>
      <w:r w:rsidRPr="007F5DDF">
        <w:rPr>
          <w:rFonts w:cs="Times New Roman"/>
          <w:szCs w:val="24"/>
        </w:rPr>
        <w:t xml:space="preserve">, </w:t>
      </w:r>
      <w:r w:rsidRPr="007F5DDF">
        <w:rPr>
          <w:rFonts w:cs="Times New Roman"/>
          <w:i/>
          <w:iCs/>
          <w:szCs w:val="24"/>
        </w:rPr>
        <w:t>9</w:t>
      </w:r>
      <w:r w:rsidRPr="007F5DDF">
        <w:rPr>
          <w:rFonts w:cs="Times New Roman"/>
          <w:szCs w:val="24"/>
        </w:rPr>
        <w:t>(1), 49–57. http://jurnal.unsur.ac.id/mjinformatika</w:t>
      </w:r>
    </w:p>
    <w:p w14:paraId="6CF5BD3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NTRIAWATI. (2017). </w:t>
      </w:r>
      <w:r w:rsidRPr="007F5DDF">
        <w:rPr>
          <w:rFonts w:cs="Times New Roman"/>
          <w:i/>
          <w:iCs/>
          <w:szCs w:val="24"/>
        </w:rPr>
        <w:t>RANCANG BANGUN SISTEM INFORMASI PELAYANAN BONGKAR MUAT BARANG BERBASIS WEB PADA PT. NUSANTARA TERMINAL SERVICES MAKASSAR</w:t>
      </w:r>
      <w:r w:rsidRPr="007F5DDF">
        <w:rPr>
          <w:rFonts w:cs="Times New Roman"/>
          <w:szCs w:val="24"/>
        </w:rPr>
        <w:t>.</w:t>
      </w:r>
    </w:p>
    <w:p w14:paraId="74AA81B5" w14:textId="77777777" w:rsidR="007F5DDF" w:rsidRPr="007F5DDF" w:rsidRDefault="007F5DDF" w:rsidP="007F5DDF">
      <w:pPr>
        <w:widowControl w:val="0"/>
        <w:autoSpaceDE w:val="0"/>
        <w:autoSpaceDN w:val="0"/>
        <w:adjustRightInd w:val="0"/>
        <w:ind w:left="480" w:hanging="480"/>
        <w:rPr>
          <w:rFonts w:cs="Times New Roman"/>
        </w:rPr>
      </w:pPr>
      <w:r w:rsidRPr="007F5DDF">
        <w:rPr>
          <w:rFonts w:cs="Times New Roman"/>
          <w:szCs w:val="24"/>
        </w:rPr>
        <w:t xml:space="preserve">Wulandari, N. (2019). </w:t>
      </w:r>
      <w:r w:rsidRPr="007F5DDF">
        <w:rPr>
          <w:rFonts w:cs="Times New Roman"/>
          <w:i/>
          <w:iCs/>
          <w:szCs w:val="24"/>
        </w:rPr>
        <w:t>Sistem Informasi Penyaluran Tenaga Kerja</w:t>
      </w:r>
      <w:r w:rsidRPr="007F5DDF">
        <w:rPr>
          <w:rFonts w:cs="Times New Roman"/>
          <w:szCs w:val="24"/>
        </w:rPr>
        <w:t xml:space="preserve">. </w:t>
      </w:r>
      <w:r w:rsidRPr="007F5DDF">
        <w:rPr>
          <w:rFonts w:cs="Times New Roman"/>
          <w:i/>
          <w:iCs/>
          <w:szCs w:val="24"/>
        </w:rPr>
        <w:t>15</w:t>
      </w:r>
      <w:r w:rsidRPr="007F5DDF">
        <w:rPr>
          <w:rFonts w:cs="Times New Roman"/>
          <w:szCs w:val="24"/>
        </w:rPr>
        <w:t>(1), 39–48.</w:t>
      </w:r>
    </w:p>
    <w:p w14:paraId="65486B84" w14:textId="35CF0911" w:rsidR="007F5DDF" w:rsidRPr="007F5DDF" w:rsidRDefault="007F5DDF" w:rsidP="007F5DDF">
      <w:pPr>
        <w:widowControl w:val="0"/>
        <w:autoSpaceDE w:val="0"/>
        <w:autoSpaceDN w:val="0"/>
        <w:adjustRightInd w:val="0"/>
        <w:ind w:left="480" w:hanging="480"/>
        <w:rPr>
          <w:lang w:val="en-US" w:eastAsia="x-none"/>
        </w:rPr>
      </w:pPr>
      <w:r>
        <w:rPr>
          <w:lang w:val="en-US" w:eastAsia="x-none"/>
        </w:rPr>
        <w:fldChar w:fldCharType="end"/>
      </w:r>
      <w:r w:rsidRPr="007F5DDF">
        <w:rPr>
          <w:lang w:val="en-US" w:eastAsia="x-none"/>
        </w:rPr>
        <w:t xml:space="preserve"> </w:t>
      </w:r>
    </w:p>
    <w:p w14:paraId="20B644CC" w14:textId="7D56C8E1" w:rsidR="007F5DDF" w:rsidRPr="007F5DDF" w:rsidRDefault="007F5DDF" w:rsidP="007F5DDF">
      <w:pPr>
        <w:rPr>
          <w:lang w:val="en-US" w:eastAsia="x-none"/>
        </w:rPr>
      </w:pPr>
    </w:p>
    <w:p w14:paraId="217F3C2C" w14:textId="6CA70884" w:rsidR="00334857" w:rsidRPr="003D77F4" w:rsidRDefault="00334857" w:rsidP="00334857"/>
    <w:p w14:paraId="0902E33B" w14:textId="602AFFDF" w:rsidR="00334857" w:rsidRPr="003D77F4" w:rsidRDefault="00334857" w:rsidP="00334857">
      <w:pPr>
        <w:rPr>
          <w:rFonts w:cs="Times New Roman"/>
          <w:szCs w:val="24"/>
        </w:rPr>
        <w:sectPr w:rsidR="00334857" w:rsidRPr="003D77F4" w:rsidSect="00C678F2">
          <w:pgSz w:w="11906" w:h="16838" w:code="9"/>
          <w:pgMar w:top="1701" w:right="1841" w:bottom="1701" w:left="2268" w:header="709" w:footer="709" w:gutter="0"/>
          <w:cols w:space="708"/>
          <w:docGrid w:linePitch="360"/>
        </w:sectPr>
      </w:pPr>
    </w:p>
    <w:p w14:paraId="4ED3F133" w14:textId="77777777" w:rsidR="00334857" w:rsidRPr="003D77F4" w:rsidRDefault="00334857" w:rsidP="00334857">
      <w:pPr>
        <w:rPr>
          <w:rFonts w:cs="Times New Roman"/>
          <w:szCs w:val="24"/>
        </w:rPr>
      </w:pPr>
    </w:p>
    <w:p w14:paraId="33D91628" w14:textId="77777777" w:rsidR="00334857" w:rsidRPr="003D77F4" w:rsidRDefault="00334857" w:rsidP="00334857">
      <w:pPr>
        <w:jc w:val="right"/>
        <w:rPr>
          <w:rFonts w:cs="Times New Roman"/>
          <w:b/>
          <w:sz w:val="28"/>
        </w:rPr>
      </w:pPr>
      <w:bookmarkStart w:id="88" w:name="_Toc391809751"/>
      <w:r w:rsidRPr="003D77F4">
        <w:rPr>
          <w:rFonts w:cs="Times New Roman"/>
          <w:b/>
          <w:sz w:val="60"/>
          <w:szCs w:val="60"/>
        </w:rPr>
        <w:t>LAMPIRAN A – Profil Perusahaan / Daftar Pertanyaan Wawancara</w:t>
      </w:r>
      <w:r w:rsidRPr="003D77F4">
        <w:rPr>
          <w:rFonts w:cs="Times New Roman"/>
          <w:b/>
          <w:sz w:val="60"/>
          <w:szCs w:val="60"/>
        </w:rPr>
        <w:br/>
      </w:r>
      <w:bookmarkEnd w:id="88"/>
    </w:p>
    <w:p w14:paraId="2A33D433" w14:textId="77777777" w:rsidR="00334857" w:rsidRPr="003D77F4" w:rsidRDefault="00334857" w:rsidP="00334857">
      <w:pPr>
        <w:jc w:val="right"/>
        <w:rPr>
          <w:rFonts w:cs="Times New Roman"/>
          <w:b/>
          <w:sz w:val="28"/>
        </w:rPr>
      </w:pPr>
      <w:r w:rsidRPr="003D77F4">
        <w:rPr>
          <w:rFonts w:cs="Times New Roman"/>
          <w:b/>
          <w:sz w:val="28"/>
        </w:rPr>
        <w:t xml:space="preserve">[Beri nama lampiran anda </w:t>
      </w:r>
    </w:p>
    <w:p w14:paraId="21606FF0" w14:textId="77777777" w:rsidR="00334857" w:rsidRPr="003D77F4" w:rsidRDefault="00334857" w:rsidP="00334857">
      <w:pPr>
        <w:jc w:val="right"/>
        <w:rPr>
          <w:rFonts w:cs="Times New Roman"/>
          <w:b/>
          <w:sz w:val="28"/>
        </w:rPr>
        <w:sectPr w:rsidR="00334857" w:rsidRPr="003D77F4" w:rsidSect="00A427A7">
          <w:footerReference w:type="default" r:id="rId22"/>
          <w:pgSz w:w="11906" w:h="16838" w:code="9"/>
          <w:pgMar w:top="1701" w:right="1841" w:bottom="1701" w:left="2268" w:header="709" w:footer="709" w:gutter="0"/>
          <w:pgNumType w:start="1"/>
          <w:cols w:space="708"/>
          <w:docGrid w:linePitch="360"/>
        </w:sectPr>
      </w:pPr>
      <w:r w:rsidRPr="003D77F4">
        <w:rPr>
          <w:rFonts w:cs="Times New Roman"/>
          <w:b/>
          <w:sz w:val="28"/>
        </w:rPr>
        <w:t xml:space="preserve">Contoh : Data </w:t>
      </w:r>
      <w:r w:rsidRPr="003D77F4">
        <w:rPr>
          <w:rFonts w:cs="Times New Roman"/>
          <w:b/>
          <w:i/>
          <w:sz w:val="28"/>
        </w:rPr>
        <w:t>Demand</w:t>
      </w:r>
    </w:p>
    <w:p w14:paraId="0BB301A3" w14:textId="77777777" w:rsidR="00334857" w:rsidRPr="003D77F4" w:rsidRDefault="00334857" w:rsidP="00334857">
      <w:pPr>
        <w:rPr>
          <w:b/>
          <w:color w:val="1F3864" w:themeColor="accent5" w:themeShade="80"/>
        </w:rPr>
      </w:pPr>
    </w:p>
    <w:p w14:paraId="37A34C05" w14:textId="25789158" w:rsidR="0000356B" w:rsidRPr="00334857" w:rsidRDefault="0000356B" w:rsidP="00334857"/>
    <w:sectPr w:rsidR="0000356B" w:rsidRPr="00334857" w:rsidSect="002E2EED">
      <w:headerReference w:type="default" r:id="rId23"/>
      <w:footerReference w:type="even" r:id="rId24"/>
      <w:footerReference w:type="default" r:id="rId25"/>
      <w:headerReference w:type="first" r:id="rId26"/>
      <w:footerReference w:type="first" r:id="rId27"/>
      <w:pgSz w:w="11906" w:h="16838" w:code="9"/>
      <w:pgMar w:top="1701" w:right="184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69C7B" w14:textId="77777777" w:rsidR="000F6EDD" w:rsidRDefault="000F6EDD" w:rsidP="002B2247">
      <w:pPr>
        <w:spacing w:after="0" w:line="240" w:lineRule="auto"/>
      </w:pPr>
      <w:r>
        <w:separator/>
      </w:r>
    </w:p>
  </w:endnote>
  <w:endnote w:type="continuationSeparator" w:id="0">
    <w:p w14:paraId="1C06DB7C" w14:textId="77777777" w:rsidR="000F6EDD" w:rsidRDefault="000F6EDD" w:rsidP="002B2247">
      <w:pPr>
        <w:spacing w:after="0" w:line="240" w:lineRule="auto"/>
      </w:pPr>
      <w:r>
        <w:continuationSeparator/>
      </w:r>
    </w:p>
  </w:endnote>
  <w:endnote w:type="continuationNotice" w:id="1">
    <w:p w14:paraId="145DF1E4" w14:textId="77777777" w:rsidR="000F6EDD" w:rsidRDefault="000F6E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945903"/>
      <w:docPartObj>
        <w:docPartGallery w:val="Page Numbers (Bottom of Page)"/>
        <w:docPartUnique/>
      </w:docPartObj>
    </w:sdtPr>
    <w:sdtEndPr/>
    <w:sdtContent>
      <w:p w14:paraId="569A4DCE" w14:textId="77777777" w:rsidR="006A796B" w:rsidRDefault="006A796B">
        <w:pPr>
          <w:pStyle w:val="Footer"/>
          <w:jc w:val="center"/>
        </w:pPr>
        <w:r>
          <w:fldChar w:fldCharType="begin"/>
        </w:r>
        <w:r>
          <w:instrText xml:space="preserve"> PAGE   \* MERGEFORMAT </w:instrText>
        </w:r>
        <w:r>
          <w:fldChar w:fldCharType="separate"/>
        </w:r>
        <w:r>
          <w:t>ii</w:t>
        </w:r>
        <w:r>
          <w:fldChar w:fldCharType="end"/>
        </w:r>
      </w:p>
    </w:sdtContent>
  </w:sdt>
  <w:p w14:paraId="78A7C48E" w14:textId="77777777" w:rsidR="006A796B" w:rsidRDefault="006A79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55EB90C" w14:textId="77777777" w:rsidTr="161F4D05">
      <w:tc>
        <w:tcPr>
          <w:tcW w:w="2595" w:type="dxa"/>
        </w:tcPr>
        <w:p w14:paraId="225C923D" w14:textId="77777777" w:rsidR="00334857" w:rsidRDefault="00334857" w:rsidP="161F4D05">
          <w:pPr>
            <w:pStyle w:val="Header"/>
            <w:ind w:left="-115"/>
            <w:jc w:val="left"/>
          </w:pPr>
        </w:p>
      </w:tc>
      <w:tc>
        <w:tcPr>
          <w:tcW w:w="2595" w:type="dxa"/>
        </w:tcPr>
        <w:p w14:paraId="5462E9BA" w14:textId="77777777" w:rsidR="00334857" w:rsidRDefault="00334857" w:rsidP="161F4D05">
          <w:pPr>
            <w:pStyle w:val="Header"/>
            <w:jc w:val="center"/>
          </w:pPr>
        </w:p>
      </w:tc>
      <w:tc>
        <w:tcPr>
          <w:tcW w:w="2595" w:type="dxa"/>
        </w:tcPr>
        <w:p w14:paraId="71AD6DEB" w14:textId="77777777" w:rsidR="00334857" w:rsidRDefault="00334857" w:rsidP="161F4D05">
          <w:pPr>
            <w:pStyle w:val="Header"/>
            <w:ind w:right="-115"/>
            <w:jc w:val="right"/>
          </w:pPr>
        </w:p>
      </w:tc>
    </w:tr>
  </w:tbl>
  <w:p w14:paraId="3DEDD1C2" w14:textId="77777777" w:rsidR="00334857" w:rsidRDefault="00334857" w:rsidP="161F4D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390AC374" w14:textId="77777777" w:rsidTr="161F4D05">
      <w:tc>
        <w:tcPr>
          <w:tcW w:w="2595" w:type="dxa"/>
        </w:tcPr>
        <w:p w14:paraId="446E2E6E" w14:textId="77777777" w:rsidR="00334857" w:rsidRDefault="00334857" w:rsidP="161F4D05">
          <w:pPr>
            <w:pStyle w:val="Header"/>
            <w:ind w:left="-115"/>
            <w:jc w:val="left"/>
          </w:pPr>
        </w:p>
      </w:tc>
      <w:tc>
        <w:tcPr>
          <w:tcW w:w="2595" w:type="dxa"/>
        </w:tcPr>
        <w:p w14:paraId="51F80535" w14:textId="77777777" w:rsidR="00334857" w:rsidRDefault="00334857" w:rsidP="161F4D05">
          <w:pPr>
            <w:pStyle w:val="Header"/>
            <w:jc w:val="center"/>
          </w:pPr>
        </w:p>
      </w:tc>
      <w:tc>
        <w:tcPr>
          <w:tcW w:w="2595" w:type="dxa"/>
        </w:tcPr>
        <w:p w14:paraId="32EC9487" w14:textId="77777777" w:rsidR="00334857" w:rsidRDefault="00334857" w:rsidP="161F4D05">
          <w:pPr>
            <w:pStyle w:val="Header"/>
            <w:ind w:right="-115"/>
            <w:jc w:val="right"/>
          </w:pPr>
        </w:p>
      </w:tc>
    </w:tr>
  </w:tbl>
  <w:p w14:paraId="6CF90CC2" w14:textId="77777777" w:rsidR="00334857" w:rsidRDefault="00334857" w:rsidP="161F4D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3227"/>
      <w:docPartObj>
        <w:docPartGallery w:val="Page Numbers (Bottom of Page)"/>
        <w:docPartUnique/>
      </w:docPartObj>
    </w:sdtPr>
    <w:sdtEndPr/>
    <w:sdtContent>
      <w:p w14:paraId="17D86E1A" w14:textId="77777777" w:rsidR="00334857" w:rsidRDefault="000F6EDD">
        <w:pPr>
          <w:pStyle w:val="Footer"/>
          <w:jc w:val="center"/>
        </w:pPr>
      </w:p>
    </w:sdtContent>
  </w:sdt>
  <w:p w14:paraId="6504918B" w14:textId="77777777" w:rsidR="00334857" w:rsidRDefault="003348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8623"/>
      <w:docPartObj>
        <w:docPartGallery w:val="Page Numbers (Bottom of Page)"/>
        <w:docPartUnique/>
      </w:docPartObj>
    </w:sdtPr>
    <w:sdtEndPr/>
    <w:sdtContent>
      <w:p w14:paraId="4DC2BF1D"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432A93CD" w14:textId="77777777" w:rsidR="00CC4362" w:rsidRDefault="00CC436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058B" w14:textId="45553870" w:rsidR="00CC4362" w:rsidRDefault="00CC4362">
    <w:pPr>
      <w:pStyle w:val="Footer"/>
      <w:jc w:val="center"/>
    </w:pPr>
  </w:p>
  <w:p w14:paraId="43929238" w14:textId="77777777" w:rsidR="00CC4362" w:rsidRDefault="00CC436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0861F045" w14:textId="77777777" w:rsidTr="161F4D05">
      <w:tc>
        <w:tcPr>
          <w:tcW w:w="2595" w:type="dxa"/>
        </w:tcPr>
        <w:p w14:paraId="56E7A768" w14:textId="08BEE4AD" w:rsidR="00CC4362" w:rsidRDefault="00CC4362" w:rsidP="161F4D05">
          <w:pPr>
            <w:pStyle w:val="Header"/>
            <w:ind w:left="-115"/>
            <w:jc w:val="left"/>
          </w:pPr>
        </w:p>
      </w:tc>
      <w:tc>
        <w:tcPr>
          <w:tcW w:w="2595" w:type="dxa"/>
        </w:tcPr>
        <w:p w14:paraId="3803D020" w14:textId="3759AE60" w:rsidR="00CC4362" w:rsidRDefault="00CC4362" w:rsidP="161F4D05">
          <w:pPr>
            <w:pStyle w:val="Header"/>
            <w:jc w:val="center"/>
          </w:pPr>
        </w:p>
      </w:tc>
      <w:tc>
        <w:tcPr>
          <w:tcW w:w="2595" w:type="dxa"/>
        </w:tcPr>
        <w:p w14:paraId="6C836FE0" w14:textId="385EFCFE" w:rsidR="00CC4362" w:rsidRDefault="00CC4362" w:rsidP="161F4D05">
          <w:pPr>
            <w:pStyle w:val="Header"/>
            <w:ind w:right="-115"/>
            <w:jc w:val="right"/>
          </w:pPr>
        </w:p>
      </w:tc>
    </w:tr>
  </w:tbl>
  <w:p w14:paraId="5DA56950" w14:textId="400BA2A0" w:rsidR="00CC4362" w:rsidRDefault="00CC4362" w:rsidP="161F4D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A51CE" w14:textId="77777777" w:rsidR="000F6EDD" w:rsidRDefault="000F6EDD" w:rsidP="002B2247">
      <w:pPr>
        <w:spacing w:after="0" w:line="240" w:lineRule="auto"/>
      </w:pPr>
      <w:r>
        <w:separator/>
      </w:r>
    </w:p>
  </w:footnote>
  <w:footnote w:type="continuationSeparator" w:id="0">
    <w:p w14:paraId="185A32A0" w14:textId="77777777" w:rsidR="000F6EDD" w:rsidRDefault="000F6EDD" w:rsidP="002B2247">
      <w:pPr>
        <w:spacing w:after="0" w:line="240" w:lineRule="auto"/>
      </w:pPr>
      <w:r>
        <w:continuationSeparator/>
      </w:r>
    </w:p>
  </w:footnote>
  <w:footnote w:type="continuationNotice" w:id="1">
    <w:p w14:paraId="70219B1C" w14:textId="77777777" w:rsidR="000F6EDD" w:rsidRDefault="000F6ED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6CB78269" w14:textId="77777777" w:rsidTr="161F4D05">
      <w:tc>
        <w:tcPr>
          <w:tcW w:w="2595" w:type="dxa"/>
        </w:tcPr>
        <w:p w14:paraId="7959A24F" w14:textId="77777777" w:rsidR="00334857" w:rsidRDefault="00334857" w:rsidP="161F4D05">
          <w:pPr>
            <w:pStyle w:val="Header"/>
            <w:ind w:left="-115"/>
            <w:jc w:val="left"/>
          </w:pPr>
        </w:p>
      </w:tc>
      <w:tc>
        <w:tcPr>
          <w:tcW w:w="2595" w:type="dxa"/>
        </w:tcPr>
        <w:p w14:paraId="7EB4B58B" w14:textId="77777777" w:rsidR="00334857" w:rsidRDefault="00334857" w:rsidP="161F4D05">
          <w:pPr>
            <w:pStyle w:val="Header"/>
            <w:jc w:val="center"/>
          </w:pPr>
        </w:p>
      </w:tc>
      <w:tc>
        <w:tcPr>
          <w:tcW w:w="2595" w:type="dxa"/>
        </w:tcPr>
        <w:p w14:paraId="75A597A5" w14:textId="77777777" w:rsidR="00334857" w:rsidRDefault="00334857" w:rsidP="161F4D05">
          <w:pPr>
            <w:pStyle w:val="Header"/>
            <w:ind w:right="-115"/>
            <w:jc w:val="right"/>
          </w:pPr>
        </w:p>
      </w:tc>
    </w:tr>
  </w:tbl>
  <w:p w14:paraId="5712DE85" w14:textId="77777777" w:rsidR="00334857" w:rsidRDefault="00334857" w:rsidP="161F4D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2B46D81" w14:textId="77777777" w:rsidTr="161F4D05">
      <w:tc>
        <w:tcPr>
          <w:tcW w:w="2595" w:type="dxa"/>
        </w:tcPr>
        <w:p w14:paraId="07EB1C86" w14:textId="77777777" w:rsidR="00334857" w:rsidRDefault="00334857" w:rsidP="161F4D05">
          <w:pPr>
            <w:pStyle w:val="Header"/>
            <w:ind w:left="-115"/>
            <w:jc w:val="left"/>
          </w:pPr>
        </w:p>
      </w:tc>
      <w:tc>
        <w:tcPr>
          <w:tcW w:w="2595" w:type="dxa"/>
        </w:tcPr>
        <w:p w14:paraId="61B1F8CD" w14:textId="77777777" w:rsidR="00334857" w:rsidRDefault="00334857" w:rsidP="161F4D05">
          <w:pPr>
            <w:pStyle w:val="Header"/>
            <w:jc w:val="center"/>
          </w:pPr>
        </w:p>
      </w:tc>
      <w:tc>
        <w:tcPr>
          <w:tcW w:w="2595" w:type="dxa"/>
        </w:tcPr>
        <w:p w14:paraId="03A2AC30" w14:textId="77777777" w:rsidR="00334857" w:rsidRDefault="00334857" w:rsidP="161F4D05">
          <w:pPr>
            <w:pStyle w:val="Header"/>
            <w:ind w:right="-115"/>
            <w:jc w:val="right"/>
          </w:pPr>
        </w:p>
      </w:tc>
    </w:tr>
  </w:tbl>
  <w:p w14:paraId="2ED9ACF4" w14:textId="77777777" w:rsidR="00334857" w:rsidRDefault="00334857" w:rsidP="161F4D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CDE6902" w14:textId="77777777" w:rsidTr="161F4D05">
      <w:tc>
        <w:tcPr>
          <w:tcW w:w="2595" w:type="dxa"/>
        </w:tcPr>
        <w:p w14:paraId="53CF30B1" w14:textId="77777777" w:rsidR="00334857" w:rsidRDefault="00334857" w:rsidP="161F4D05">
          <w:pPr>
            <w:pStyle w:val="Header"/>
            <w:ind w:left="-115"/>
            <w:jc w:val="left"/>
          </w:pPr>
        </w:p>
      </w:tc>
      <w:tc>
        <w:tcPr>
          <w:tcW w:w="2595" w:type="dxa"/>
        </w:tcPr>
        <w:p w14:paraId="4E8BE20C" w14:textId="77777777" w:rsidR="00334857" w:rsidRDefault="00334857" w:rsidP="161F4D05">
          <w:pPr>
            <w:pStyle w:val="Header"/>
            <w:jc w:val="center"/>
          </w:pPr>
        </w:p>
      </w:tc>
      <w:tc>
        <w:tcPr>
          <w:tcW w:w="2595" w:type="dxa"/>
        </w:tcPr>
        <w:p w14:paraId="676BC7D7" w14:textId="77777777" w:rsidR="00334857" w:rsidRDefault="00334857" w:rsidP="161F4D05">
          <w:pPr>
            <w:pStyle w:val="Header"/>
            <w:ind w:right="-115"/>
            <w:jc w:val="right"/>
          </w:pPr>
        </w:p>
      </w:tc>
    </w:tr>
  </w:tbl>
  <w:p w14:paraId="6B6F4CC3" w14:textId="77777777" w:rsidR="00334857" w:rsidRDefault="00334857" w:rsidP="161F4D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4973F4E5" w14:textId="77777777" w:rsidTr="161F4D05">
      <w:tc>
        <w:tcPr>
          <w:tcW w:w="2595" w:type="dxa"/>
        </w:tcPr>
        <w:p w14:paraId="75968D1E" w14:textId="77777777" w:rsidR="00334857" w:rsidRDefault="00334857" w:rsidP="161F4D05">
          <w:pPr>
            <w:pStyle w:val="Header"/>
            <w:ind w:left="-115"/>
            <w:jc w:val="left"/>
          </w:pPr>
        </w:p>
      </w:tc>
      <w:tc>
        <w:tcPr>
          <w:tcW w:w="2595" w:type="dxa"/>
        </w:tcPr>
        <w:p w14:paraId="2BB0C06B" w14:textId="77777777" w:rsidR="00334857" w:rsidRDefault="00334857" w:rsidP="161F4D05">
          <w:pPr>
            <w:pStyle w:val="Header"/>
            <w:jc w:val="center"/>
          </w:pPr>
        </w:p>
      </w:tc>
      <w:tc>
        <w:tcPr>
          <w:tcW w:w="2595" w:type="dxa"/>
        </w:tcPr>
        <w:p w14:paraId="36D2A0EA" w14:textId="77777777" w:rsidR="00334857" w:rsidRDefault="00334857" w:rsidP="161F4D05">
          <w:pPr>
            <w:pStyle w:val="Header"/>
            <w:ind w:right="-115"/>
            <w:jc w:val="right"/>
          </w:pPr>
        </w:p>
      </w:tc>
    </w:tr>
  </w:tbl>
  <w:p w14:paraId="0086BE67" w14:textId="77777777" w:rsidR="00334857" w:rsidRDefault="00334857" w:rsidP="161F4D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8E59" w14:textId="4E41889D" w:rsidR="00CC4362" w:rsidRPr="00B857A6" w:rsidRDefault="00CC4362" w:rsidP="00B857A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AC3732E" w14:textId="77777777" w:rsidTr="161F4D05">
      <w:tc>
        <w:tcPr>
          <w:tcW w:w="2595" w:type="dxa"/>
        </w:tcPr>
        <w:p w14:paraId="0FECB3A4" w14:textId="5591DC01" w:rsidR="00CC4362" w:rsidRDefault="00CC4362" w:rsidP="161F4D05">
          <w:pPr>
            <w:pStyle w:val="Header"/>
            <w:ind w:left="-115"/>
            <w:jc w:val="left"/>
          </w:pPr>
        </w:p>
      </w:tc>
      <w:tc>
        <w:tcPr>
          <w:tcW w:w="2595" w:type="dxa"/>
        </w:tcPr>
        <w:p w14:paraId="3689BD85" w14:textId="1108430E" w:rsidR="00CC4362" w:rsidRDefault="00CC4362" w:rsidP="161F4D05">
          <w:pPr>
            <w:pStyle w:val="Header"/>
            <w:jc w:val="center"/>
          </w:pPr>
        </w:p>
      </w:tc>
      <w:tc>
        <w:tcPr>
          <w:tcW w:w="2595" w:type="dxa"/>
        </w:tcPr>
        <w:p w14:paraId="3CC356DD" w14:textId="6071863E" w:rsidR="00CC4362" w:rsidRDefault="00CC4362" w:rsidP="161F4D05">
          <w:pPr>
            <w:pStyle w:val="Header"/>
            <w:ind w:right="-115"/>
            <w:jc w:val="right"/>
          </w:pPr>
        </w:p>
      </w:tc>
    </w:tr>
  </w:tbl>
  <w:p w14:paraId="6B9531E7" w14:textId="470175A9" w:rsidR="00CC4362" w:rsidRDefault="00CC4362" w:rsidP="161F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C731E"/>
    <w:multiLevelType w:val="hybridMultilevel"/>
    <w:tmpl w:val="FA6830B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6C373B8"/>
    <w:multiLevelType w:val="hybridMultilevel"/>
    <w:tmpl w:val="A17C8832"/>
    <w:lvl w:ilvl="0" w:tplc="0421001B">
      <w:start w:val="1"/>
      <w:numFmt w:val="lowerRoman"/>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BE8559A"/>
    <w:multiLevelType w:val="hybridMultilevel"/>
    <w:tmpl w:val="750A71B4"/>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DF86858"/>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E8F1D9C"/>
    <w:multiLevelType w:val="hybridMultilevel"/>
    <w:tmpl w:val="A17C8832"/>
    <w:lvl w:ilvl="0" w:tplc="0421001B">
      <w:start w:val="1"/>
      <w:numFmt w:val="lowerRoman"/>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2DB6817"/>
    <w:multiLevelType w:val="hybridMultilevel"/>
    <w:tmpl w:val="14B82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5B3626"/>
    <w:multiLevelType w:val="hybridMultilevel"/>
    <w:tmpl w:val="3B102D5E"/>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3DE942E4"/>
    <w:multiLevelType w:val="hybridMultilevel"/>
    <w:tmpl w:val="A6800CF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F543A48"/>
    <w:multiLevelType w:val="hybridMultilevel"/>
    <w:tmpl w:val="42E6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472087C"/>
    <w:multiLevelType w:val="hybridMultilevel"/>
    <w:tmpl w:val="EC9CC8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C576B99"/>
    <w:multiLevelType w:val="hybridMultilevel"/>
    <w:tmpl w:val="57B06502"/>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51527AC8"/>
    <w:multiLevelType w:val="hybridMultilevel"/>
    <w:tmpl w:val="2AF42046"/>
    <w:lvl w:ilvl="0" w:tplc="FD94E3F4">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2" w15:restartNumberingAfterBreak="0">
    <w:nsid w:val="5631527C"/>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7FA4C85"/>
    <w:multiLevelType w:val="hybridMultilevel"/>
    <w:tmpl w:val="A0C07522"/>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63AB57E1"/>
    <w:multiLevelType w:val="multilevel"/>
    <w:tmpl w:val="161445C4"/>
    <w:lvl w:ilvl="0">
      <w:start w:val="1"/>
      <w:numFmt w:val="upperRoman"/>
      <w:pStyle w:val="Heading1"/>
      <w:lvlText w:val="Bab %1"/>
      <w:lvlJc w:val="center"/>
      <w:pPr>
        <w:tabs>
          <w:tab w:val="num" w:pos="1077"/>
        </w:tabs>
        <w:ind w:left="431" w:hanging="143"/>
      </w:pPr>
      <w:rPr>
        <w:rFonts w:hint="default"/>
        <w:sz w:val="28"/>
        <w:szCs w:val="28"/>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6D982342"/>
    <w:multiLevelType w:val="hybridMultilevel"/>
    <w:tmpl w:val="FA6830B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F695CBA"/>
    <w:multiLevelType w:val="hybridMultilevel"/>
    <w:tmpl w:val="A6800CF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4"/>
  </w:num>
  <w:num w:numId="2">
    <w:abstractNumId w:val="12"/>
  </w:num>
  <w:num w:numId="3">
    <w:abstractNumId w:val="3"/>
  </w:num>
  <w:num w:numId="4">
    <w:abstractNumId w:val="11"/>
  </w:num>
  <w:num w:numId="5">
    <w:abstractNumId w:val="9"/>
  </w:num>
  <w:num w:numId="6">
    <w:abstractNumId w:val="8"/>
  </w:num>
  <w:num w:numId="7">
    <w:abstractNumId w:val="16"/>
  </w:num>
  <w:num w:numId="8">
    <w:abstractNumId w:val="15"/>
  </w:num>
  <w:num w:numId="9">
    <w:abstractNumId w:val="4"/>
  </w:num>
  <w:num w:numId="10">
    <w:abstractNumId w:val="2"/>
  </w:num>
  <w:num w:numId="11">
    <w:abstractNumId w:val="6"/>
  </w:num>
  <w:num w:numId="12">
    <w:abstractNumId w:val="0"/>
  </w:num>
  <w:num w:numId="13">
    <w:abstractNumId w:val="1"/>
  </w:num>
  <w:num w:numId="14">
    <w:abstractNumId w:val="5"/>
  </w:num>
  <w:num w:numId="15">
    <w:abstractNumId w:val="7"/>
  </w:num>
  <w:num w:numId="16">
    <w:abstractNumId w:val="10"/>
  </w:num>
  <w:num w:numId="17">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sDQxNjSzALJMLJR0lIJTi4sz8/NACoyMagFSZIVZLQAAAA=="/>
  </w:docVars>
  <w:rsids>
    <w:rsidRoot w:val="00FE53DC"/>
    <w:rsid w:val="00001038"/>
    <w:rsid w:val="00001166"/>
    <w:rsid w:val="000012F9"/>
    <w:rsid w:val="00001649"/>
    <w:rsid w:val="00001CFE"/>
    <w:rsid w:val="0000216D"/>
    <w:rsid w:val="0000356B"/>
    <w:rsid w:val="00003E7F"/>
    <w:rsid w:val="00003EAC"/>
    <w:rsid w:val="000047AF"/>
    <w:rsid w:val="00007195"/>
    <w:rsid w:val="00010998"/>
    <w:rsid w:val="000116CA"/>
    <w:rsid w:val="0001259E"/>
    <w:rsid w:val="00012679"/>
    <w:rsid w:val="0001306F"/>
    <w:rsid w:val="0001338A"/>
    <w:rsid w:val="00013591"/>
    <w:rsid w:val="00013F47"/>
    <w:rsid w:val="000142D0"/>
    <w:rsid w:val="000146D9"/>
    <w:rsid w:val="00014C85"/>
    <w:rsid w:val="00014D89"/>
    <w:rsid w:val="00015055"/>
    <w:rsid w:val="00015603"/>
    <w:rsid w:val="000159EF"/>
    <w:rsid w:val="00021038"/>
    <w:rsid w:val="00021348"/>
    <w:rsid w:val="000221FB"/>
    <w:rsid w:val="00022653"/>
    <w:rsid w:val="00025321"/>
    <w:rsid w:val="0002533F"/>
    <w:rsid w:val="00026DE1"/>
    <w:rsid w:val="00026E0E"/>
    <w:rsid w:val="00026FE1"/>
    <w:rsid w:val="00027194"/>
    <w:rsid w:val="00027659"/>
    <w:rsid w:val="00027C56"/>
    <w:rsid w:val="0003067C"/>
    <w:rsid w:val="0003130C"/>
    <w:rsid w:val="000317F4"/>
    <w:rsid w:val="00033B87"/>
    <w:rsid w:val="00035793"/>
    <w:rsid w:val="000357D5"/>
    <w:rsid w:val="00035C64"/>
    <w:rsid w:val="0003604A"/>
    <w:rsid w:val="00037089"/>
    <w:rsid w:val="000374FF"/>
    <w:rsid w:val="000378D0"/>
    <w:rsid w:val="00037CAB"/>
    <w:rsid w:val="000402DF"/>
    <w:rsid w:val="00040367"/>
    <w:rsid w:val="0004256A"/>
    <w:rsid w:val="00042A1F"/>
    <w:rsid w:val="00042F7F"/>
    <w:rsid w:val="00044F77"/>
    <w:rsid w:val="00045898"/>
    <w:rsid w:val="0004696D"/>
    <w:rsid w:val="0004739D"/>
    <w:rsid w:val="00047CC2"/>
    <w:rsid w:val="0005178E"/>
    <w:rsid w:val="00052797"/>
    <w:rsid w:val="0005279C"/>
    <w:rsid w:val="00052CBE"/>
    <w:rsid w:val="000538DC"/>
    <w:rsid w:val="00053D13"/>
    <w:rsid w:val="00053F3C"/>
    <w:rsid w:val="00054EF8"/>
    <w:rsid w:val="0005551C"/>
    <w:rsid w:val="00055AC6"/>
    <w:rsid w:val="00055B3B"/>
    <w:rsid w:val="000571FB"/>
    <w:rsid w:val="00057551"/>
    <w:rsid w:val="00060948"/>
    <w:rsid w:val="00063072"/>
    <w:rsid w:val="000633F5"/>
    <w:rsid w:val="00063D96"/>
    <w:rsid w:val="00063E0F"/>
    <w:rsid w:val="0006457B"/>
    <w:rsid w:val="000645B6"/>
    <w:rsid w:val="0006486C"/>
    <w:rsid w:val="00065371"/>
    <w:rsid w:val="00066A11"/>
    <w:rsid w:val="00066ABC"/>
    <w:rsid w:val="0006734F"/>
    <w:rsid w:val="00067833"/>
    <w:rsid w:val="00071886"/>
    <w:rsid w:val="00071A0D"/>
    <w:rsid w:val="00071DE1"/>
    <w:rsid w:val="00074B64"/>
    <w:rsid w:val="0007555B"/>
    <w:rsid w:val="0007577C"/>
    <w:rsid w:val="00075BD6"/>
    <w:rsid w:val="0007679C"/>
    <w:rsid w:val="00076996"/>
    <w:rsid w:val="00076C38"/>
    <w:rsid w:val="00076E5B"/>
    <w:rsid w:val="0008139F"/>
    <w:rsid w:val="0008172A"/>
    <w:rsid w:val="00083E02"/>
    <w:rsid w:val="00084146"/>
    <w:rsid w:val="0008515C"/>
    <w:rsid w:val="0008685F"/>
    <w:rsid w:val="000869F0"/>
    <w:rsid w:val="00090AF8"/>
    <w:rsid w:val="0009195F"/>
    <w:rsid w:val="000924B3"/>
    <w:rsid w:val="00092784"/>
    <w:rsid w:val="00093044"/>
    <w:rsid w:val="000938E6"/>
    <w:rsid w:val="000941C3"/>
    <w:rsid w:val="00094B67"/>
    <w:rsid w:val="00095009"/>
    <w:rsid w:val="00095946"/>
    <w:rsid w:val="00095E93"/>
    <w:rsid w:val="000965A7"/>
    <w:rsid w:val="00096B0E"/>
    <w:rsid w:val="000A1807"/>
    <w:rsid w:val="000A1E7B"/>
    <w:rsid w:val="000A234E"/>
    <w:rsid w:val="000A34AD"/>
    <w:rsid w:val="000A4016"/>
    <w:rsid w:val="000A4FD0"/>
    <w:rsid w:val="000A5610"/>
    <w:rsid w:val="000A65E7"/>
    <w:rsid w:val="000A740D"/>
    <w:rsid w:val="000A762B"/>
    <w:rsid w:val="000A7C7F"/>
    <w:rsid w:val="000A7D66"/>
    <w:rsid w:val="000A7F00"/>
    <w:rsid w:val="000B05A2"/>
    <w:rsid w:val="000B14EF"/>
    <w:rsid w:val="000B21A0"/>
    <w:rsid w:val="000B26EC"/>
    <w:rsid w:val="000B2BCD"/>
    <w:rsid w:val="000B412E"/>
    <w:rsid w:val="000B41EB"/>
    <w:rsid w:val="000B47CB"/>
    <w:rsid w:val="000B572D"/>
    <w:rsid w:val="000B5DA6"/>
    <w:rsid w:val="000B5F3C"/>
    <w:rsid w:val="000B5FDA"/>
    <w:rsid w:val="000B6178"/>
    <w:rsid w:val="000B753E"/>
    <w:rsid w:val="000B7D15"/>
    <w:rsid w:val="000C03BF"/>
    <w:rsid w:val="000C09A5"/>
    <w:rsid w:val="000C0C6D"/>
    <w:rsid w:val="000C1569"/>
    <w:rsid w:val="000C193E"/>
    <w:rsid w:val="000C3176"/>
    <w:rsid w:val="000C32F3"/>
    <w:rsid w:val="000C444B"/>
    <w:rsid w:val="000C51D2"/>
    <w:rsid w:val="000C6953"/>
    <w:rsid w:val="000C6FF6"/>
    <w:rsid w:val="000C7AD6"/>
    <w:rsid w:val="000C7DCD"/>
    <w:rsid w:val="000D011E"/>
    <w:rsid w:val="000D0A69"/>
    <w:rsid w:val="000D14D1"/>
    <w:rsid w:val="000D1DF2"/>
    <w:rsid w:val="000D23C1"/>
    <w:rsid w:val="000D26B5"/>
    <w:rsid w:val="000D2FFC"/>
    <w:rsid w:val="000D3F90"/>
    <w:rsid w:val="000D4B21"/>
    <w:rsid w:val="000D4D42"/>
    <w:rsid w:val="000D527F"/>
    <w:rsid w:val="000D5E61"/>
    <w:rsid w:val="000D61A4"/>
    <w:rsid w:val="000D6898"/>
    <w:rsid w:val="000D6BC1"/>
    <w:rsid w:val="000D76AD"/>
    <w:rsid w:val="000D79D2"/>
    <w:rsid w:val="000D7CCC"/>
    <w:rsid w:val="000E135F"/>
    <w:rsid w:val="000E225E"/>
    <w:rsid w:val="000E2701"/>
    <w:rsid w:val="000E30B0"/>
    <w:rsid w:val="000E40A5"/>
    <w:rsid w:val="000E47C5"/>
    <w:rsid w:val="000E690C"/>
    <w:rsid w:val="000E693E"/>
    <w:rsid w:val="000E6E47"/>
    <w:rsid w:val="000E6FB5"/>
    <w:rsid w:val="000E7BEA"/>
    <w:rsid w:val="000F1127"/>
    <w:rsid w:val="000F20A3"/>
    <w:rsid w:val="000F24BF"/>
    <w:rsid w:val="000F2836"/>
    <w:rsid w:val="000F2927"/>
    <w:rsid w:val="000F367E"/>
    <w:rsid w:val="000F36F0"/>
    <w:rsid w:val="000F3EEC"/>
    <w:rsid w:val="000F3F89"/>
    <w:rsid w:val="000F481F"/>
    <w:rsid w:val="000F5570"/>
    <w:rsid w:val="000F6539"/>
    <w:rsid w:val="000F66D4"/>
    <w:rsid w:val="000F6EDD"/>
    <w:rsid w:val="00100BAD"/>
    <w:rsid w:val="00100DA0"/>
    <w:rsid w:val="00100F08"/>
    <w:rsid w:val="00101540"/>
    <w:rsid w:val="001035B2"/>
    <w:rsid w:val="001036EC"/>
    <w:rsid w:val="00103755"/>
    <w:rsid w:val="00103A94"/>
    <w:rsid w:val="00103D21"/>
    <w:rsid w:val="00103D95"/>
    <w:rsid w:val="001040DA"/>
    <w:rsid w:val="00104739"/>
    <w:rsid w:val="001063E1"/>
    <w:rsid w:val="001064E7"/>
    <w:rsid w:val="001073A1"/>
    <w:rsid w:val="00107FCF"/>
    <w:rsid w:val="001109CC"/>
    <w:rsid w:val="00111042"/>
    <w:rsid w:val="00111A47"/>
    <w:rsid w:val="00114D14"/>
    <w:rsid w:val="00114DCB"/>
    <w:rsid w:val="00114FC5"/>
    <w:rsid w:val="0011551F"/>
    <w:rsid w:val="00115CC3"/>
    <w:rsid w:val="00116170"/>
    <w:rsid w:val="00116A88"/>
    <w:rsid w:val="00117229"/>
    <w:rsid w:val="00117E5C"/>
    <w:rsid w:val="00120099"/>
    <w:rsid w:val="001213E9"/>
    <w:rsid w:val="00124319"/>
    <w:rsid w:val="001248FB"/>
    <w:rsid w:val="00124B05"/>
    <w:rsid w:val="001261A5"/>
    <w:rsid w:val="00126425"/>
    <w:rsid w:val="001266FB"/>
    <w:rsid w:val="00126EC2"/>
    <w:rsid w:val="00127928"/>
    <w:rsid w:val="0013012C"/>
    <w:rsid w:val="00131D12"/>
    <w:rsid w:val="001322F3"/>
    <w:rsid w:val="00132618"/>
    <w:rsid w:val="00132863"/>
    <w:rsid w:val="0013307F"/>
    <w:rsid w:val="00133296"/>
    <w:rsid w:val="001336D8"/>
    <w:rsid w:val="0013411F"/>
    <w:rsid w:val="0013480E"/>
    <w:rsid w:val="00134EDF"/>
    <w:rsid w:val="001375C2"/>
    <w:rsid w:val="001404DB"/>
    <w:rsid w:val="00141C19"/>
    <w:rsid w:val="001428D8"/>
    <w:rsid w:val="00142B75"/>
    <w:rsid w:val="0014338B"/>
    <w:rsid w:val="00143F2C"/>
    <w:rsid w:val="00143F41"/>
    <w:rsid w:val="001440DC"/>
    <w:rsid w:val="0014545C"/>
    <w:rsid w:val="00145762"/>
    <w:rsid w:val="001478D5"/>
    <w:rsid w:val="00150806"/>
    <w:rsid w:val="00152716"/>
    <w:rsid w:val="001529D8"/>
    <w:rsid w:val="001538B1"/>
    <w:rsid w:val="00153E51"/>
    <w:rsid w:val="001541EF"/>
    <w:rsid w:val="00155545"/>
    <w:rsid w:val="00155CE9"/>
    <w:rsid w:val="0015607D"/>
    <w:rsid w:val="0015622A"/>
    <w:rsid w:val="00156656"/>
    <w:rsid w:val="00156F6B"/>
    <w:rsid w:val="00160270"/>
    <w:rsid w:val="001605C0"/>
    <w:rsid w:val="001608A9"/>
    <w:rsid w:val="00160E47"/>
    <w:rsid w:val="00161A34"/>
    <w:rsid w:val="00162CAC"/>
    <w:rsid w:val="00162E8E"/>
    <w:rsid w:val="00163FCF"/>
    <w:rsid w:val="00164F10"/>
    <w:rsid w:val="00167E70"/>
    <w:rsid w:val="00170676"/>
    <w:rsid w:val="00170B86"/>
    <w:rsid w:val="0017102D"/>
    <w:rsid w:val="00171C37"/>
    <w:rsid w:val="00171F29"/>
    <w:rsid w:val="0017249E"/>
    <w:rsid w:val="001725A2"/>
    <w:rsid w:val="001728F4"/>
    <w:rsid w:val="00172D47"/>
    <w:rsid w:val="00174BF5"/>
    <w:rsid w:val="00174D22"/>
    <w:rsid w:val="0017562F"/>
    <w:rsid w:val="0017668D"/>
    <w:rsid w:val="00177A00"/>
    <w:rsid w:val="00177B9B"/>
    <w:rsid w:val="001806DE"/>
    <w:rsid w:val="00181B4C"/>
    <w:rsid w:val="00181EC8"/>
    <w:rsid w:val="0018215B"/>
    <w:rsid w:val="001858C3"/>
    <w:rsid w:val="00185A6F"/>
    <w:rsid w:val="00185B8D"/>
    <w:rsid w:val="00185F10"/>
    <w:rsid w:val="00186AA6"/>
    <w:rsid w:val="001872F1"/>
    <w:rsid w:val="00190256"/>
    <w:rsid w:val="00191137"/>
    <w:rsid w:val="001913E0"/>
    <w:rsid w:val="00192CE1"/>
    <w:rsid w:val="00193519"/>
    <w:rsid w:val="00193BB3"/>
    <w:rsid w:val="00193BF4"/>
    <w:rsid w:val="00193FAB"/>
    <w:rsid w:val="001952A8"/>
    <w:rsid w:val="0019666B"/>
    <w:rsid w:val="00196FC9"/>
    <w:rsid w:val="001979B6"/>
    <w:rsid w:val="001979F3"/>
    <w:rsid w:val="001A1586"/>
    <w:rsid w:val="001A1EC1"/>
    <w:rsid w:val="001A28E2"/>
    <w:rsid w:val="001A3501"/>
    <w:rsid w:val="001A3E82"/>
    <w:rsid w:val="001A4BDF"/>
    <w:rsid w:val="001A4C21"/>
    <w:rsid w:val="001A5BDA"/>
    <w:rsid w:val="001A5EE1"/>
    <w:rsid w:val="001A7CB1"/>
    <w:rsid w:val="001A7E6C"/>
    <w:rsid w:val="001B00CD"/>
    <w:rsid w:val="001B08E9"/>
    <w:rsid w:val="001B0E59"/>
    <w:rsid w:val="001B1C80"/>
    <w:rsid w:val="001B234A"/>
    <w:rsid w:val="001B2D96"/>
    <w:rsid w:val="001B3455"/>
    <w:rsid w:val="001B3643"/>
    <w:rsid w:val="001B4850"/>
    <w:rsid w:val="001B5019"/>
    <w:rsid w:val="001B6ECE"/>
    <w:rsid w:val="001C17ED"/>
    <w:rsid w:val="001C1844"/>
    <w:rsid w:val="001C1B0B"/>
    <w:rsid w:val="001C3BB0"/>
    <w:rsid w:val="001C4215"/>
    <w:rsid w:val="001C5EC8"/>
    <w:rsid w:val="001C633A"/>
    <w:rsid w:val="001D0C1C"/>
    <w:rsid w:val="001D1288"/>
    <w:rsid w:val="001D155D"/>
    <w:rsid w:val="001D467B"/>
    <w:rsid w:val="001D78E9"/>
    <w:rsid w:val="001E0129"/>
    <w:rsid w:val="001E0951"/>
    <w:rsid w:val="001E0D1A"/>
    <w:rsid w:val="001E2B0B"/>
    <w:rsid w:val="001E4B2B"/>
    <w:rsid w:val="001E5233"/>
    <w:rsid w:val="001E5C76"/>
    <w:rsid w:val="001E6D1C"/>
    <w:rsid w:val="001F09BA"/>
    <w:rsid w:val="001F0A04"/>
    <w:rsid w:val="001F0B62"/>
    <w:rsid w:val="001F2635"/>
    <w:rsid w:val="001F3233"/>
    <w:rsid w:val="001F3677"/>
    <w:rsid w:val="001F520B"/>
    <w:rsid w:val="001F5322"/>
    <w:rsid w:val="001F5789"/>
    <w:rsid w:val="001F580D"/>
    <w:rsid w:val="001F5866"/>
    <w:rsid w:val="001F5E81"/>
    <w:rsid w:val="001F67F2"/>
    <w:rsid w:val="001F7F9D"/>
    <w:rsid w:val="001F7FA9"/>
    <w:rsid w:val="00200EDB"/>
    <w:rsid w:val="0020123B"/>
    <w:rsid w:val="002017DE"/>
    <w:rsid w:val="002029D2"/>
    <w:rsid w:val="00204C7F"/>
    <w:rsid w:val="00205AB8"/>
    <w:rsid w:val="00205D44"/>
    <w:rsid w:val="00205E8D"/>
    <w:rsid w:val="002061B7"/>
    <w:rsid w:val="00206914"/>
    <w:rsid w:val="00207D7E"/>
    <w:rsid w:val="00210A25"/>
    <w:rsid w:val="00212702"/>
    <w:rsid w:val="002128F0"/>
    <w:rsid w:val="00216511"/>
    <w:rsid w:val="00220D84"/>
    <w:rsid w:val="00222181"/>
    <w:rsid w:val="0022396D"/>
    <w:rsid w:val="00224A3B"/>
    <w:rsid w:val="00225037"/>
    <w:rsid w:val="0022540C"/>
    <w:rsid w:val="002259F1"/>
    <w:rsid w:val="00225C3E"/>
    <w:rsid w:val="0022670C"/>
    <w:rsid w:val="00230D7A"/>
    <w:rsid w:val="00231634"/>
    <w:rsid w:val="00231C7F"/>
    <w:rsid w:val="0023343C"/>
    <w:rsid w:val="002347C1"/>
    <w:rsid w:val="00235F92"/>
    <w:rsid w:val="00236A76"/>
    <w:rsid w:val="0023714C"/>
    <w:rsid w:val="00240724"/>
    <w:rsid w:val="00240A97"/>
    <w:rsid w:val="00241D1C"/>
    <w:rsid w:val="00241E09"/>
    <w:rsid w:val="00241EE3"/>
    <w:rsid w:val="0024269F"/>
    <w:rsid w:val="00242B16"/>
    <w:rsid w:val="002456B7"/>
    <w:rsid w:val="0024578D"/>
    <w:rsid w:val="002457BD"/>
    <w:rsid w:val="00246539"/>
    <w:rsid w:val="00246A8C"/>
    <w:rsid w:val="00247141"/>
    <w:rsid w:val="00250D16"/>
    <w:rsid w:val="00250EDC"/>
    <w:rsid w:val="002510FF"/>
    <w:rsid w:val="002515C0"/>
    <w:rsid w:val="002519A7"/>
    <w:rsid w:val="00253168"/>
    <w:rsid w:val="002537A4"/>
    <w:rsid w:val="00255360"/>
    <w:rsid w:val="00255BF5"/>
    <w:rsid w:val="00256102"/>
    <w:rsid w:val="002562E1"/>
    <w:rsid w:val="0025757D"/>
    <w:rsid w:val="00257A48"/>
    <w:rsid w:val="00260507"/>
    <w:rsid w:val="00260AB4"/>
    <w:rsid w:val="00261D1B"/>
    <w:rsid w:val="00262107"/>
    <w:rsid w:val="00262EED"/>
    <w:rsid w:val="00262F92"/>
    <w:rsid w:val="00264515"/>
    <w:rsid w:val="00264D5C"/>
    <w:rsid w:val="00264F9F"/>
    <w:rsid w:val="00265895"/>
    <w:rsid w:val="002659D4"/>
    <w:rsid w:val="00266748"/>
    <w:rsid w:val="00266A8F"/>
    <w:rsid w:val="0027091E"/>
    <w:rsid w:val="002713A7"/>
    <w:rsid w:val="00271E01"/>
    <w:rsid w:val="00271E30"/>
    <w:rsid w:val="00274457"/>
    <w:rsid w:val="00274913"/>
    <w:rsid w:val="00276707"/>
    <w:rsid w:val="002769BA"/>
    <w:rsid w:val="00276C05"/>
    <w:rsid w:val="00280577"/>
    <w:rsid w:val="00282897"/>
    <w:rsid w:val="00282AB4"/>
    <w:rsid w:val="00284BAA"/>
    <w:rsid w:val="00287155"/>
    <w:rsid w:val="002873C8"/>
    <w:rsid w:val="0028767A"/>
    <w:rsid w:val="00287C2D"/>
    <w:rsid w:val="002903DD"/>
    <w:rsid w:val="00290979"/>
    <w:rsid w:val="0029121C"/>
    <w:rsid w:val="00291269"/>
    <w:rsid w:val="00291FE7"/>
    <w:rsid w:val="00292186"/>
    <w:rsid w:val="00292A95"/>
    <w:rsid w:val="00293AAB"/>
    <w:rsid w:val="00294F0E"/>
    <w:rsid w:val="002957E6"/>
    <w:rsid w:val="002967E5"/>
    <w:rsid w:val="00296AD1"/>
    <w:rsid w:val="00297638"/>
    <w:rsid w:val="002A194D"/>
    <w:rsid w:val="002A1A35"/>
    <w:rsid w:val="002A1B33"/>
    <w:rsid w:val="002A2676"/>
    <w:rsid w:val="002A5CED"/>
    <w:rsid w:val="002A7CD1"/>
    <w:rsid w:val="002B0C1F"/>
    <w:rsid w:val="002B2247"/>
    <w:rsid w:val="002B2A14"/>
    <w:rsid w:val="002B402F"/>
    <w:rsid w:val="002B477C"/>
    <w:rsid w:val="002B519D"/>
    <w:rsid w:val="002B573A"/>
    <w:rsid w:val="002B57A6"/>
    <w:rsid w:val="002B5832"/>
    <w:rsid w:val="002B5EDF"/>
    <w:rsid w:val="002C13AE"/>
    <w:rsid w:val="002C175B"/>
    <w:rsid w:val="002C1F20"/>
    <w:rsid w:val="002C3884"/>
    <w:rsid w:val="002C3F64"/>
    <w:rsid w:val="002C4DEE"/>
    <w:rsid w:val="002C598F"/>
    <w:rsid w:val="002C63F3"/>
    <w:rsid w:val="002C760C"/>
    <w:rsid w:val="002D02A5"/>
    <w:rsid w:val="002D2942"/>
    <w:rsid w:val="002D3279"/>
    <w:rsid w:val="002D3A50"/>
    <w:rsid w:val="002D3A9C"/>
    <w:rsid w:val="002D4346"/>
    <w:rsid w:val="002D44F7"/>
    <w:rsid w:val="002D4B1F"/>
    <w:rsid w:val="002D522D"/>
    <w:rsid w:val="002D5260"/>
    <w:rsid w:val="002D58A7"/>
    <w:rsid w:val="002D58BA"/>
    <w:rsid w:val="002D5991"/>
    <w:rsid w:val="002D7BB4"/>
    <w:rsid w:val="002E0283"/>
    <w:rsid w:val="002E0774"/>
    <w:rsid w:val="002E0D60"/>
    <w:rsid w:val="002E2EED"/>
    <w:rsid w:val="002E3337"/>
    <w:rsid w:val="002E39CF"/>
    <w:rsid w:val="002E4FAA"/>
    <w:rsid w:val="002E5014"/>
    <w:rsid w:val="002E597E"/>
    <w:rsid w:val="002E6D8F"/>
    <w:rsid w:val="002E7079"/>
    <w:rsid w:val="002F02F9"/>
    <w:rsid w:val="002F0D91"/>
    <w:rsid w:val="002F1134"/>
    <w:rsid w:val="002F1AE2"/>
    <w:rsid w:val="002F1BF0"/>
    <w:rsid w:val="002F1FA9"/>
    <w:rsid w:val="002F22B5"/>
    <w:rsid w:val="002F24A6"/>
    <w:rsid w:val="002F4AF7"/>
    <w:rsid w:val="002F4D11"/>
    <w:rsid w:val="002F4E39"/>
    <w:rsid w:val="002F6783"/>
    <w:rsid w:val="002F7767"/>
    <w:rsid w:val="002F78A9"/>
    <w:rsid w:val="002F7C93"/>
    <w:rsid w:val="002F7EC4"/>
    <w:rsid w:val="00302BD4"/>
    <w:rsid w:val="00306AC2"/>
    <w:rsid w:val="00306B53"/>
    <w:rsid w:val="00306DC8"/>
    <w:rsid w:val="003072C3"/>
    <w:rsid w:val="003108C7"/>
    <w:rsid w:val="00310F1C"/>
    <w:rsid w:val="00311509"/>
    <w:rsid w:val="00311836"/>
    <w:rsid w:val="00311FAE"/>
    <w:rsid w:val="00313640"/>
    <w:rsid w:val="003144D7"/>
    <w:rsid w:val="00317AFB"/>
    <w:rsid w:val="00317FD2"/>
    <w:rsid w:val="00320825"/>
    <w:rsid w:val="00320F59"/>
    <w:rsid w:val="003217D8"/>
    <w:rsid w:val="00321F5C"/>
    <w:rsid w:val="0032364F"/>
    <w:rsid w:val="00323E1C"/>
    <w:rsid w:val="00323FCC"/>
    <w:rsid w:val="003242C0"/>
    <w:rsid w:val="003253B5"/>
    <w:rsid w:val="00325E6C"/>
    <w:rsid w:val="00326226"/>
    <w:rsid w:val="003267D4"/>
    <w:rsid w:val="00330483"/>
    <w:rsid w:val="00331B29"/>
    <w:rsid w:val="00332DF9"/>
    <w:rsid w:val="00333862"/>
    <w:rsid w:val="003339EE"/>
    <w:rsid w:val="00334857"/>
    <w:rsid w:val="00335127"/>
    <w:rsid w:val="0033582F"/>
    <w:rsid w:val="003364C3"/>
    <w:rsid w:val="003379BB"/>
    <w:rsid w:val="00337F75"/>
    <w:rsid w:val="0034033D"/>
    <w:rsid w:val="0034092C"/>
    <w:rsid w:val="00340EB5"/>
    <w:rsid w:val="00344D23"/>
    <w:rsid w:val="00345642"/>
    <w:rsid w:val="00345712"/>
    <w:rsid w:val="00345B85"/>
    <w:rsid w:val="00346AEE"/>
    <w:rsid w:val="00346F1C"/>
    <w:rsid w:val="00350EB3"/>
    <w:rsid w:val="0035140A"/>
    <w:rsid w:val="00351505"/>
    <w:rsid w:val="00351751"/>
    <w:rsid w:val="00351D7E"/>
    <w:rsid w:val="003525AB"/>
    <w:rsid w:val="00352815"/>
    <w:rsid w:val="00353E50"/>
    <w:rsid w:val="0035477D"/>
    <w:rsid w:val="003547C3"/>
    <w:rsid w:val="003549FB"/>
    <w:rsid w:val="00354FC4"/>
    <w:rsid w:val="003552C7"/>
    <w:rsid w:val="00355F23"/>
    <w:rsid w:val="003568C8"/>
    <w:rsid w:val="00356ADD"/>
    <w:rsid w:val="003608F6"/>
    <w:rsid w:val="00360BC1"/>
    <w:rsid w:val="00361F53"/>
    <w:rsid w:val="00361FA6"/>
    <w:rsid w:val="00364117"/>
    <w:rsid w:val="00364973"/>
    <w:rsid w:val="00366D14"/>
    <w:rsid w:val="003675B9"/>
    <w:rsid w:val="00367DD4"/>
    <w:rsid w:val="00370EAA"/>
    <w:rsid w:val="00371286"/>
    <w:rsid w:val="00371727"/>
    <w:rsid w:val="0037176D"/>
    <w:rsid w:val="00371816"/>
    <w:rsid w:val="00372005"/>
    <w:rsid w:val="00372200"/>
    <w:rsid w:val="0037335A"/>
    <w:rsid w:val="003737DE"/>
    <w:rsid w:val="003738CF"/>
    <w:rsid w:val="0037556A"/>
    <w:rsid w:val="00375625"/>
    <w:rsid w:val="00375662"/>
    <w:rsid w:val="0037576C"/>
    <w:rsid w:val="003758F6"/>
    <w:rsid w:val="0037602E"/>
    <w:rsid w:val="0037619D"/>
    <w:rsid w:val="00382A4E"/>
    <w:rsid w:val="00382DBE"/>
    <w:rsid w:val="00383181"/>
    <w:rsid w:val="003836F9"/>
    <w:rsid w:val="003836FA"/>
    <w:rsid w:val="00384AC3"/>
    <w:rsid w:val="00384DF3"/>
    <w:rsid w:val="0038584F"/>
    <w:rsid w:val="00385FBA"/>
    <w:rsid w:val="00386896"/>
    <w:rsid w:val="00387E6A"/>
    <w:rsid w:val="003905E3"/>
    <w:rsid w:val="0039077E"/>
    <w:rsid w:val="003929B9"/>
    <w:rsid w:val="00392A64"/>
    <w:rsid w:val="00392D95"/>
    <w:rsid w:val="00393954"/>
    <w:rsid w:val="00393CE0"/>
    <w:rsid w:val="00394179"/>
    <w:rsid w:val="00394630"/>
    <w:rsid w:val="00394F77"/>
    <w:rsid w:val="003950E3"/>
    <w:rsid w:val="00395D5A"/>
    <w:rsid w:val="00395D61"/>
    <w:rsid w:val="00396272"/>
    <w:rsid w:val="00396525"/>
    <w:rsid w:val="00396BC9"/>
    <w:rsid w:val="003A0754"/>
    <w:rsid w:val="003A2013"/>
    <w:rsid w:val="003A2C73"/>
    <w:rsid w:val="003A328A"/>
    <w:rsid w:val="003A4137"/>
    <w:rsid w:val="003A47AD"/>
    <w:rsid w:val="003A4FFF"/>
    <w:rsid w:val="003A5309"/>
    <w:rsid w:val="003A7779"/>
    <w:rsid w:val="003A7903"/>
    <w:rsid w:val="003A79AD"/>
    <w:rsid w:val="003B00FD"/>
    <w:rsid w:val="003B0314"/>
    <w:rsid w:val="003B0462"/>
    <w:rsid w:val="003B062C"/>
    <w:rsid w:val="003B1350"/>
    <w:rsid w:val="003B14C8"/>
    <w:rsid w:val="003B1809"/>
    <w:rsid w:val="003B1A00"/>
    <w:rsid w:val="003B1AB5"/>
    <w:rsid w:val="003B1F6E"/>
    <w:rsid w:val="003B3398"/>
    <w:rsid w:val="003B3448"/>
    <w:rsid w:val="003B3D7D"/>
    <w:rsid w:val="003B4599"/>
    <w:rsid w:val="003B5094"/>
    <w:rsid w:val="003B572A"/>
    <w:rsid w:val="003B5BC8"/>
    <w:rsid w:val="003B6242"/>
    <w:rsid w:val="003B7EA6"/>
    <w:rsid w:val="003C0059"/>
    <w:rsid w:val="003C0259"/>
    <w:rsid w:val="003C129B"/>
    <w:rsid w:val="003C1711"/>
    <w:rsid w:val="003C2022"/>
    <w:rsid w:val="003C228C"/>
    <w:rsid w:val="003C29BD"/>
    <w:rsid w:val="003C2AA6"/>
    <w:rsid w:val="003C2EBC"/>
    <w:rsid w:val="003C3186"/>
    <w:rsid w:val="003C327B"/>
    <w:rsid w:val="003C3910"/>
    <w:rsid w:val="003C3A50"/>
    <w:rsid w:val="003C45BC"/>
    <w:rsid w:val="003C4DBE"/>
    <w:rsid w:val="003C5038"/>
    <w:rsid w:val="003C6210"/>
    <w:rsid w:val="003C673E"/>
    <w:rsid w:val="003D0813"/>
    <w:rsid w:val="003D10D5"/>
    <w:rsid w:val="003D1724"/>
    <w:rsid w:val="003D196D"/>
    <w:rsid w:val="003D31C4"/>
    <w:rsid w:val="003D38F6"/>
    <w:rsid w:val="003D3924"/>
    <w:rsid w:val="003D4929"/>
    <w:rsid w:val="003D4DC4"/>
    <w:rsid w:val="003D5FF4"/>
    <w:rsid w:val="003D66AB"/>
    <w:rsid w:val="003D6F2A"/>
    <w:rsid w:val="003E14D2"/>
    <w:rsid w:val="003E1D54"/>
    <w:rsid w:val="003E29ED"/>
    <w:rsid w:val="003E33C6"/>
    <w:rsid w:val="003E36F4"/>
    <w:rsid w:val="003E4C74"/>
    <w:rsid w:val="003E6067"/>
    <w:rsid w:val="003E7B4F"/>
    <w:rsid w:val="003F36ED"/>
    <w:rsid w:val="003F6171"/>
    <w:rsid w:val="003F65B7"/>
    <w:rsid w:val="003F68BF"/>
    <w:rsid w:val="003F7E7C"/>
    <w:rsid w:val="004007B1"/>
    <w:rsid w:val="00403814"/>
    <w:rsid w:val="004049E6"/>
    <w:rsid w:val="00404D16"/>
    <w:rsid w:val="00405C2B"/>
    <w:rsid w:val="0040688A"/>
    <w:rsid w:val="004068BD"/>
    <w:rsid w:val="0040698C"/>
    <w:rsid w:val="004069E2"/>
    <w:rsid w:val="00406DC7"/>
    <w:rsid w:val="00407C6C"/>
    <w:rsid w:val="004101A6"/>
    <w:rsid w:val="004117E0"/>
    <w:rsid w:val="00411E90"/>
    <w:rsid w:val="004136EC"/>
    <w:rsid w:val="00413906"/>
    <w:rsid w:val="00413CAA"/>
    <w:rsid w:val="004145C9"/>
    <w:rsid w:val="0041469C"/>
    <w:rsid w:val="00414B58"/>
    <w:rsid w:val="00414ED0"/>
    <w:rsid w:val="00414FE1"/>
    <w:rsid w:val="00415894"/>
    <w:rsid w:val="0041613A"/>
    <w:rsid w:val="0041686B"/>
    <w:rsid w:val="00416FD7"/>
    <w:rsid w:val="00417704"/>
    <w:rsid w:val="0041783E"/>
    <w:rsid w:val="00420609"/>
    <w:rsid w:val="00420B44"/>
    <w:rsid w:val="00421394"/>
    <w:rsid w:val="004217E5"/>
    <w:rsid w:val="004218E5"/>
    <w:rsid w:val="00422511"/>
    <w:rsid w:val="004226D2"/>
    <w:rsid w:val="004247ED"/>
    <w:rsid w:val="004254E9"/>
    <w:rsid w:val="00426AEB"/>
    <w:rsid w:val="00426F1A"/>
    <w:rsid w:val="0042777C"/>
    <w:rsid w:val="00427D9C"/>
    <w:rsid w:val="0043060B"/>
    <w:rsid w:val="00430D64"/>
    <w:rsid w:val="0043118F"/>
    <w:rsid w:val="00431432"/>
    <w:rsid w:val="00432A67"/>
    <w:rsid w:val="00432CD8"/>
    <w:rsid w:val="00432E52"/>
    <w:rsid w:val="00432F25"/>
    <w:rsid w:val="00434BB3"/>
    <w:rsid w:val="00434BB9"/>
    <w:rsid w:val="00434BFE"/>
    <w:rsid w:val="00434CEE"/>
    <w:rsid w:val="00434FDD"/>
    <w:rsid w:val="00437028"/>
    <w:rsid w:val="0043719E"/>
    <w:rsid w:val="00437353"/>
    <w:rsid w:val="00442B23"/>
    <w:rsid w:val="00445EC0"/>
    <w:rsid w:val="004466A1"/>
    <w:rsid w:val="00447827"/>
    <w:rsid w:val="00450A2E"/>
    <w:rsid w:val="00450EBF"/>
    <w:rsid w:val="00451050"/>
    <w:rsid w:val="00451675"/>
    <w:rsid w:val="00452828"/>
    <w:rsid w:val="0045310A"/>
    <w:rsid w:val="00455F30"/>
    <w:rsid w:val="0046008F"/>
    <w:rsid w:val="00460D17"/>
    <w:rsid w:val="00460D91"/>
    <w:rsid w:val="004613BE"/>
    <w:rsid w:val="0046315C"/>
    <w:rsid w:val="00463C2E"/>
    <w:rsid w:val="004643EF"/>
    <w:rsid w:val="004649FB"/>
    <w:rsid w:val="004657F9"/>
    <w:rsid w:val="00466180"/>
    <w:rsid w:val="0046731D"/>
    <w:rsid w:val="0047053F"/>
    <w:rsid w:val="00470C18"/>
    <w:rsid w:val="00472F87"/>
    <w:rsid w:val="00473792"/>
    <w:rsid w:val="00476836"/>
    <w:rsid w:val="004769B3"/>
    <w:rsid w:val="00476CDF"/>
    <w:rsid w:val="00477456"/>
    <w:rsid w:val="00477810"/>
    <w:rsid w:val="0048161B"/>
    <w:rsid w:val="00481F8D"/>
    <w:rsid w:val="004824EA"/>
    <w:rsid w:val="00483054"/>
    <w:rsid w:val="004853D5"/>
    <w:rsid w:val="004862A6"/>
    <w:rsid w:val="00487982"/>
    <w:rsid w:val="00487A47"/>
    <w:rsid w:val="00491EA8"/>
    <w:rsid w:val="00492371"/>
    <w:rsid w:val="00494C79"/>
    <w:rsid w:val="004953E4"/>
    <w:rsid w:val="0049647B"/>
    <w:rsid w:val="00497898"/>
    <w:rsid w:val="00497D3A"/>
    <w:rsid w:val="004A0072"/>
    <w:rsid w:val="004A0328"/>
    <w:rsid w:val="004A2606"/>
    <w:rsid w:val="004A2E20"/>
    <w:rsid w:val="004A362F"/>
    <w:rsid w:val="004A40B6"/>
    <w:rsid w:val="004A4202"/>
    <w:rsid w:val="004A46F8"/>
    <w:rsid w:val="004A4C28"/>
    <w:rsid w:val="004A56C4"/>
    <w:rsid w:val="004A5B56"/>
    <w:rsid w:val="004B0837"/>
    <w:rsid w:val="004B0EF3"/>
    <w:rsid w:val="004B15FD"/>
    <w:rsid w:val="004B2957"/>
    <w:rsid w:val="004B2AE8"/>
    <w:rsid w:val="004B3324"/>
    <w:rsid w:val="004B3CF3"/>
    <w:rsid w:val="004B3EEE"/>
    <w:rsid w:val="004B50A1"/>
    <w:rsid w:val="004B50E3"/>
    <w:rsid w:val="004B5173"/>
    <w:rsid w:val="004B6298"/>
    <w:rsid w:val="004B64B0"/>
    <w:rsid w:val="004B74F8"/>
    <w:rsid w:val="004B7DD1"/>
    <w:rsid w:val="004C2B11"/>
    <w:rsid w:val="004C3D54"/>
    <w:rsid w:val="004C4A04"/>
    <w:rsid w:val="004C4D07"/>
    <w:rsid w:val="004C5A4D"/>
    <w:rsid w:val="004C607C"/>
    <w:rsid w:val="004C6131"/>
    <w:rsid w:val="004C70C1"/>
    <w:rsid w:val="004D1785"/>
    <w:rsid w:val="004D1A7A"/>
    <w:rsid w:val="004D22BA"/>
    <w:rsid w:val="004D3F55"/>
    <w:rsid w:val="004D44ED"/>
    <w:rsid w:val="004D45D9"/>
    <w:rsid w:val="004D47CE"/>
    <w:rsid w:val="004D4F18"/>
    <w:rsid w:val="004D5AAA"/>
    <w:rsid w:val="004D653B"/>
    <w:rsid w:val="004D6826"/>
    <w:rsid w:val="004D6E37"/>
    <w:rsid w:val="004E0B03"/>
    <w:rsid w:val="004E28F9"/>
    <w:rsid w:val="004E3B34"/>
    <w:rsid w:val="004E3D7D"/>
    <w:rsid w:val="004E401A"/>
    <w:rsid w:val="004E5F09"/>
    <w:rsid w:val="004E5F33"/>
    <w:rsid w:val="004E759A"/>
    <w:rsid w:val="004F0857"/>
    <w:rsid w:val="004F0D22"/>
    <w:rsid w:val="004F34AA"/>
    <w:rsid w:val="004F3842"/>
    <w:rsid w:val="004F47D8"/>
    <w:rsid w:val="004F482D"/>
    <w:rsid w:val="004F4E5F"/>
    <w:rsid w:val="005000CD"/>
    <w:rsid w:val="005006D9"/>
    <w:rsid w:val="0050102B"/>
    <w:rsid w:val="0050391B"/>
    <w:rsid w:val="00503D49"/>
    <w:rsid w:val="00503F62"/>
    <w:rsid w:val="00504B5E"/>
    <w:rsid w:val="005060D3"/>
    <w:rsid w:val="00506913"/>
    <w:rsid w:val="00506E58"/>
    <w:rsid w:val="00507869"/>
    <w:rsid w:val="0051023A"/>
    <w:rsid w:val="0051058D"/>
    <w:rsid w:val="00511C8F"/>
    <w:rsid w:val="00511CE7"/>
    <w:rsid w:val="00513046"/>
    <w:rsid w:val="00513B1F"/>
    <w:rsid w:val="00514BE6"/>
    <w:rsid w:val="00515716"/>
    <w:rsid w:val="00515F0B"/>
    <w:rsid w:val="0051687A"/>
    <w:rsid w:val="00516FF8"/>
    <w:rsid w:val="00521257"/>
    <w:rsid w:val="00521477"/>
    <w:rsid w:val="00522404"/>
    <w:rsid w:val="00522533"/>
    <w:rsid w:val="00522568"/>
    <w:rsid w:val="00522CDF"/>
    <w:rsid w:val="00523A56"/>
    <w:rsid w:val="00524EB6"/>
    <w:rsid w:val="00525968"/>
    <w:rsid w:val="005265C9"/>
    <w:rsid w:val="00526D17"/>
    <w:rsid w:val="00527573"/>
    <w:rsid w:val="00527C67"/>
    <w:rsid w:val="00531BE4"/>
    <w:rsid w:val="00533511"/>
    <w:rsid w:val="00536223"/>
    <w:rsid w:val="0053716F"/>
    <w:rsid w:val="005371BE"/>
    <w:rsid w:val="005409FE"/>
    <w:rsid w:val="00541A60"/>
    <w:rsid w:val="00541B86"/>
    <w:rsid w:val="00542034"/>
    <w:rsid w:val="00542244"/>
    <w:rsid w:val="00542392"/>
    <w:rsid w:val="005423C4"/>
    <w:rsid w:val="00542D27"/>
    <w:rsid w:val="005432F8"/>
    <w:rsid w:val="00544443"/>
    <w:rsid w:val="0054446A"/>
    <w:rsid w:val="005453FD"/>
    <w:rsid w:val="0054556F"/>
    <w:rsid w:val="0054575F"/>
    <w:rsid w:val="00546151"/>
    <w:rsid w:val="00547C5F"/>
    <w:rsid w:val="00550500"/>
    <w:rsid w:val="005538DE"/>
    <w:rsid w:val="00554996"/>
    <w:rsid w:val="00555AC2"/>
    <w:rsid w:val="00556242"/>
    <w:rsid w:val="0055628E"/>
    <w:rsid w:val="00557113"/>
    <w:rsid w:val="00557191"/>
    <w:rsid w:val="00557A7C"/>
    <w:rsid w:val="00561857"/>
    <w:rsid w:val="0056277F"/>
    <w:rsid w:val="005634F3"/>
    <w:rsid w:val="005639C9"/>
    <w:rsid w:val="00564AC3"/>
    <w:rsid w:val="00564EAF"/>
    <w:rsid w:val="00565A04"/>
    <w:rsid w:val="00567223"/>
    <w:rsid w:val="00567A6B"/>
    <w:rsid w:val="00567C64"/>
    <w:rsid w:val="005714A1"/>
    <w:rsid w:val="00571638"/>
    <w:rsid w:val="00571E1A"/>
    <w:rsid w:val="005735DA"/>
    <w:rsid w:val="005759BB"/>
    <w:rsid w:val="00576365"/>
    <w:rsid w:val="00576381"/>
    <w:rsid w:val="00576593"/>
    <w:rsid w:val="00576934"/>
    <w:rsid w:val="00576F8B"/>
    <w:rsid w:val="00577431"/>
    <w:rsid w:val="00580387"/>
    <w:rsid w:val="00580825"/>
    <w:rsid w:val="0058143C"/>
    <w:rsid w:val="005819E2"/>
    <w:rsid w:val="00581F9A"/>
    <w:rsid w:val="00582D20"/>
    <w:rsid w:val="00583316"/>
    <w:rsid w:val="00583C85"/>
    <w:rsid w:val="005862FA"/>
    <w:rsid w:val="005875C5"/>
    <w:rsid w:val="00587612"/>
    <w:rsid w:val="005877FB"/>
    <w:rsid w:val="00587BF7"/>
    <w:rsid w:val="00587C80"/>
    <w:rsid w:val="005906B0"/>
    <w:rsid w:val="00590C3A"/>
    <w:rsid w:val="00591132"/>
    <w:rsid w:val="0059287D"/>
    <w:rsid w:val="00592983"/>
    <w:rsid w:val="005929DB"/>
    <w:rsid w:val="005937D1"/>
    <w:rsid w:val="00596388"/>
    <w:rsid w:val="005969B6"/>
    <w:rsid w:val="0059708B"/>
    <w:rsid w:val="005971AE"/>
    <w:rsid w:val="00597566"/>
    <w:rsid w:val="0059768E"/>
    <w:rsid w:val="00597D46"/>
    <w:rsid w:val="00597F81"/>
    <w:rsid w:val="005A0648"/>
    <w:rsid w:val="005A3845"/>
    <w:rsid w:val="005A39C4"/>
    <w:rsid w:val="005A4B3E"/>
    <w:rsid w:val="005A4E7F"/>
    <w:rsid w:val="005A58DC"/>
    <w:rsid w:val="005A70A5"/>
    <w:rsid w:val="005B058D"/>
    <w:rsid w:val="005B07F1"/>
    <w:rsid w:val="005B0FB9"/>
    <w:rsid w:val="005B3372"/>
    <w:rsid w:val="005B3466"/>
    <w:rsid w:val="005B3594"/>
    <w:rsid w:val="005B4808"/>
    <w:rsid w:val="005B57C4"/>
    <w:rsid w:val="005B5C2D"/>
    <w:rsid w:val="005B5D86"/>
    <w:rsid w:val="005B65A5"/>
    <w:rsid w:val="005B6ACD"/>
    <w:rsid w:val="005B6D83"/>
    <w:rsid w:val="005C06E2"/>
    <w:rsid w:val="005C0A2B"/>
    <w:rsid w:val="005C1B11"/>
    <w:rsid w:val="005C1E46"/>
    <w:rsid w:val="005C23E4"/>
    <w:rsid w:val="005C27AC"/>
    <w:rsid w:val="005C3FA9"/>
    <w:rsid w:val="005C45BE"/>
    <w:rsid w:val="005C6D9F"/>
    <w:rsid w:val="005D0C85"/>
    <w:rsid w:val="005D0ECB"/>
    <w:rsid w:val="005D0F54"/>
    <w:rsid w:val="005D263B"/>
    <w:rsid w:val="005D4E0F"/>
    <w:rsid w:val="005D59EC"/>
    <w:rsid w:val="005D69E8"/>
    <w:rsid w:val="005D6F31"/>
    <w:rsid w:val="005D725D"/>
    <w:rsid w:val="005E12D9"/>
    <w:rsid w:val="005E21DE"/>
    <w:rsid w:val="005E2341"/>
    <w:rsid w:val="005E2DA4"/>
    <w:rsid w:val="005E38F1"/>
    <w:rsid w:val="005E3CCD"/>
    <w:rsid w:val="005E3F1E"/>
    <w:rsid w:val="005E41E2"/>
    <w:rsid w:val="005E461F"/>
    <w:rsid w:val="005E4F94"/>
    <w:rsid w:val="005E54CA"/>
    <w:rsid w:val="005E554A"/>
    <w:rsid w:val="005E5BF8"/>
    <w:rsid w:val="005E5CA1"/>
    <w:rsid w:val="005E5E7D"/>
    <w:rsid w:val="005E6639"/>
    <w:rsid w:val="005E6CD4"/>
    <w:rsid w:val="005E71DF"/>
    <w:rsid w:val="005E77FC"/>
    <w:rsid w:val="005E7D3E"/>
    <w:rsid w:val="005F032A"/>
    <w:rsid w:val="005F1F12"/>
    <w:rsid w:val="005F2C86"/>
    <w:rsid w:val="005F3986"/>
    <w:rsid w:val="005F4784"/>
    <w:rsid w:val="005F54E8"/>
    <w:rsid w:val="005F56FB"/>
    <w:rsid w:val="005F58BC"/>
    <w:rsid w:val="005F6B2C"/>
    <w:rsid w:val="005F7342"/>
    <w:rsid w:val="006005F8"/>
    <w:rsid w:val="00600A63"/>
    <w:rsid w:val="00601205"/>
    <w:rsid w:val="006019F4"/>
    <w:rsid w:val="00602E5A"/>
    <w:rsid w:val="006037BB"/>
    <w:rsid w:val="00604880"/>
    <w:rsid w:val="00606021"/>
    <w:rsid w:val="006065DD"/>
    <w:rsid w:val="00607FDA"/>
    <w:rsid w:val="00610748"/>
    <w:rsid w:val="00610A9E"/>
    <w:rsid w:val="0061124F"/>
    <w:rsid w:val="0061241F"/>
    <w:rsid w:val="00612A55"/>
    <w:rsid w:val="00612DC8"/>
    <w:rsid w:val="00613536"/>
    <w:rsid w:val="00614FFF"/>
    <w:rsid w:val="0061536A"/>
    <w:rsid w:val="006154A6"/>
    <w:rsid w:val="006205B7"/>
    <w:rsid w:val="006208B9"/>
    <w:rsid w:val="00620C58"/>
    <w:rsid w:val="00621686"/>
    <w:rsid w:val="00621A97"/>
    <w:rsid w:val="00622273"/>
    <w:rsid w:val="00623668"/>
    <w:rsid w:val="006242EF"/>
    <w:rsid w:val="00624647"/>
    <w:rsid w:val="00624C33"/>
    <w:rsid w:val="006251A3"/>
    <w:rsid w:val="00625E88"/>
    <w:rsid w:val="006261A1"/>
    <w:rsid w:val="00626A9C"/>
    <w:rsid w:val="00627A0B"/>
    <w:rsid w:val="00627EE0"/>
    <w:rsid w:val="006329F0"/>
    <w:rsid w:val="006330BB"/>
    <w:rsid w:val="00633772"/>
    <w:rsid w:val="006338B0"/>
    <w:rsid w:val="00633D6C"/>
    <w:rsid w:val="00633F0C"/>
    <w:rsid w:val="00634A71"/>
    <w:rsid w:val="006356DF"/>
    <w:rsid w:val="0063595A"/>
    <w:rsid w:val="00635A1D"/>
    <w:rsid w:val="00635FE8"/>
    <w:rsid w:val="00636D92"/>
    <w:rsid w:val="006378C2"/>
    <w:rsid w:val="00637BB9"/>
    <w:rsid w:val="006407D0"/>
    <w:rsid w:val="006407DA"/>
    <w:rsid w:val="00641792"/>
    <w:rsid w:val="00641F1D"/>
    <w:rsid w:val="00642754"/>
    <w:rsid w:val="006434C6"/>
    <w:rsid w:val="0064544F"/>
    <w:rsid w:val="006454B6"/>
    <w:rsid w:val="00646B4D"/>
    <w:rsid w:val="00650741"/>
    <w:rsid w:val="00650AAF"/>
    <w:rsid w:val="006511A9"/>
    <w:rsid w:val="0065124C"/>
    <w:rsid w:val="00651349"/>
    <w:rsid w:val="00651E36"/>
    <w:rsid w:val="006525FB"/>
    <w:rsid w:val="00652CAB"/>
    <w:rsid w:val="006536D2"/>
    <w:rsid w:val="00655364"/>
    <w:rsid w:val="00661221"/>
    <w:rsid w:val="00661B37"/>
    <w:rsid w:val="00661C01"/>
    <w:rsid w:val="00661D35"/>
    <w:rsid w:val="006620FE"/>
    <w:rsid w:val="0066474D"/>
    <w:rsid w:val="00664B42"/>
    <w:rsid w:val="00664E5F"/>
    <w:rsid w:val="00665C45"/>
    <w:rsid w:val="006662E0"/>
    <w:rsid w:val="00666C8A"/>
    <w:rsid w:val="00667252"/>
    <w:rsid w:val="00667FAA"/>
    <w:rsid w:val="0067038F"/>
    <w:rsid w:val="00671027"/>
    <w:rsid w:val="00671DFC"/>
    <w:rsid w:val="00671F56"/>
    <w:rsid w:val="006731C5"/>
    <w:rsid w:val="00675A99"/>
    <w:rsid w:val="00676267"/>
    <w:rsid w:val="00677549"/>
    <w:rsid w:val="00682E98"/>
    <w:rsid w:val="00683003"/>
    <w:rsid w:val="00683294"/>
    <w:rsid w:val="00683622"/>
    <w:rsid w:val="006839E5"/>
    <w:rsid w:val="006844C3"/>
    <w:rsid w:val="00684534"/>
    <w:rsid w:val="00684EA5"/>
    <w:rsid w:val="00685724"/>
    <w:rsid w:val="00686010"/>
    <w:rsid w:val="00686BC3"/>
    <w:rsid w:val="00690436"/>
    <w:rsid w:val="0069083E"/>
    <w:rsid w:val="00690E40"/>
    <w:rsid w:val="00696627"/>
    <w:rsid w:val="00696C33"/>
    <w:rsid w:val="00696DDD"/>
    <w:rsid w:val="00696EB0"/>
    <w:rsid w:val="00697A2A"/>
    <w:rsid w:val="006A0E0B"/>
    <w:rsid w:val="006A1C42"/>
    <w:rsid w:val="006A1DCA"/>
    <w:rsid w:val="006A2171"/>
    <w:rsid w:val="006A226D"/>
    <w:rsid w:val="006A2677"/>
    <w:rsid w:val="006A34A9"/>
    <w:rsid w:val="006A36EA"/>
    <w:rsid w:val="006A4080"/>
    <w:rsid w:val="006A4E69"/>
    <w:rsid w:val="006A5F4C"/>
    <w:rsid w:val="006A6239"/>
    <w:rsid w:val="006A64CC"/>
    <w:rsid w:val="006A6886"/>
    <w:rsid w:val="006A6ABE"/>
    <w:rsid w:val="006A6D88"/>
    <w:rsid w:val="006A708D"/>
    <w:rsid w:val="006A7169"/>
    <w:rsid w:val="006A796B"/>
    <w:rsid w:val="006B01A2"/>
    <w:rsid w:val="006B0C96"/>
    <w:rsid w:val="006B1889"/>
    <w:rsid w:val="006B1D3D"/>
    <w:rsid w:val="006B1E3B"/>
    <w:rsid w:val="006B1E6D"/>
    <w:rsid w:val="006B2307"/>
    <w:rsid w:val="006B308F"/>
    <w:rsid w:val="006B3C01"/>
    <w:rsid w:val="006B4243"/>
    <w:rsid w:val="006B456A"/>
    <w:rsid w:val="006B47C5"/>
    <w:rsid w:val="006B4B72"/>
    <w:rsid w:val="006B5E07"/>
    <w:rsid w:val="006B60C9"/>
    <w:rsid w:val="006B667E"/>
    <w:rsid w:val="006C0370"/>
    <w:rsid w:val="006C0A6C"/>
    <w:rsid w:val="006C0CB7"/>
    <w:rsid w:val="006C0CF9"/>
    <w:rsid w:val="006C2937"/>
    <w:rsid w:val="006C2B99"/>
    <w:rsid w:val="006C32E0"/>
    <w:rsid w:val="006C37DD"/>
    <w:rsid w:val="006C46EF"/>
    <w:rsid w:val="006C4786"/>
    <w:rsid w:val="006C49CC"/>
    <w:rsid w:val="006C4C95"/>
    <w:rsid w:val="006C571D"/>
    <w:rsid w:val="006C74EE"/>
    <w:rsid w:val="006D09C1"/>
    <w:rsid w:val="006D11B6"/>
    <w:rsid w:val="006D1AC1"/>
    <w:rsid w:val="006D1F9F"/>
    <w:rsid w:val="006D270B"/>
    <w:rsid w:val="006D2F93"/>
    <w:rsid w:val="006D30BF"/>
    <w:rsid w:val="006D311C"/>
    <w:rsid w:val="006D3205"/>
    <w:rsid w:val="006D323D"/>
    <w:rsid w:val="006D3895"/>
    <w:rsid w:val="006D5039"/>
    <w:rsid w:val="006D55CB"/>
    <w:rsid w:val="006D58B1"/>
    <w:rsid w:val="006D5B4C"/>
    <w:rsid w:val="006D5DD6"/>
    <w:rsid w:val="006D615B"/>
    <w:rsid w:val="006D6282"/>
    <w:rsid w:val="006D79F5"/>
    <w:rsid w:val="006D7BC7"/>
    <w:rsid w:val="006E1B49"/>
    <w:rsid w:val="006E230B"/>
    <w:rsid w:val="006E2E65"/>
    <w:rsid w:val="006E4477"/>
    <w:rsid w:val="006E49DA"/>
    <w:rsid w:val="006E659B"/>
    <w:rsid w:val="006E6DA8"/>
    <w:rsid w:val="006E7F24"/>
    <w:rsid w:val="006F00C5"/>
    <w:rsid w:val="006F1EE9"/>
    <w:rsid w:val="006F1FD2"/>
    <w:rsid w:val="006F2E16"/>
    <w:rsid w:val="006F3B62"/>
    <w:rsid w:val="006F44B9"/>
    <w:rsid w:val="006F6248"/>
    <w:rsid w:val="006F6425"/>
    <w:rsid w:val="006F666A"/>
    <w:rsid w:val="006F6FA6"/>
    <w:rsid w:val="006F71F6"/>
    <w:rsid w:val="006F79F0"/>
    <w:rsid w:val="00701485"/>
    <w:rsid w:val="00701519"/>
    <w:rsid w:val="007020CF"/>
    <w:rsid w:val="0070223C"/>
    <w:rsid w:val="00702881"/>
    <w:rsid w:val="00702B9E"/>
    <w:rsid w:val="0070331E"/>
    <w:rsid w:val="0070400F"/>
    <w:rsid w:val="00705A6E"/>
    <w:rsid w:val="00706037"/>
    <w:rsid w:val="0070604F"/>
    <w:rsid w:val="007069D8"/>
    <w:rsid w:val="00706ECF"/>
    <w:rsid w:val="00707725"/>
    <w:rsid w:val="0070788E"/>
    <w:rsid w:val="00707A07"/>
    <w:rsid w:val="00707E72"/>
    <w:rsid w:val="00707F3E"/>
    <w:rsid w:val="007112E4"/>
    <w:rsid w:val="00711A73"/>
    <w:rsid w:val="00711C08"/>
    <w:rsid w:val="0071223C"/>
    <w:rsid w:val="00712BF1"/>
    <w:rsid w:val="00713A19"/>
    <w:rsid w:val="007142BE"/>
    <w:rsid w:val="00714953"/>
    <w:rsid w:val="007149D0"/>
    <w:rsid w:val="0071516E"/>
    <w:rsid w:val="00715BC3"/>
    <w:rsid w:val="00715C98"/>
    <w:rsid w:val="0071686D"/>
    <w:rsid w:val="00716B78"/>
    <w:rsid w:val="00716E6D"/>
    <w:rsid w:val="00717A4A"/>
    <w:rsid w:val="00717E07"/>
    <w:rsid w:val="00717F11"/>
    <w:rsid w:val="00720C41"/>
    <w:rsid w:val="00721172"/>
    <w:rsid w:val="0072190B"/>
    <w:rsid w:val="0072277A"/>
    <w:rsid w:val="00722848"/>
    <w:rsid w:val="00722DDA"/>
    <w:rsid w:val="007232AD"/>
    <w:rsid w:val="007236D8"/>
    <w:rsid w:val="00723C6E"/>
    <w:rsid w:val="00723DA7"/>
    <w:rsid w:val="007244E4"/>
    <w:rsid w:val="00725717"/>
    <w:rsid w:val="00726409"/>
    <w:rsid w:val="007264AC"/>
    <w:rsid w:val="007266B3"/>
    <w:rsid w:val="00726FE5"/>
    <w:rsid w:val="00727B2B"/>
    <w:rsid w:val="00727D78"/>
    <w:rsid w:val="007300B3"/>
    <w:rsid w:val="00730827"/>
    <w:rsid w:val="00730B36"/>
    <w:rsid w:val="007315C4"/>
    <w:rsid w:val="00731701"/>
    <w:rsid w:val="0073430E"/>
    <w:rsid w:val="00734E0E"/>
    <w:rsid w:val="00735EAC"/>
    <w:rsid w:val="00736E40"/>
    <w:rsid w:val="00737088"/>
    <w:rsid w:val="00737CB1"/>
    <w:rsid w:val="00737F79"/>
    <w:rsid w:val="0074027E"/>
    <w:rsid w:val="007405E1"/>
    <w:rsid w:val="00741D1A"/>
    <w:rsid w:val="00742AFE"/>
    <w:rsid w:val="0074306B"/>
    <w:rsid w:val="00743F20"/>
    <w:rsid w:val="007443A8"/>
    <w:rsid w:val="00744C59"/>
    <w:rsid w:val="00745CE6"/>
    <w:rsid w:val="00745CFA"/>
    <w:rsid w:val="0074620A"/>
    <w:rsid w:val="0074661E"/>
    <w:rsid w:val="007475E0"/>
    <w:rsid w:val="0075167D"/>
    <w:rsid w:val="00752605"/>
    <w:rsid w:val="00752F4C"/>
    <w:rsid w:val="00753AA9"/>
    <w:rsid w:val="0075499F"/>
    <w:rsid w:val="007549DD"/>
    <w:rsid w:val="00755399"/>
    <w:rsid w:val="00755956"/>
    <w:rsid w:val="00755D55"/>
    <w:rsid w:val="0075625C"/>
    <w:rsid w:val="00756549"/>
    <w:rsid w:val="00756820"/>
    <w:rsid w:val="0076003B"/>
    <w:rsid w:val="007610C0"/>
    <w:rsid w:val="00761AC6"/>
    <w:rsid w:val="00761B92"/>
    <w:rsid w:val="00761C9A"/>
    <w:rsid w:val="00762E2E"/>
    <w:rsid w:val="0076341F"/>
    <w:rsid w:val="00763615"/>
    <w:rsid w:val="00765065"/>
    <w:rsid w:val="007651CC"/>
    <w:rsid w:val="00765CB9"/>
    <w:rsid w:val="00765EBA"/>
    <w:rsid w:val="0076655B"/>
    <w:rsid w:val="00767253"/>
    <w:rsid w:val="00767BAE"/>
    <w:rsid w:val="00771D31"/>
    <w:rsid w:val="00772CFF"/>
    <w:rsid w:val="00773B9B"/>
    <w:rsid w:val="0077435D"/>
    <w:rsid w:val="00775C64"/>
    <w:rsid w:val="00777066"/>
    <w:rsid w:val="00777E14"/>
    <w:rsid w:val="00780332"/>
    <w:rsid w:val="00780361"/>
    <w:rsid w:val="007825A8"/>
    <w:rsid w:val="00782DEE"/>
    <w:rsid w:val="00783297"/>
    <w:rsid w:val="00784DEB"/>
    <w:rsid w:val="0078542A"/>
    <w:rsid w:val="0078574B"/>
    <w:rsid w:val="00785840"/>
    <w:rsid w:val="007866DC"/>
    <w:rsid w:val="007872A2"/>
    <w:rsid w:val="007901B6"/>
    <w:rsid w:val="00790AEF"/>
    <w:rsid w:val="00790F09"/>
    <w:rsid w:val="0079182E"/>
    <w:rsid w:val="00792076"/>
    <w:rsid w:val="0079230F"/>
    <w:rsid w:val="00793766"/>
    <w:rsid w:val="007938B4"/>
    <w:rsid w:val="007952A6"/>
    <w:rsid w:val="00796EE6"/>
    <w:rsid w:val="007A09ED"/>
    <w:rsid w:val="007A1731"/>
    <w:rsid w:val="007A1D09"/>
    <w:rsid w:val="007A1F00"/>
    <w:rsid w:val="007A24E4"/>
    <w:rsid w:val="007A2830"/>
    <w:rsid w:val="007A2E9B"/>
    <w:rsid w:val="007A3714"/>
    <w:rsid w:val="007A3743"/>
    <w:rsid w:val="007A39AB"/>
    <w:rsid w:val="007A3A0E"/>
    <w:rsid w:val="007A3A57"/>
    <w:rsid w:val="007A3A68"/>
    <w:rsid w:val="007A4211"/>
    <w:rsid w:val="007A422D"/>
    <w:rsid w:val="007A5F36"/>
    <w:rsid w:val="007A6B48"/>
    <w:rsid w:val="007A6B85"/>
    <w:rsid w:val="007B040A"/>
    <w:rsid w:val="007B06D2"/>
    <w:rsid w:val="007B1104"/>
    <w:rsid w:val="007B1A4B"/>
    <w:rsid w:val="007B1B75"/>
    <w:rsid w:val="007B1C51"/>
    <w:rsid w:val="007B1C96"/>
    <w:rsid w:val="007B1E10"/>
    <w:rsid w:val="007B2BCD"/>
    <w:rsid w:val="007B35C3"/>
    <w:rsid w:val="007B43A9"/>
    <w:rsid w:val="007B43FE"/>
    <w:rsid w:val="007B633F"/>
    <w:rsid w:val="007B6BA3"/>
    <w:rsid w:val="007B75A4"/>
    <w:rsid w:val="007B78CD"/>
    <w:rsid w:val="007C076A"/>
    <w:rsid w:val="007C25CF"/>
    <w:rsid w:val="007C2EC6"/>
    <w:rsid w:val="007C4670"/>
    <w:rsid w:val="007C49F0"/>
    <w:rsid w:val="007C51C0"/>
    <w:rsid w:val="007C6809"/>
    <w:rsid w:val="007C68AD"/>
    <w:rsid w:val="007C7A07"/>
    <w:rsid w:val="007D134A"/>
    <w:rsid w:val="007D1409"/>
    <w:rsid w:val="007D1585"/>
    <w:rsid w:val="007D1767"/>
    <w:rsid w:val="007D34F6"/>
    <w:rsid w:val="007D3B53"/>
    <w:rsid w:val="007D3F45"/>
    <w:rsid w:val="007D3F9B"/>
    <w:rsid w:val="007D4799"/>
    <w:rsid w:val="007D523B"/>
    <w:rsid w:val="007D6B8A"/>
    <w:rsid w:val="007D7475"/>
    <w:rsid w:val="007E17B4"/>
    <w:rsid w:val="007E2A1A"/>
    <w:rsid w:val="007E352D"/>
    <w:rsid w:val="007E45DA"/>
    <w:rsid w:val="007E5347"/>
    <w:rsid w:val="007E656A"/>
    <w:rsid w:val="007E7261"/>
    <w:rsid w:val="007E73C4"/>
    <w:rsid w:val="007E7466"/>
    <w:rsid w:val="007F1670"/>
    <w:rsid w:val="007F1777"/>
    <w:rsid w:val="007F2BC0"/>
    <w:rsid w:val="007F2EE2"/>
    <w:rsid w:val="007F3034"/>
    <w:rsid w:val="007F39B9"/>
    <w:rsid w:val="007F3ABA"/>
    <w:rsid w:val="007F3DDA"/>
    <w:rsid w:val="007F47D9"/>
    <w:rsid w:val="007F5DDF"/>
    <w:rsid w:val="007F68C7"/>
    <w:rsid w:val="007F6D2C"/>
    <w:rsid w:val="007F791B"/>
    <w:rsid w:val="00800200"/>
    <w:rsid w:val="008002C1"/>
    <w:rsid w:val="008008E5"/>
    <w:rsid w:val="00800B2B"/>
    <w:rsid w:val="00800D72"/>
    <w:rsid w:val="00801FB8"/>
    <w:rsid w:val="00802438"/>
    <w:rsid w:val="008027AF"/>
    <w:rsid w:val="008041ED"/>
    <w:rsid w:val="0081150E"/>
    <w:rsid w:val="00811AB8"/>
    <w:rsid w:val="00812872"/>
    <w:rsid w:val="00812D78"/>
    <w:rsid w:val="008132CE"/>
    <w:rsid w:val="0081455D"/>
    <w:rsid w:val="00814625"/>
    <w:rsid w:val="0081484E"/>
    <w:rsid w:val="00815573"/>
    <w:rsid w:val="00815BB8"/>
    <w:rsid w:val="008163F2"/>
    <w:rsid w:val="0081647E"/>
    <w:rsid w:val="00817440"/>
    <w:rsid w:val="00817634"/>
    <w:rsid w:val="0082234A"/>
    <w:rsid w:val="00822F3C"/>
    <w:rsid w:val="008232F6"/>
    <w:rsid w:val="00824458"/>
    <w:rsid w:val="00824F7F"/>
    <w:rsid w:val="00826C09"/>
    <w:rsid w:val="008271FF"/>
    <w:rsid w:val="0082793E"/>
    <w:rsid w:val="0083040A"/>
    <w:rsid w:val="00830834"/>
    <w:rsid w:val="00831B49"/>
    <w:rsid w:val="00831E0C"/>
    <w:rsid w:val="00833697"/>
    <w:rsid w:val="008337BE"/>
    <w:rsid w:val="0083472A"/>
    <w:rsid w:val="00834DB4"/>
    <w:rsid w:val="008357B8"/>
    <w:rsid w:val="00835FBD"/>
    <w:rsid w:val="00836111"/>
    <w:rsid w:val="008366E3"/>
    <w:rsid w:val="008411E0"/>
    <w:rsid w:val="00841A9F"/>
    <w:rsid w:val="008420C0"/>
    <w:rsid w:val="008420DD"/>
    <w:rsid w:val="008420E9"/>
    <w:rsid w:val="00842671"/>
    <w:rsid w:val="0084380C"/>
    <w:rsid w:val="00844BE6"/>
    <w:rsid w:val="00845CEE"/>
    <w:rsid w:val="008462D3"/>
    <w:rsid w:val="0084694E"/>
    <w:rsid w:val="00846BF4"/>
    <w:rsid w:val="008474F9"/>
    <w:rsid w:val="008475B7"/>
    <w:rsid w:val="008502E5"/>
    <w:rsid w:val="00850E27"/>
    <w:rsid w:val="008518F7"/>
    <w:rsid w:val="008532C0"/>
    <w:rsid w:val="00854526"/>
    <w:rsid w:val="0085516F"/>
    <w:rsid w:val="00855A00"/>
    <w:rsid w:val="00856578"/>
    <w:rsid w:val="00856BC3"/>
    <w:rsid w:val="00857BE0"/>
    <w:rsid w:val="00860381"/>
    <w:rsid w:val="00860DC8"/>
    <w:rsid w:val="00861DF0"/>
    <w:rsid w:val="0086242C"/>
    <w:rsid w:val="008626E1"/>
    <w:rsid w:val="0086387D"/>
    <w:rsid w:val="00864C18"/>
    <w:rsid w:val="0086654A"/>
    <w:rsid w:val="00867A5F"/>
    <w:rsid w:val="00870443"/>
    <w:rsid w:val="00870738"/>
    <w:rsid w:val="0087111A"/>
    <w:rsid w:val="00872C38"/>
    <w:rsid w:val="008741F5"/>
    <w:rsid w:val="0087495F"/>
    <w:rsid w:val="00874D03"/>
    <w:rsid w:val="0087532F"/>
    <w:rsid w:val="0087577A"/>
    <w:rsid w:val="00877E9C"/>
    <w:rsid w:val="00880AA7"/>
    <w:rsid w:val="008811B4"/>
    <w:rsid w:val="008813B4"/>
    <w:rsid w:val="00881DE0"/>
    <w:rsid w:val="008835FD"/>
    <w:rsid w:val="00883684"/>
    <w:rsid w:val="008837F0"/>
    <w:rsid w:val="00884FCB"/>
    <w:rsid w:val="0088506F"/>
    <w:rsid w:val="00885F4C"/>
    <w:rsid w:val="00886005"/>
    <w:rsid w:val="00890107"/>
    <w:rsid w:val="0089059A"/>
    <w:rsid w:val="0089067C"/>
    <w:rsid w:val="00891965"/>
    <w:rsid w:val="00892FE1"/>
    <w:rsid w:val="00893156"/>
    <w:rsid w:val="00893B25"/>
    <w:rsid w:val="00895A08"/>
    <w:rsid w:val="008966C1"/>
    <w:rsid w:val="00897206"/>
    <w:rsid w:val="0089787A"/>
    <w:rsid w:val="00897A38"/>
    <w:rsid w:val="00897CAE"/>
    <w:rsid w:val="00897EB9"/>
    <w:rsid w:val="00897EBA"/>
    <w:rsid w:val="008A1106"/>
    <w:rsid w:val="008A1275"/>
    <w:rsid w:val="008A167B"/>
    <w:rsid w:val="008A2A8D"/>
    <w:rsid w:val="008A30AD"/>
    <w:rsid w:val="008A36C2"/>
    <w:rsid w:val="008A3B59"/>
    <w:rsid w:val="008A4C30"/>
    <w:rsid w:val="008A540C"/>
    <w:rsid w:val="008A5E93"/>
    <w:rsid w:val="008A5F9C"/>
    <w:rsid w:val="008A753D"/>
    <w:rsid w:val="008A7DAE"/>
    <w:rsid w:val="008B12F8"/>
    <w:rsid w:val="008B1637"/>
    <w:rsid w:val="008B270B"/>
    <w:rsid w:val="008B4B1B"/>
    <w:rsid w:val="008B4E1F"/>
    <w:rsid w:val="008B4E87"/>
    <w:rsid w:val="008B5194"/>
    <w:rsid w:val="008B53A0"/>
    <w:rsid w:val="008B562B"/>
    <w:rsid w:val="008B5F77"/>
    <w:rsid w:val="008B6BBD"/>
    <w:rsid w:val="008B752C"/>
    <w:rsid w:val="008C0008"/>
    <w:rsid w:val="008C0303"/>
    <w:rsid w:val="008C068A"/>
    <w:rsid w:val="008C0DF7"/>
    <w:rsid w:val="008C0FA1"/>
    <w:rsid w:val="008C1D1C"/>
    <w:rsid w:val="008C3261"/>
    <w:rsid w:val="008C537E"/>
    <w:rsid w:val="008C6241"/>
    <w:rsid w:val="008C6484"/>
    <w:rsid w:val="008C7959"/>
    <w:rsid w:val="008C79F2"/>
    <w:rsid w:val="008C7AA6"/>
    <w:rsid w:val="008C7AA8"/>
    <w:rsid w:val="008D141B"/>
    <w:rsid w:val="008D1428"/>
    <w:rsid w:val="008D35D0"/>
    <w:rsid w:val="008D36D1"/>
    <w:rsid w:val="008D3BE8"/>
    <w:rsid w:val="008D57B3"/>
    <w:rsid w:val="008D5EEF"/>
    <w:rsid w:val="008D5F17"/>
    <w:rsid w:val="008D6216"/>
    <w:rsid w:val="008D6648"/>
    <w:rsid w:val="008E04E6"/>
    <w:rsid w:val="008E0CCB"/>
    <w:rsid w:val="008E0D5B"/>
    <w:rsid w:val="008E0E0F"/>
    <w:rsid w:val="008E116B"/>
    <w:rsid w:val="008E1256"/>
    <w:rsid w:val="008E18C1"/>
    <w:rsid w:val="008E27B3"/>
    <w:rsid w:val="008E3AB7"/>
    <w:rsid w:val="008E47A6"/>
    <w:rsid w:val="008E4AB0"/>
    <w:rsid w:val="008E5897"/>
    <w:rsid w:val="008E5E0C"/>
    <w:rsid w:val="008F0F90"/>
    <w:rsid w:val="008F1E18"/>
    <w:rsid w:val="008F415C"/>
    <w:rsid w:val="008F4ECE"/>
    <w:rsid w:val="008F520A"/>
    <w:rsid w:val="008F71A0"/>
    <w:rsid w:val="00900007"/>
    <w:rsid w:val="00900485"/>
    <w:rsid w:val="00900564"/>
    <w:rsid w:val="00901E39"/>
    <w:rsid w:val="009027DC"/>
    <w:rsid w:val="00902FE5"/>
    <w:rsid w:val="00904FCE"/>
    <w:rsid w:val="0090627C"/>
    <w:rsid w:val="00906583"/>
    <w:rsid w:val="00907D4C"/>
    <w:rsid w:val="00910164"/>
    <w:rsid w:val="0091060E"/>
    <w:rsid w:val="00910B67"/>
    <w:rsid w:val="00910D3E"/>
    <w:rsid w:val="00910EBF"/>
    <w:rsid w:val="00910ECB"/>
    <w:rsid w:val="009118A4"/>
    <w:rsid w:val="00911C33"/>
    <w:rsid w:val="00912011"/>
    <w:rsid w:val="00912987"/>
    <w:rsid w:val="00913392"/>
    <w:rsid w:val="00913DB0"/>
    <w:rsid w:val="00914012"/>
    <w:rsid w:val="00914139"/>
    <w:rsid w:val="0091523F"/>
    <w:rsid w:val="00915DBB"/>
    <w:rsid w:val="00916671"/>
    <w:rsid w:val="00916C54"/>
    <w:rsid w:val="00916C5B"/>
    <w:rsid w:val="00917776"/>
    <w:rsid w:val="009208C7"/>
    <w:rsid w:val="00922107"/>
    <w:rsid w:val="00922DB7"/>
    <w:rsid w:val="00922DDD"/>
    <w:rsid w:val="00923986"/>
    <w:rsid w:val="009239DC"/>
    <w:rsid w:val="009259C5"/>
    <w:rsid w:val="00926326"/>
    <w:rsid w:val="00926672"/>
    <w:rsid w:val="00926B61"/>
    <w:rsid w:val="009278AF"/>
    <w:rsid w:val="009279A5"/>
    <w:rsid w:val="00930354"/>
    <w:rsid w:val="00930755"/>
    <w:rsid w:val="00930893"/>
    <w:rsid w:val="00931749"/>
    <w:rsid w:val="009318E2"/>
    <w:rsid w:val="00932E64"/>
    <w:rsid w:val="00932FEC"/>
    <w:rsid w:val="0093329E"/>
    <w:rsid w:val="0093388C"/>
    <w:rsid w:val="00933B60"/>
    <w:rsid w:val="00933F74"/>
    <w:rsid w:val="0093471A"/>
    <w:rsid w:val="00935F6F"/>
    <w:rsid w:val="00936C50"/>
    <w:rsid w:val="00941D35"/>
    <w:rsid w:val="009428D1"/>
    <w:rsid w:val="009428FE"/>
    <w:rsid w:val="00944B07"/>
    <w:rsid w:val="009451F9"/>
    <w:rsid w:val="00945658"/>
    <w:rsid w:val="0094608D"/>
    <w:rsid w:val="00946AA8"/>
    <w:rsid w:val="009470D8"/>
    <w:rsid w:val="00947198"/>
    <w:rsid w:val="009477E6"/>
    <w:rsid w:val="00950561"/>
    <w:rsid w:val="009526FF"/>
    <w:rsid w:val="009536ED"/>
    <w:rsid w:val="00954422"/>
    <w:rsid w:val="00954ACE"/>
    <w:rsid w:val="0095566B"/>
    <w:rsid w:val="00955AC1"/>
    <w:rsid w:val="0095648D"/>
    <w:rsid w:val="00956676"/>
    <w:rsid w:val="00957788"/>
    <w:rsid w:val="009608FF"/>
    <w:rsid w:val="00960B21"/>
    <w:rsid w:val="00960BFF"/>
    <w:rsid w:val="00960E36"/>
    <w:rsid w:val="00961550"/>
    <w:rsid w:val="00961DB5"/>
    <w:rsid w:val="009629FA"/>
    <w:rsid w:val="00963FB6"/>
    <w:rsid w:val="00964D4D"/>
    <w:rsid w:val="00965731"/>
    <w:rsid w:val="00965CF9"/>
    <w:rsid w:val="0096619F"/>
    <w:rsid w:val="009662E5"/>
    <w:rsid w:val="00966CCB"/>
    <w:rsid w:val="00967983"/>
    <w:rsid w:val="00967E59"/>
    <w:rsid w:val="009711EA"/>
    <w:rsid w:val="009715D7"/>
    <w:rsid w:val="00971C9B"/>
    <w:rsid w:val="009739B6"/>
    <w:rsid w:val="009749A1"/>
    <w:rsid w:val="00974AE5"/>
    <w:rsid w:val="00974F35"/>
    <w:rsid w:val="00975ADC"/>
    <w:rsid w:val="0097764A"/>
    <w:rsid w:val="009777DF"/>
    <w:rsid w:val="00980333"/>
    <w:rsid w:val="00981144"/>
    <w:rsid w:val="00981A79"/>
    <w:rsid w:val="0098240F"/>
    <w:rsid w:val="00983B05"/>
    <w:rsid w:val="00984431"/>
    <w:rsid w:val="009845A7"/>
    <w:rsid w:val="00984B38"/>
    <w:rsid w:val="00985ABC"/>
    <w:rsid w:val="009869B7"/>
    <w:rsid w:val="00986B19"/>
    <w:rsid w:val="009870E6"/>
    <w:rsid w:val="0099153C"/>
    <w:rsid w:val="0099198D"/>
    <w:rsid w:val="00992F33"/>
    <w:rsid w:val="009931F6"/>
    <w:rsid w:val="00994A2F"/>
    <w:rsid w:val="00995414"/>
    <w:rsid w:val="0099558A"/>
    <w:rsid w:val="00996552"/>
    <w:rsid w:val="009A007F"/>
    <w:rsid w:val="009A19B3"/>
    <w:rsid w:val="009A3499"/>
    <w:rsid w:val="009A38D3"/>
    <w:rsid w:val="009A3C6F"/>
    <w:rsid w:val="009A457B"/>
    <w:rsid w:val="009A58C1"/>
    <w:rsid w:val="009A7801"/>
    <w:rsid w:val="009B0824"/>
    <w:rsid w:val="009B0B60"/>
    <w:rsid w:val="009B18C1"/>
    <w:rsid w:val="009B1B8F"/>
    <w:rsid w:val="009B276F"/>
    <w:rsid w:val="009B2F77"/>
    <w:rsid w:val="009B4E87"/>
    <w:rsid w:val="009B50F5"/>
    <w:rsid w:val="009B5360"/>
    <w:rsid w:val="009B6F37"/>
    <w:rsid w:val="009C0D94"/>
    <w:rsid w:val="009C1083"/>
    <w:rsid w:val="009C252B"/>
    <w:rsid w:val="009C2EED"/>
    <w:rsid w:val="009C4BD8"/>
    <w:rsid w:val="009C4CFC"/>
    <w:rsid w:val="009C5362"/>
    <w:rsid w:val="009C6266"/>
    <w:rsid w:val="009C6D5A"/>
    <w:rsid w:val="009D05B2"/>
    <w:rsid w:val="009D0D4E"/>
    <w:rsid w:val="009D0E28"/>
    <w:rsid w:val="009D0FC7"/>
    <w:rsid w:val="009D1D30"/>
    <w:rsid w:val="009D2BF5"/>
    <w:rsid w:val="009D3496"/>
    <w:rsid w:val="009D4736"/>
    <w:rsid w:val="009D483E"/>
    <w:rsid w:val="009D5256"/>
    <w:rsid w:val="009D5569"/>
    <w:rsid w:val="009D5E2A"/>
    <w:rsid w:val="009D773C"/>
    <w:rsid w:val="009D7AC7"/>
    <w:rsid w:val="009E1506"/>
    <w:rsid w:val="009E1C2C"/>
    <w:rsid w:val="009E1EA9"/>
    <w:rsid w:val="009E4B03"/>
    <w:rsid w:val="009E51AC"/>
    <w:rsid w:val="009E5350"/>
    <w:rsid w:val="009E5D04"/>
    <w:rsid w:val="009E7140"/>
    <w:rsid w:val="009E7C23"/>
    <w:rsid w:val="009E7D71"/>
    <w:rsid w:val="009E7FE8"/>
    <w:rsid w:val="009F0A46"/>
    <w:rsid w:val="009F1D1E"/>
    <w:rsid w:val="009F390C"/>
    <w:rsid w:val="009F463E"/>
    <w:rsid w:val="009F47BD"/>
    <w:rsid w:val="009F5416"/>
    <w:rsid w:val="009F61AE"/>
    <w:rsid w:val="009F65F0"/>
    <w:rsid w:val="009F6CD4"/>
    <w:rsid w:val="009F6E3E"/>
    <w:rsid w:val="00A00A58"/>
    <w:rsid w:val="00A01184"/>
    <w:rsid w:val="00A01469"/>
    <w:rsid w:val="00A01629"/>
    <w:rsid w:val="00A01C27"/>
    <w:rsid w:val="00A02566"/>
    <w:rsid w:val="00A035F2"/>
    <w:rsid w:val="00A03B66"/>
    <w:rsid w:val="00A04372"/>
    <w:rsid w:val="00A046E0"/>
    <w:rsid w:val="00A055D7"/>
    <w:rsid w:val="00A05C59"/>
    <w:rsid w:val="00A05CC4"/>
    <w:rsid w:val="00A0613D"/>
    <w:rsid w:val="00A122D1"/>
    <w:rsid w:val="00A12FC7"/>
    <w:rsid w:val="00A13982"/>
    <w:rsid w:val="00A13B6A"/>
    <w:rsid w:val="00A13F72"/>
    <w:rsid w:val="00A15093"/>
    <w:rsid w:val="00A15A2D"/>
    <w:rsid w:val="00A16C9A"/>
    <w:rsid w:val="00A17688"/>
    <w:rsid w:val="00A206AB"/>
    <w:rsid w:val="00A20A8C"/>
    <w:rsid w:val="00A2136B"/>
    <w:rsid w:val="00A23ED9"/>
    <w:rsid w:val="00A242AD"/>
    <w:rsid w:val="00A2511E"/>
    <w:rsid w:val="00A2558F"/>
    <w:rsid w:val="00A262A1"/>
    <w:rsid w:val="00A272B7"/>
    <w:rsid w:val="00A27B8A"/>
    <w:rsid w:val="00A27E36"/>
    <w:rsid w:val="00A30386"/>
    <w:rsid w:val="00A30403"/>
    <w:rsid w:val="00A311E2"/>
    <w:rsid w:val="00A34C4B"/>
    <w:rsid w:val="00A34CAA"/>
    <w:rsid w:val="00A35848"/>
    <w:rsid w:val="00A35B2B"/>
    <w:rsid w:val="00A36A04"/>
    <w:rsid w:val="00A36E47"/>
    <w:rsid w:val="00A37CF6"/>
    <w:rsid w:val="00A410E9"/>
    <w:rsid w:val="00A41398"/>
    <w:rsid w:val="00A41A6D"/>
    <w:rsid w:val="00A42034"/>
    <w:rsid w:val="00A427A7"/>
    <w:rsid w:val="00A4456C"/>
    <w:rsid w:val="00A450EB"/>
    <w:rsid w:val="00A46C05"/>
    <w:rsid w:val="00A46C17"/>
    <w:rsid w:val="00A5009A"/>
    <w:rsid w:val="00A5014F"/>
    <w:rsid w:val="00A50521"/>
    <w:rsid w:val="00A50983"/>
    <w:rsid w:val="00A50F81"/>
    <w:rsid w:val="00A525BC"/>
    <w:rsid w:val="00A52A92"/>
    <w:rsid w:val="00A52AB8"/>
    <w:rsid w:val="00A54AE0"/>
    <w:rsid w:val="00A559FD"/>
    <w:rsid w:val="00A56531"/>
    <w:rsid w:val="00A56C27"/>
    <w:rsid w:val="00A578F4"/>
    <w:rsid w:val="00A6055F"/>
    <w:rsid w:val="00A60C24"/>
    <w:rsid w:val="00A617BE"/>
    <w:rsid w:val="00A621FD"/>
    <w:rsid w:val="00A62A90"/>
    <w:rsid w:val="00A651BF"/>
    <w:rsid w:val="00A65D73"/>
    <w:rsid w:val="00A673FE"/>
    <w:rsid w:val="00A7056D"/>
    <w:rsid w:val="00A70C26"/>
    <w:rsid w:val="00A71245"/>
    <w:rsid w:val="00A715AC"/>
    <w:rsid w:val="00A72124"/>
    <w:rsid w:val="00A723A9"/>
    <w:rsid w:val="00A74142"/>
    <w:rsid w:val="00A74DB7"/>
    <w:rsid w:val="00A74E3D"/>
    <w:rsid w:val="00A74EB2"/>
    <w:rsid w:val="00A74FEE"/>
    <w:rsid w:val="00A754AA"/>
    <w:rsid w:val="00A761C5"/>
    <w:rsid w:val="00A7716E"/>
    <w:rsid w:val="00A77D92"/>
    <w:rsid w:val="00A81595"/>
    <w:rsid w:val="00A82360"/>
    <w:rsid w:val="00A8270C"/>
    <w:rsid w:val="00A82DBD"/>
    <w:rsid w:val="00A841B7"/>
    <w:rsid w:val="00A8446D"/>
    <w:rsid w:val="00A85C7A"/>
    <w:rsid w:val="00A85EFC"/>
    <w:rsid w:val="00A86B9A"/>
    <w:rsid w:val="00A87DC3"/>
    <w:rsid w:val="00A9033B"/>
    <w:rsid w:val="00A90AB5"/>
    <w:rsid w:val="00A90C47"/>
    <w:rsid w:val="00A915DF"/>
    <w:rsid w:val="00A919E8"/>
    <w:rsid w:val="00A929CA"/>
    <w:rsid w:val="00A93D85"/>
    <w:rsid w:val="00A94FEE"/>
    <w:rsid w:val="00A9558D"/>
    <w:rsid w:val="00A95675"/>
    <w:rsid w:val="00A965B4"/>
    <w:rsid w:val="00A96D07"/>
    <w:rsid w:val="00A97561"/>
    <w:rsid w:val="00AA01EE"/>
    <w:rsid w:val="00AA0983"/>
    <w:rsid w:val="00AA1105"/>
    <w:rsid w:val="00AA1E08"/>
    <w:rsid w:val="00AA223D"/>
    <w:rsid w:val="00AA2B3E"/>
    <w:rsid w:val="00AA35DD"/>
    <w:rsid w:val="00AA3D53"/>
    <w:rsid w:val="00AA4743"/>
    <w:rsid w:val="00AA758D"/>
    <w:rsid w:val="00AB06AE"/>
    <w:rsid w:val="00AB1213"/>
    <w:rsid w:val="00AB1D95"/>
    <w:rsid w:val="00AB2640"/>
    <w:rsid w:val="00AB28A7"/>
    <w:rsid w:val="00AB2BD2"/>
    <w:rsid w:val="00AB2BD6"/>
    <w:rsid w:val="00AB2F98"/>
    <w:rsid w:val="00AB4B09"/>
    <w:rsid w:val="00AB4E0F"/>
    <w:rsid w:val="00AB5DB0"/>
    <w:rsid w:val="00AB5F3A"/>
    <w:rsid w:val="00AB6B54"/>
    <w:rsid w:val="00AB773D"/>
    <w:rsid w:val="00AC030B"/>
    <w:rsid w:val="00AC0A1A"/>
    <w:rsid w:val="00AC21B4"/>
    <w:rsid w:val="00AC2781"/>
    <w:rsid w:val="00AC347B"/>
    <w:rsid w:val="00AC34B5"/>
    <w:rsid w:val="00AC3778"/>
    <w:rsid w:val="00AC4041"/>
    <w:rsid w:val="00AC477F"/>
    <w:rsid w:val="00AC4ACF"/>
    <w:rsid w:val="00AC65DC"/>
    <w:rsid w:val="00AC6E45"/>
    <w:rsid w:val="00AC7A0F"/>
    <w:rsid w:val="00AD057B"/>
    <w:rsid w:val="00AD1CCB"/>
    <w:rsid w:val="00AD2884"/>
    <w:rsid w:val="00AD2A1D"/>
    <w:rsid w:val="00AD2DC6"/>
    <w:rsid w:val="00AD3206"/>
    <w:rsid w:val="00AD3FE0"/>
    <w:rsid w:val="00AD4248"/>
    <w:rsid w:val="00AD4E7B"/>
    <w:rsid w:val="00AD5425"/>
    <w:rsid w:val="00AD56F7"/>
    <w:rsid w:val="00AD6010"/>
    <w:rsid w:val="00AD7923"/>
    <w:rsid w:val="00AD7B6C"/>
    <w:rsid w:val="00AD7E2D"/>
    <w:rsid w:val="00AE0053"/>
    <w:rsid w:val="00AE05FF"/>
    <w:rsid w:val="00AE22CA"/>
    <w:rsid w:val="00AE2543"/>
    <w:rsid w:val="00AE4466"/>
    <w:rsid w:val="00AE5695"/>
    <w:rsid w:val="00AE67DC"/>
    <w:rsid w:val="00AF0E0A"/>
    <w:rsid w:val="00AF1F61"/>
    <w:rsid w:val="00AF2AA2"/>
    <w:rsid w:val="00AF3E03"/>
    <w:rsid w:val="00AF4313"/>
    <w:rsid w:val="00AF44CB"/>
    <w:rsid w:val="00AF4B1A"/>
    <w:rsid w:val="00AF7E7A"/>
    <w:rsid w:val="00B001EE"/>
    <w:rsid w:val="00B003D8"/>
    <w:rsid w:val="00B01D4D"/>
    <w:rsid w:val="00B02790"/>
    <w:rsid w:val="00B02C10"/>
    <w:rsid w:val="00B04BA7"/>
    <w:rsid w:val="00B0587C"/>
    <w:rsid w:val="00B06290"/>
    <w:rsid w:val="00B066B7"/>
    <w:rsid w:val="00B0787B"/>
    <w:rsid w:val="00B106D5"/>
    <w:rsid w:val="00B11639"/>
    <w:rsid w:val="00B12284"/>
    <w:rsid w:val="00B15892"/>
    <w:rsid w:val="00B16775"/>
    <w:rsid w:val="00B16E92"/>
    <w:rsid w:val="00B17731"/>
    <w:rsid w:val="00B17F6B"/>
    <w:rsid w:val="00B20515"/>
    <w:rsid w:val="00B20A20"/>
    <w:rsid w:val="00B2177C"/>
    <w:rsid w:val="00B21885"/>
    <w:rsid w:val="00B21BC0"/>
    <w:rsid w:val="00B23B86"/>
    <w:rsid w:val="00B25A62"/>
    <w:rsid w:val="00B25BAF"/>
    <w:rsid w:val="00B2705E"/>
    <w:rsid w:val="00B270FB"/>
    <w:rsid w:val="00B27D37"/>
    <w:rsid w:val="00B30E16"/>
    <w:rsid w:val="00B317B0"/>
    <w:rsid w:val="00B31BAC"/>
    <w:rsid w:val="00B31E60"/>
    <w:rsid w:val="00B33935"/>
    <w:rsid w:val="00B34579"/>
    <w:rsid w:val="00B350E6"/>
    <w:rsid w:val="00B35A91"/>
    <w:rsid w:val="00B36019"/>
    <w:rsid w:val="00B37ADF"/>
    <w:rsid w:val="00B43A53"/>
    <w:rsid w:val="00B44C5A"/>
    <w:rsid w:val="00B4548D"/>
    <w:rsid w:val="00B4574E"/>
    <w:rsid w:val="00B458B8"/>
    <w:rsid w:val="00B461E2"/>
    <w:rsid w:val="00B46B28"/>
    <w:rsid w:val="00B47E55"/>
    <w:rsid w:val="00B513A1"/>
    <w:rsid w:val="00B5296B"/>
    <w:rsid w:val="00B53092"/>
    <w:rsid w:val="00B539AC"/>
    <w:rsid w:val="00B540C7"/>
    <w:rsid w:val="00B543E7"/>
    <w:rsid w:val="00B54A91"/>
    <w:rsid w:val="00B54A94"/>
    <w:rsid w:val="00B5698D"/>
    <w:rsid w:val="00B57CD6"/>
    <w:rsid w:val="00B60397"/>
    <w:rsid w:val="00B6051E"/>
    <w:rsid w:val="00B6152C"/>
    <w:rsid w:val="00B61FA7"/>
    <w:rsid w:val="00B632DF"/>
    <w:rsid w:val="00B63631"/>
    <w:rsid w:val="00B64A05"/>
    <w:rsid w:val="00B64D55"/>
    <w:rsid w:val="00B64E54"/>
    <w:rsid w:val="00B64ED3"/>
    <w:rsid w:val="00B65A74"/>
    <w:rsid w:val="00B66835"/>
    <w:rsid w:val="00B66C75"/>
    <w:rsid w:val="00B67C97"/>
    <w:rsid w:val="00B7108A"/>
    <w:rsid w:val="00B72088"/>
    <w:rsid w:val="00B72343"/>
    <w:rsid w:val="00B72412"/>
    <w:rsid w:val="00B747D8"/>
    <w:rsid w:val="00B74AAD"/>
    <w:rsid w:val="00B754C4"/>
    <w:rsid w:val="00B80BFE"/>
    <w:rsid w:val="00B8104C"/>
    <w:rsid w:val="00B8188D"/>
    <w:rsid w:val="00B82614"/>
    <w:rsid w:val="00B82C06"/>
    <w:rsid w:val="00B82D39"/>
    <w:rsid w:val="00B83B10"/>
    <w:rsid w:val="00B83F86"/>
    <w:rsid w:val="00B85236"/>
    <w:rsid w:val="00B857A6"/>
    <w:rsid w:val="00B86059"/>
    <w:rsid w:val="00B87E52"/>
    <w:rsid w:val="00B90A3F"/>
    <w:rsid w:val="00B90BA4"/>
    <w:rsid w:val="00B90DDD"/>
    <w:rsid w:val="00B90FC5"/>
    <w:rsid w:val="00B90FF9"/>
    <w:rsid w:val="00B930A3"/>
    <w:rsid w:val="00B93170"/>
    <w:rsid w:val="00B93621"/>
    <w:rsid w:val="00B93849"/>
    <w:rsid w:val="00B938F9"/>
    <w:rsid w:val="00B943D1"/>
    <w:rsid w:val="00B945D9"/>
    <w:rsid w:val="00B94D7E"/>
    <w:rsid w:val="00B951A4"/>
    <w:rsid w:val="00B95CEA"/>
    <w:rsid w:val="00B96781"/>
    <w:rsid w:val="00B97101"/>
    <w:rsid w:val="00BA0AA1"/>
    <w:rsid w:val="00BA0B93"/>
    <w:rsid w:val="00BA3E87"/>
    <w:rsid w:val="00BA483A"/>
    <w:rsid w:val="00BA48DF"/>
    <w:rsid w:val="00BA49E1"/>
    <w:rsid w:val="00BA56F3"/>
    <w:rsid w:val="00BA5BCC"/>
    <w:rsid w:val="00BA6466"/>
    <w:rsid w:val="00BA7B6B"/>
    <w:rsid w:val="00BB01EC"/>
    <w:rsid w:val="00BB1DEE"/>
    <w:rsid w:val="00BB4621"/>
    <w:rsid w:val="00BB6205"/>
    <w:rsid w:val="00BB6373"/>
    <w:rsid w:val="00BB6582"/>
    <w:rsid w:val="00BB6687"/>
    <w:rsid w:val="00BB6724"/>
    <w:rsid w:val="00BB6C27"/>
    <w:rsid w:val="00BB7706"/>
    <w:rsid w:val="00BB7F31"/>
    <w:rsid w:val="00BC07BC"/>
    <w:rsid w:val="00BC091E"/>
    <w:rsid w:val="00BC09E3"/>
    <w:rsid w:val="00BC22E2"/>
    <w:rsid w:val="00BC30AC"/>
    <w:rsid w:val="00BC3284"/>
    <w:rsid w:val="00BC39B1"/>
    <w:rsid w:val="00BC5699"/>
    <w:rsid w:val="00BC640A"/>
    <w:rsid w:val="00BC70F3"/>
    <w:rsid w:val="00BC7A63"/>
    <w:rsid w:val="00BD1013"/>
    <w:rsid w:val="00BD1D8D"/>
    <w:rsid w:val="00BD1DC1"/>
    <w:rsid w:val="00BD2486"/>
    <w:rsid w:val="00BD3BB0"/>
    <w:rsid w:val="00BD4932"/>
    <w:rsid w:val="00BD4F81"/>
    <w:rsid w:val="00BD500B"/>
    <w:rsid w:val="00BD5369"/>
    <w:rsid w:val="00BD5764"/>
    <w:rsid w:val="00BD6CF8"/>
    <w:rsid w:val="00BE0433"/>
    <w:rsid w:val="00BE0BE9"/>
    <w:rsid w:val="00BE150F"/>
    <w:rsid w:val="00BE1664"/>
    <w:rsid w:val="00BE1826"/>
    <w:rsid w:val="00BE5B1C"/>
    <w:rsid w:val="00BE5DFE"/>
    <w:rsid w:val="00BE7A49"/>
    <w:rsid w:val="00BF0FFB"/>
    <w:rsid w:val="00BF142E"/>
    <w:rsid w:val="00BF1E0C"/>
    <w:rsid w:val="00BF35D3"/>
    <w:rsid w:val="00BF45CA"/>
    <w:rsid w:val="00BF48BC"/>
    <w:rsid w:val="00BF56E7"/>
    <w:rsid w:val="00BF6A5D"/>
    <w:rsid w:val="00BF6A69"/>
    <w:rsid w:val="00BF76CC"/>
    <w:rsid w:val="00BF7BA7"/>
    <w:rsid w:val="00C015C9"/>
    <w:rsid w:val="00C02C6F"/>
    <w:rsid w:val="00C0332B"/>
    <w:rsid w:val="00C044A1"/>
    <w:rsid w:val="00C05103"/>
    <w:rsid w:val="00C056E3"/>
    <w:rsid w:val="00C06E01"/>
    <w:rsid w:val="00C07775"/>
    <w:rsid w:val="00C10E1A"/>
    <w:rsid w:val="00C11355"/>
    <w:rsid w:val="00C11638"/>
    <w:rsid w:val="00C11C9C"/>
    <w:rsid w:val="00C122E8"/>
    <w:rsid w:val="00C135F2"/>
    <w:rsid w:val="00C13602"/>
    <w:rsid w:val="00C13A72"/>
    <w:rsid w:val="00C14631"/>
    <w:rsid w:val="00C15D75"/>
    <w:rsid w:val="00C16158"/>
    <w:rsid w:val="00C21516"/>
    <w:rsid w:val="00C21CAA"/>
    <w:rsid w:val="00C22345"/>
    <w:rsid w:val="00C22BC2"/>
    <w:rsid w:val="00C22BF7"/>
    <w:rsid w:val="00C22CE6"/>
    <w:rsid w:val="00C23380"/>
    <w:rsid w:val="00C23812"/>
    <w:rsid w:val="00C23BC0"/>
    <w:rsid w:val="00C24428"/>
    <w:rsid w:val="00C244A9"/>
    <w:rsid w:val="00C248CD"/>
    <w:rsid w:val="00C24E08"/>
    <w:rsid w:val="00C252C3"/>
    <w:rsid w:val="00C25860"/>
    <w:rsid w:val="00C277B5"/>
    <w:rsid w:val="00C27F6B"/>
    <w:rsid w:val="00C30050"/>
    <w:rsid w:val="00C30CFC"/>
    <w:rsid w:val="00C31227"/>
    <w:rsid w:val="00C31EAE"/>
    <w:rsid w:val="00C32499"/>
    <w:rsid w:val="00C326AE"/>
    <w:rsid w:val="00C340E7"/>
    <w:rsid w:val="00C3437A"/>
    <w:rsid w:val="00C34D5A"/>
    <w:rsid w:val="00C34EA7"/>
    <w:rsid w:val="00C35B3E"/>
    <w:rsid w:val="00C35D79"/>
    <w:rsid w:val="00C368AB"/>
    <w:rsid w:val="00C37B11"/>
    <w:rsid w:val="00C37ECA"/>
    <w:rsid w:val="00C40C47"/>
    <w:rsid w:val="00C428B3"/>
    <w:rsid w:val="00C42A34"/>
    <w:rsid w:val="00C432AA"/>
    <w:rsid w:val="00C438AB"/>
    <w:rsid w:val="00C43C1E"/>
    <w:rsid w:val="00C442A1"/>
    <w:rsid w:val="00C44D4A"/>
    <w:rsid w:val="00C45040"/>
    <w:rsid w:val="00C454DE"/>
    <w:rsid w:val="00C474D2"/>
    <w:rsid w:val="00C479E2"/>
    <w:rsid w:val="00C47FEC"/>
    <w:rsid w:val="00C51361"/>
    <w:rsid w:val="00C51CF7"/>
    <w:rsid w:val="00C532FD"/>
    <w:rsid w:val="00C535EF"/>
    <w:rsid w:val="00C538EB"/>
    <w:rsid w:val="00C53E8A"/>
    <w:rsid w:val="00C54A61"/>
    <w:rsid w:val="00C54B6C"/>
    <w:rsid w:val="00C54C57"/>
    <w:rsid w:val="00C54F1C"/>
    <w:rsid w:val="00C56D8B"/>
    <w:rsid w:val="00C571C0"/>
    <w:rsid w:val="00C602B4"/>
    <w:rsid w:val="00C60BC6"/>
    <w:rsid w:val="00C610F9"/>
    <w:rsid w:val="00C61E57"/>
    <w:rsid w:val="00C621A8"/>
    <w:rsid w:val="00C62C39"/>
    <w:rsid w:val="00C63FA7"/>
    <w:rsid w:val="00C668E5"/>
    <w:rsid w:val="00C669F3"/>
    <w:rsid w:val="00C678F2"/>
    <w:rsid w:val="00C67C90"/>
    <w:rsid w:val="00C705F9"/>
    <w:rsid w:val="00C712B2"/>
    <w:rsid w:val="00C7210F"/>
    <w:rsid w:val="00C7283D"/>
    <w:rsid w:val="00C72BF6"/>
    <w:rsid w:val="00C73C76"/>
    <w:rsid w:val="00C73EE5"/>
    <w:rsid w:val="00C755B7"/>
    <w:rsid w:val="00C75746"/>
    <w:rsid w:val="00C75EA3"/>
    <w:rsid w:val="00C76845"/>
    <w:rsid w:val="00C76DB4"/>
    <w:rsid w:val="00C776FD"/>
    <w:rsid w:val="00C778F9"/>
    <w:rsid w:val="00C77DBC"/>
    <w:rsid w:val="00C80DF5"/>
    <w:rsid w:val="00C82589"/>
    <w:rsid w:val="00C83B2A"/>
    <w:rsid w:val="00C84053"/>
    <w:rsid w:val="00C85235"/>
    <w:rsid w:val="00C856B8"/>
    <w:rsid w:val="00C85D21"/>
    <w:rsid w:val="00C8617E"/>
    <w:rsid w:val="00C8732B"/>
    <w:rsid w:val="00C877A1"/>
    <w:rsid w:val="00C92489"/>
    <w:rsid w:val="00C924FF"/>
    <w:rsid w:val="00C93329"/>
    <w:rsid w:val="00C940E4"/>
    <w:rsid w:val="00C94281"/>
    <w:rsid w:val="00C94404"/>
    <w:rsid w:val="00C94ED4"/>
    <w:rsid w:val="00C95F63"/>
    <w:rsid w:val="00C970A1"/>
    <w:rsid w:val="00C97377"/>
    <w:rsid w:val="00C9771F"/>
    <w:rsid w:val="00C97982"/>
    <w:rsid w:val="00CA0915"/>
    <w:rsid w:val="00CA0BF1"/>
    <w:rsid w:val="00CA1524"/>
    <w:rsid w:val="00CA234F"/>
    <w:rsid w:val="00CA2AE4"/>
    <w:rsid w:val="00CA2C03"/>
    <w:rsid w:val="00CA2EBC"/>
    <w:rsid w:val="00CA3F90"/>
    <w:rsid w:val="00CA55B9"/>
    <w:rsid w:val="00CA55D8"/>
    <w:rsid w:val="00CA6DAD"/>
    <w:rsid w:val="00CA7F89"/>
    <w:rsid w:val="00CB009B"/>
    <w:rsid w:val="00CB07F1"/>
    <w:rsid w:val="00CB0837"/>
    <w:rsid w:val="00CB0B6A"/>
    <w:rsid w:val="00CB1171"/>
    <w:rsid w:val="00CB13DF"/>
    <w:rsid w:val="00CB1C76"/>
    <w:rsid w:val="00CB22DE"/>
    <w:rsid w:val="00CB254A"/>
    <w:rsid w:val="00CB2D5C"/>
    <w:rsid w:val="00CB38CA"/>
    <w:rsid w:val="00CB4C2A"/>
    <w:rsid w:val="00CB5472"/>
    <w:rsid w:val="00CB5D2A"/>
    <w:rsid w:val="00CB7110"/>
    <w:rsid w:val="00CB7694"/>
    <w:rsid w:val="00CC045D"/>
    <w:rsid w:val="00CC0488"/>
    <w:rsid w:val="00CC1704"/>
    <w:rsid w:val="00CC19CE"/>
    <w:rsid w:val="00CC1CE0"/>
    <w:rsid w:val="00CC1E35"/>
    <w:rsid w:val="00CC1F9F"/>
    <w:rsid w:val="00CC24A6"/>
    <w:rsid w:val="00CC2588"/>
    <w:rsid w:val="00CC2EF4"/>
    <w:rsid w:val="00CC402A"/>
    <w:rsid w:val="00CC4362"/>
    <w:rsid w:val="00CC6754"/>
    <w:rsid w:val="00CC6B00"/>
    <w:rsid w:val="00CC6CB9"/>
    <w:rsid w:val="00CC7015"/>
    <w:rsid w:val="00CC7972"/>
    <w:rsid w:val="00CD08B3"/>
    <w:rsid w:val="00CD0FBD"/>
    <w:rsid w:val="00CD1819"/>
    <w:rsid w:val="00CD1A44"/>
    <w:rsid w:val="00CD206C"/>
    <w:rsid w:val="00CD35F8"/>
    <w:rsid w:val="00CD436F"/>
    <w:rsid w:val="00CD5A9A"/>
    <w:rsid w:val="00CD5EF9"/>
    <w:rsid w:val="00CD693A"/>
    <w:rsid w:val="00CD7005"/>
    <w:rsid w:val="00CE0758"/>
    <w:rsid w:val="00CE0FF6"/>
    <w:rsid w:val="00CE16F2"/>
    <w:rsid w:val="00CE1EDC"/>
    <w:rsid w:val="00CE2592"/>
    <w:rsid w:val="00CE2B43"/>
    <w:rsid w:val="00CE32C5"/>
    <w:rsid w:val="00CE3978"/>
    <w:rsid w:val="00CE3D20"/>
    <w:rsid w:val="00CE4AD6"/>
    <w:rsid w:val="00CE4FDE"/>
    <w:rsid w:val="00CE58F9"/>
    <w:rsid w:val="00CE6338"/>
    <w:rsid w:val="00CE695F"/>
    <w:rsid w:val="00CE69B1"/>
    <w:rsid w:val="00CE6C43"/>
    <w:rsid w:val="00CE729E"/>
    <w:rsid w:val="00CE7D84"/>
    <w:rsid w:val="00CE7E8D"/>
    <w:rsid w:val="00CF0052"/>
    <w:rsid w:val="00CF1237"/>
    <w:rsid w:val="00CF1284"/>
    <w:rsid w:val="00CF129E"/>
    <w:rsid w:val="00CF1405"/>
    <w:rsid w:val="00CF2511"/>
    <w:rsid w:val="00CF252A"/>
    <w:rsid w:val="00CF2AFC"/>
    <w:rsid w:val="00CF2EF5"/>
    <w:rsid w:val="00CF3F32"/>
    <w:rsid w:val="00CF4416"/>
    <w:rsid w:val="00CF4588"/>
    <w:rsid w:val="00CF482F"/>
    <w:rsid w:val="00CF48B3"/>
    <w:rsid w:val="00CF5DFF"/>
    <w:rsid w:val="00CF6239"/>
    <w:rsid w:val="00CF6319"/>
    <w:rsid w:val="00CF6ADD"/>
    <w:rsid w:val="00CF6CE4"/>
    <w:rsid w:val="00CF7111"/>
    <w:rsid w:val="00CF71A4"/>
    <w:rsid w:val="00CF725E"/>
    <w:rsid w:val="00CF7351"/>
    <w:rsid w:val="00CF75B6"/>
    <w:rsid w:val="00D0034B"/>
    <w:rsid w:val="00D005DB"/>
    <w:rsid w:val="00D009DA"/>
    <w:rsid w:val="00D00D6D"/>
    <w:rsid w:val="00D013CA"/>
    <w:rsid w:val="00D0197C"/>
    <w:rsid w:val="00D019B1"/>
    <w:rsid w:val="00D02D98"/>
    <w:rsid w:val="00D03078"/>
    <w:rsid w:val="00D032A8"/>
    <w:rsid w:val="00D0466A"/>
    <w:rsid w:val="00D10F38"/>
    <w:rsid w:val="00D1362A"/>
    <w:rsid w:val="00D14AD9"/>
    <w:rsid w:val="00D14D1C"/>
    <w:rsid w:val="00D15931"/>
    <w:rsid w:val="00D162CD"/>
    <w:rsid w:val="00D16F0F"/>
    <w:rsid w:val="00D204FB"/>
    <w:rsid w:val="00D20F30"/>
    <w:rsid w:val="00D214EF"/>
    <w:rsid w:val="00D21A83"/>
    <w:rsid w:val="00D229D6"/>
    <w:rsid w:val="00D238AB"/>
    <w:rsid w:val="00D2508D"/>
    <w:rsid w:val="00D25133"/>
    <w:rsid w:val="00D25A91"/>
    <w:rsid w:val="00D265A3"/>
    <w:rsid w:val="00D30008"/>
    <w:rsid w:val="00D326C2"/>
    <w:rsid w:val="00D32941"/>
    <w:rsid w:val="00D32E77"/>
    <w:rsid w:val="00D33399"/>
    <w:rsid w:val="00D3464F"/>
    <w:rsid w:val="00D34748"/>
    <w:rsid w:val="00D3521C"/>
    <w:rsid w:val="00D35A6F"/>
    <w:rsid w:val="00D36B42"/>
    <w:rsid w:val="00D36E03"/>
    <w:rsid w:val="00D401B4"/>
    <w:rsid w:val="00D40BCD"/>
    <w:rsid w:val="00D41A25"/>
    <w:rsid w:val="00D41A31"/>
    <w:rsid w:val="00D427B9"/>
    <w:rsid w:val="00D429BA"/>
    <w:rsid w:val="00D42C73"/>
    <w:rsid w:val="00D43E1C"/>
    <w:rsid w:val="00D440B2"/>
    <w:rsid w:val="00D4542F"/>
    <w:rsid w:val="00D4649A"/>
    <w:rsid w:val="00D47D55"/>
    <w:rsid w:val="00D513FF"/>
    <w:rsid w:val="00D51981"/>
    <w:rsid w:val="00D51F2B"/>
    <w:rsid w:val="00D53072"/>
    <w:rsid w:val="00D53403"/>
    <w:rsid w:val="00D53C63"/>
    <w:rsid w:val="00D53FCB"/>
    <w:rsid w:val="00D54051"/>
    <w:rsid w:val="00D548C6"/>
    <w:rsid w:val="00D54A37"/>
    <w:rsid w:val="00D54FF7"/>
    <w:rsid w:val="00D55CA0"/>
    <w:rsid w:val="00D56228"/>
    <w:rsid w:val="00D567D3"/>
    <w:rsid w:val="00D573CF"/>
    <w:rsid w:val="00D57492"/>
    <w:rsid w:val="00D5749A"/>
    <w:rsid w:val="00D57DA4"/>
    <w:rsid w:val="00D61952"/>
    <w:rsid w:val="00D61E16"/>
    <w:rsid w:val="00D61FC5"/>
    <w:rsid w:val="00D6211D"/>
    <w:rsid w:val="00D6264C"/>
    <w:rsid w:val="00D6357B"/>
    <w:rsid w:val="00D63BD2"/>
    <w:rsid w:val="00D641FC"/>
    <w:rsid w:val="00D64CD7"/>
    <w:rsid w:val="00D65EB7"/>
    <w:rsid w:val="00D66582"/>
    <w:rsid w:val="00D70728"/>
    <w:rsid w:val="00D70A2F"/>
    <w:rsid w:val="00D712EF"/>
    <w:rsid w:val="00D719A9"/>
    <w:rsid w:val="00D71A2C"/>
    <w:rsid w:val="00D71AA6"/>
    <w:rsid w:val="00D7245E"/>
    <w:rsid w:val="00D72A40"/>
    <w:rsid w:val="00D745C7"/>
    <w:rsid w:val="00D756AE"/>
    <w:rsid w:val="00D75B20"/>
    <w:rsid w:val="00D75D2E"/>
    <w:rsid w:val="00D75DEC"/>
    <w:rsid w:val="00D76587"/>
    <w:rsid w:val="00D76656"/>
    <w:rsid w:val="00D76680"/>
    <w:rsid w:val="00D77C63"/>
    <w:rsid w:val="00D77CE5"/>
    <w:rsid w:val="00D81050"/>
    <w:rsid w:val="00D810D6"/>
    <w:rsid w:val="00D81B09"/>
    <w:rsid w:val="00D82563"/>
    <w:rsid w:val="00D826D5"/>
    <w:rsid w:val="00D845B8"/>
    <w:rsid w:val="00D85E24"/>
    <w:rsid w:val="00D8670D"/>
    <w:rsid w:val="00D86C33"/>
    <w:rsid w:val="00D90766"/>
    <w:rsid w:val="00D908AB"/>
    <w:rsid w:val="00D909F0"/>
    <w:rsid w:val="00D911EF"/>
    <w:rsid w:val="00D91AFD"/>
    <w:rsid w:val="00D92AE4"/>
    <w:rsid w:val="00D93156"/>
    <w:rsid w:val="00D933FE"/>
    <w:rsid w:val="00D93B7E"/>
    <w:rsid w:val="00D94948"/>
    <w:rsid w:val="00D9537F"/>
    <w:rsid w:val="00D95629"/>
    <w:rsid w:val="00D96397"/>
    <w:rsid w:val="00D966F2"/>
    <w:rsid w:val="00D97B2B"/>
    <w:rsid w:val="00DA0442"/>
    <w:rsid w:val="00DA12A7"/>
    <w:rsid w:val="00DA147D"/>
    <w:rsid w:val="00DA15AB"/>
    <w:rsid w:val="00DA1C05"/>
    <w:rsid w:val="00DA1D6D"/>
    <w:rsid w:val="00DA3B8D"/>
    <w:rsid w:val="00DA400D"/>
    <w:rsid w:val="00DA50F7"/>
    <w:rsid w:val="00DA5697"/>
    <w:rsid w:val="00DA7244"/>
    <w:rsid w:val="00DA773D"/>
    <w:rsid w:val="00DA7F43"/>
    <w:rsid w:val="00DA7F57"/>
    <w:rsid w:val="00DB037F"/>
    <w:rsid w:val="00DB0E7E"/>
    <w:rsid w:val="00DB317C"/>
    <w:rsid w:val="00DB34F3"/>
    <w:rsid w:val="00DB443A"/>
    <w:rsid w:val="00DB4592"/>
    <w:rsid w:val="00DB4997"/>
    <w:rsid w:val="00DB5381"/>
    <w:rsid w:val="00DB605F"/>
    <w:rsid w:val="00DB654A"/>
    <w:rsid w:val="00DC0093"/>
    <w:rsid w:val="00DC01B7"/>
    <w:rsid w:val="00DC0F91"/>
    <w:rsid w:val="00DC120F"/>
    <w:rsid w:val="00DC1D67"/>
    <w:rsid w:val="00DC205B"/>
    <w:rsid w:val="00DC22FA"/>
    <w:rsid w:val="00DC2A9E"/>
    <w:rsid w:val="00DC32F1"/>
    <w:rsid w:val="00DC3342"/>
    <w:rsid w:val="00DC4FFC"/>
    <w:rsid w:val="00DC5211"/>
    <w:rsid w:val="00DC5B54"/>
    <w:rsid w:val="00DC66F8"/>
    <w:rsid w:val="00DC6972"/>
    <w:rsid w:val="00DC7152"/>
    <w:rsid w:val="00DC7B96"/>
    <w:rsid w:val="00DC7D2D"/>
    <w:rsid w:val="00DC7DEB"/>
    <w:rsid w:val="00DD022F"/>
    <w:rsid w:val="00DD0CF5"/>
    <w:rsid w:val="00DD0F9E"/>
    <w:rsid w:val="00DD13B9"/>
    <w:rsid w:val="00DD1490"/>
    <w:rsid w:val="00DD18F5"/>
    <w:rsid w:val="00DD1EBA"/>
    <w:rsid w:val="00DD29CA"/>
    <w:rsid w:val="00DD2D02"/>
    <w:rsid w:val="00DD3194"/>
    <w:rsid w:val="00DD491F"/>
    <w:rsid w:val="00DD571F"/>
    <w:rsid w:val="00DD5D18"/>
    <w:rsid w:val="00DD5F2D"/>
    <w:rsid w:val="00DD6ABC"/>
    <w:rsid w:val="00DE1354"/>
    <w:rsid w:val="00DE17CE"/>
    <w:rsid w:val="00DE181F"/>
    <w:rsid w:val="00DE19FD"/>
    <w:rsid w:val="00DE264C"/>
    <w:rsid w:val="00DE2785"/>
    <w:rsid w:val="00DE2959"/>
    <w:rsid w:val="00DE37A8"/>
    <w:rsid w:val="00DE4039"/>
    <w:rsid w:val="00DE405E"/>
    <w:rsid w:val="00DE4422"/>
    <w:rsid w:val="00DE47C2"/>
    <w:rsid w:val="00DE5F00"/>
    <w:rsid w:val="00DE6034"/>
    <w:rsid w:val="00DE6871"/>
    <w:rsid w:val="00DE6C21"/>
    <w:rsid w:val="00DE6C82"/>
    <w:rsid w:val="00DE6DF6"/>
    <w:rsid w:val="00DE6F4A"/>
    <w:rsid w:val="00DE71E3"/>
    <w:rsid w:val="00DE750C"/>
    <w:rsid w:val="00DE7F05"/>
    <w:rsid w:val="00DF029C"/>
    <w:rsid w:val="00DF1363"/>
    <w:rsid w:val="00DF2CF7"/>
    <w:rsid w:val="00DF38BE"/>
    <w:rsid w:val="00DF3947"/>
    <w:rsid w:val="00DF5D05"/>
    <w:rsid w:val="00DF6EB0"/>
    <w:rsid w:val="00DF704D"/>
    <w:rsid w:val="00DF7326"/>
    <w:rsid w:val="00DF7E0C"/>
    <w:rsid w:val="00E00131"/>
    <w:rsid w:val="00E00BFA"/>
    <w:rsid w:val="00E0156D"/>
    <w:rsid w:val="00E01C91"/>
    <w:rsid w:val="00E01EE4"/>
    <w:rsid w:val="00E02F72"/>
    <w:rsid w:val="00E05AD4"/>
    <w:rsid w:val="00E0678C"/>
    <w:rsid w:val="00E0728D"/>
    <w:rsid w:val="00E102F8"/>
    <w:rsid w:val="00E1090A"/>
    <w:rsid w:val="00E10A94"/>
    <w:rsid w:val="00E11B6C"/>
    <w:rsid w:val="00E12375"/>
    <w:rsid w:val="00E123C2"/>
    <w:rsid w:val="00E15177"/>
    <w:rsid w:val="00E158CD"/>
    <w:rsid w:val="00E16B1B"/>
    <w:rsid w:val="00E16BA1"/>
    <w:rsid w:val="00E17041"/>
    <w:rsid w:val="00E17054"/>
    <w:rsid w:val="00E177D3"/>
    <w:rsid w:val="00E17960"/>
    <w:rsid w:val="00E204A2"/>
    <w:rsid w:val="00E21125"/>
    <w:rsid w:val="00E21126"/>
    <w:rsid w:val="00E21A3A"/>
    <w:rsid w:val="00E21A79"/>
    <w:rsid w:val="00E21DB7"/>
    <w:rsid w:val="00E2327D"/>
    <w:rsid w:val="00E23FA3"/>
    <w:rsid w:val="00E25987"/>
    <w:rsid w:val="00E25CFB"/>
    <w:rsid w:val="00E26E5E"/>
    <w:rsid w:val="00E27272"/>
    <w:rsid w:val="00E2741C"/>
    <w:rsid w:val="00E30DC5"/>
    <w:rsid w:val="00E312F6"/>
    <w:rsid w:val="00E3130A"/>
    <w:rsid w:val="00E316CE"/>
    <w:rsid w:val="00E32209"/>
    <w:rsid w:val="00E32CC8"/>
    <w:rsid w:val="00E34AD0"/>
    <w:rsid w:val="00E34C69"/>
    <w:rsid w:val="00E366A2"/>
    <w:rsid w:val="00E36D78"/>
    <w:rsid w:val="00E36DF6"/>
    <w:rsid w:val="00E402C4"/>
    <w:rsid w:val="00E40D32"/>
    <w:rsid w:val="00E40E45"/>
    <w:rsid w:val="00E4258B"/>
    <w:rsid w:val="00E4341A"/>
    <w:rsid w:val="00E4435F"/>
    <w:rsid w:val="00E47933"/>
    <w:rsid w:val="00E503FF"/>
    <w:rsid w:val="00E51739"/>
    <w:rsid w:val="00E53787"/>
    <w:rsid w:val="00E53F20"/>
    <w:rsid w:val="00E54435"/>
    <w:rsid w:val="00E55775"/>
    <w:rsid w:val="00E55E56"/>
    <w:rsid w:val="00E5642C"/>
    <w:rsid w:val="00E56DAC"/>
    <w:rsid w:val="00E577F5"/>
    <w:rsid w:val="00E607A2"/>
    <w:rsid w:val="00E60CDF"/>
    <w:rsid w:val="00E62A79"/>
    <w:rsid w:val="00E62AD0"/>
    <w:rsid w:val="00E62D2B"/>
    <w:rsid w:val="00E65F09"/>
    <w:rsid w:val="00E71474"/>
    <w:rsid w:val="00E729DF"/>
    <w:rsid w:val="00E731E8"/>
    <w:rsid w:val="00E73268"/>
    <w:rsid w:val="00E7337A"/>
    <w:rsid w:val="00E739EE"/>
    <w:rsid w:val="00E746D4"/>
    <w:rsid w:val="00E74BB0"/>
    <w:rsid w:val="00E7571A"/>
    <w:rsid w:val="00E75AD1"/>
    <w:rsid w:val="00E75B53"/>
    <w:rsid w:val="00E75C28"/>
    <w:rsid w:val="00E764FB"/>
    <w:rsid w:val="00E771C5"/>
    <w:rsid w:val="00E773A7"/>
    <w:rsid w:val="00E7787E"/>
    <w:rsid w:val="00E80896"/>
    <w:rsid w:val="00E80B54"/>
    <w:rsid w:val="00E810F9"/>
    <w:rsid w:val="00E819E5"/>
    <w:rsid w:val="00E82691"/>
    <w:rsid w:val="00E84288"/>
    <w:rsid w:val="00E8440E"/>
    <w:rsid w:val="00E84704"/>
    <w:rsid w:val="00E84871"/>
    <w:rsid w:val="00E84A1E"/>
    <w:rsid w:val="00E868D8"/>
    <w:rsid w:val="00E86A86"/>
    <w:rsid w:val="00E8762A"/>
    <w:rsid w:val="00E87B47"/>
    <w:rsid w:val="00E90F3F"/>
    <w:rsid w:val="00E91235"/>
    <w:rsid w:val="00E91774"/>
    <w:rsid w:val="00E91F04"/>
    <w:rsid w:val="00E924BC"/>
    <w:rsid w:val="00E92E49"/>
    <w:rsid w:val="00E93041"/>
    <w:rsid w:val="00E94C52"/>
    <w:rsid w:val="00E962ED"/>
    <w:rsid w:val="00E9676B"/>
    <w:rsid w:val="00E97059"/>
    <w:rsid w:val="00E975A6"/>
    <w:rsid w:val="00E97F51"/>
    <w:rsid w:val="00EA08D9"/>
    <w:rsid w:val="00EA190A"/>
    <w:rsid w:val="00EA2093"/>
    <w:rsid w:val="00EA5BE9"/>
    <w:rsid w:val="00EB0A86"/>
    <w:rsid w:val="00EB0C47"/>
    <w:rsid w:val="00EB2267"/>
    <w:rsid w:val="00EB4FEB"/>
    <w:rsid w:val="00EB5FAA"/>
    <w:rsid w:val="00EB612A"/>
    <w:rsid w:val="00EB6167"/>
    <w:rsid w:val="00EB65BF"/>
    <w:rsid w:val="00EB6DAD"/>
    <w:rsid w:val="00EB786D"/>
    <w:rsid w:val="00EC1135"/>
    <w:rsid w:val="00EC1266"/>
    <w:rsid w:val="00EC18D7"/>
    <w:rsid w:val="00EC196C"/>
    <w:rsid w:val="00EC38F9"/>
    <w:rsid w:val="00EC43BC"/>
    <w:rsid w:val="00EC49B8"/>
    <w:rsid w:val="00EC519E"/>
    <w:rsid w:val="00EC5225"/>
    <w:rsid w:val="00EC7204"/>
    <w:rsid w:val="00EC74FC"/>
    <w:rsid w:val="00EC7E8D"/>
    <w:rsid w:val="00ED0B16"/>
    <w:rsid w:val="00ED0E20"/>
    <w:rsid w:val="00ED185C"/>
    <w:rsid w:val="00ED1931"/>
    <w:rsid w:val="00ED1E1E"/>
    <w:rsid w:val="00ED1F4C"/>
    <w:rsid w:val="00ED2782"/>
    <w:rsid w:val="00ED29FB"/>
    <w:rsid w:val="00ED3393"/>
    <w:rsid w:val="00ED3642"/>
    <w:rsid w:val="00ED3BB6"/>
    <w:rsid w:val="00ED437F"/>
    <w:rsid w:val="00ED458A"/>
    <w:rsid w:val="00ED512A"/>
    <w:rsid w:val="00ED5B47"/>
    <w:rsid w:val="00ED651B"/>
    <w:rsid w:val="00ED6C0C"/>
    <w:rsid w:val="00ED70C3"/>
    <w:rsid w:val="00EE06E6"/>
    <w:rsid w:val="00EE0D3B"/>
    <w:rsid w:val="00EE112B"/>
    <w:rsid w:val="00EE1718"/>
    <w:rsid w:val="00EE2016"/>
    <w:rsid w:val="00EE217C"/>
    <w:rsid w:val="00EE32D4"/>
    <w:rsid w:val="00EE33AA"/>
    <w:rsid w:val="00EE42E3"/>
    <w:rsid w:val="00EE43A8"/>
    <w:rsid w:val="00EE4A6A"/>
    <w:rsid w:val="00EE5514"/>
    <w:rsid w:val="00EE6BC4"/>
    <w:rsid w:val="00EF06BA"/>
    <w:rsid w:val="00EF09F8"/>
    <w:rsid w:val="00EF158B"/>
    <w:rsid w:val="00EF2969"/>
    <w:rsid w:val="00EF41BA"/>
    <w:rsid w:val="00EF4D2E"/>
    <w:rsid w:val="00EF4EB9"/>
    <w:rsid w:val="00EF53C1"/>
    <w:rsid w:val="00EF5C1A"/>
    <w:rsid w:val="00EF5C85"/>
    <w:rsid w:val="00EF76CE"/>
    <w:rsid w:val="00EF7A64"/>
    <w:rsid w:val="00EF7F4F"/>
    <w:rsid w:val="00F002DE"/>
    <w:rsid w:val="00F03DEF"/>
    <w:rsid w:val="00F06346"/>
    <w:rsid w:val="00F0776B"/>
    <w:rsid w:val="00F10C82"/>
    <w:rsid w:val="00F10DBC"/>
    <w:rsid w:val="00F11EFB"/>
    <w:rsid w:val="00F1292A"/>
    <w:rsid w:val="00F1331B"/>
    <w:rsid w:val="00F14603"/>
    <w:rsid w:val="00F146EA"/>
    <w:rsid w:val="00F16023"/>
    <w:rsid w:val="00F16076"/>
    <w:rsid w:val="00F1674B"/>
    <w:rsid w:val="00F174AF"/>
    <w:rsid w:val="00F17B9F"/>
    <w:rsid w:val="00F2162F"/>
    <w:rsid w:val="00F21C15"/>
    <w:rsid w:val="00F2215E"/>
    <w:rsid w:val="00F222B9"/>
    <w:rsid w:val="00F24A51"/>
    <w:rsid w:val="00F255BB"/>
    <w:rsid w:val="00F25C7E"/>
    <w:rsid w:val="00F263D4"/>
    <w:rsid w:val="00F27C82"/>
    <w:rsid w:val="00F3031D"/>
    <w:rsid w:val="00F321E4"/>
    <w:rsid w:val="00F3236A"/>
    <w:rsid w:val="00F32F61"/>
    <w:rsid w:val="00F33083"/>
    <w:rsid w:val="00F33564"/>
    <w:rsid w:val="00F34266"/>
    <w:rsid w:val="00F34D26"/>
    <w:rsid w:val="00F35D37"/>
    <w:rsid w:val="00F364E9"/>
    <w:rsid w:val="00F400C9"/>
    <w:rsid w:val="00F41596"/>
    <w:rsid w:val="00F42334"/>
    <w:rsid w:val="00F42B98"/>
    <w:rsid w:val="00F42BBB"/>
    <w:rsid w:val="00F42F46"/>
    <w:rsid w:val="00F43111"/>
    <w:rsid w:val="00F4317D"/>
    <w:rsid w:val="00F43470"/>
    <w:rsid w:val="00F438DC"/>
    <w:rsid w:val="00F43A71"/>
    <w:rsid w:val="00F43D01"/>
    <w:rsid w:val="00F44001"/>
    <w:rsid w:val="00F44C98"/>
    <w:rsid w:val="00F4530E"/>
    <w:rsid w:val="00F465D4"/>
    <w:rsid w:val="00F46E2C"/>
    <w:rsid w:val="00F479C5"/>
    <w:rsid w:val="00F47E6F"/>
    <w:rsid w:val="00F507E8"/>
    <w:rsid w:val="00F523DD"/>
    <w:rsid w:val="00F531E3"/>
    <w:rsid w:val="00F53D3C"/>
    <w:rsid w:val="00F53E2D"/>
    <w:rsid w:val="00F54AE3"/>
    <w:rsid w:val="00F54F66"/>
    <w:rsid w:val="00F553AE"/>
    <w:rsid w:val="00F56A74"/>
    <w:rsid w:val="00F57649"/>
    <w:rsid w:val="00F57796"/>
    <w:rsid w:val="00F57D2B"/>
    <w:rsid w:val="00F60A40"/>
    <w:rsid w:val="00F61BED"/>
    <w:rsid w:val="00F623A2"/>
    <w:rsid w:val="00F6241D"/>
    <w:rsid w:val="00F62E50"/>
    <w:rsid w:val="00F63244"/>
    <w:rsid w:val="00F6611E"/>
    <w:rsid w:val="00F6734D"/>
    <w:rsid w:val="00F676A1"/>
    <w:rsid w:val="00F70896"/>
    <w:rsid w:val="00F70EDE"/>
    <w:rsid w:val="00F713E3"/>
    <w:rsid w:val="00F71EBB"/>
    <w:rsid w:val="00F730DF"/>
    <w:rsid w:val="00F733B1"/>
    <w:rsid w:val="00F7352E"/>
    <w:rsid w:val="00F73620"/>
    <w:rsid w:val="00F73B05"/>
    <w:rsid w:val="00F7480A"/>
    <w:rsid w:val="00F7622D"/>
    <w:rsid w:val="00F76555"/>
    <w:rsid w:val="00F7699E"/>
    <w:rsid w:val="00F769A7"/>
    <w:rsid w:val="00F809FF"/>
    <w:rsid w:val="00F8251D"/>
    <w:rsid w:val="00F82677"/>
    <w:rsid w:val="00F839D9"/>
    <w:rsid w:val="00F8442B"/>
    <w:rsid w:val="00F84C4D"/>
    <w:rsid w:val="00F84DE9"/>
    <w:rsid w:val="00F858F0"/>
    <w:rsid w:val="00F85972"/>
    <w:rsid w:val="00F8661C"/>
    <w:rsid w:val="00F869D4"/>
    <w:rsid w:val="00F87A67"/>
    <w:rsid w:val="00F906EE"/>
    <w:rsid w:val="00F90723"/>
    <w:rsid w:val="00F90FFC"/>
    <w:rsid w:val="00F917F4"/>
    <w:rsid w:val="00F927FD"/>
    <w:rsid w:val="00F9494E"/>
    <w:rsid w:val="00F97387"/>
    <w:rsid w:val="00FA00A2"/>
    <w:rsid w:val="00FA0707"/>
    <w:rsid w:val="00FA1EF8"/>
    <w:rsid w:val="00FA3661"/>
    <w:rsid w:val="00FA39CE"/>
    <w:rsid w:val="00FA3D19"/>
    <w:rsid w:val="00FA4A08"/>
    <w:rsid w:val="00FA4A2C"/>
    <w:rsid w:val="00FA4AD8"/>
    <w:rsid w:val="00FA553A"/>
    <w:rsid w:val="00FA59A4"/>
    <w:rsid w:val="00FA59F7"/>
    <w:rsid w:val="00FA5D39"/>
    <w:rsid w:val="00FA5D5B"/>
    <w:rsid w:val="00FA6064"/>
    <w:rsid w:val="00FA7BAD"/>
    <w:rsid w:val="00FB0516"/>
    <w:rsid w:val="00FB0CA8"/>
    <w:rsid w:val="00FB1BCB"/>
    <w:rsid w:val="00FB1E8C"/>
    <w:rsid w:val="00FB2FDE"/>
    <w:rsid w:val="00FB3EB6"/>
    <w:rsid w:val="00FB47C8"/>
    <w:rsid w:val="00FB4B4F"/>
    <w:rsid w:val="00FB4CB7"/>
    <w:rsid w:val="00FB595D"/>
    <w:rsid w:val="00FB6240"/>
    <w:rsid w:val="00FB6567"/>
    <w:rsid w:val="00FB6A61"/>
    <w:rsid w:val="00FB6ADE"/>
    <w:rsid w:val="00FC0108"/>
    <w:rsid w:val="00FC3383"/>
    <w:rsid w:val="00FC3805"/>
    <w:rsid w:val="00FC3F94"/>
    <w:rsid w:val="00FC4410"/>
    <w:rsid w:val="00FC4961"/>
    <w:rsid w:val="00FC5006"/>
    <w:rsid w:val="00FC55BD"/>
    <w:rsid w:val="00FC5FC1"/>
    <w:rsid w:val="00FC6300"/>
    <w:rsid w:val="00FD0821"/>
    <w:rsid w:val="00FD0957"/>
    <w:rsid w:val="00FD2B13"/>
    <w:rsid w:val="00FD4FB8"/>
    <w:rsid w:val="00FD64FA"/>
    <w:rsid w:val="00FD67CB"/>
    <w:rsid w:val="00FD67ED"/>
    <w:rsid w:val="00FD69F4"/>
    <w:rsid w:val="00FD6F9A"/>
    <w:rsid w:val="00FD78DA"/>
    <w:rsid w:val="00FD7BCB"/>
    <w:rsid w:val="00FE005E"/>
    <w:rsid w:val="00FE19CD"/>
    <w:rsid w:val="00FE20C5"/>
    <w:rsid w:val="00FE228C"/>
    <w:rsid w:val="00FE2356"/>
    <w:rsid w:val="00FE241D"/>
    <w:rsid w:val="00FE24B0"/>
    <w:rsid w:val="00FE31E3"/>
    <w:rsid w:val="00FE41EA"/>
    <w:rsid w:val="00FE4857"/>
    <w:rsid w:val="00FE489A"/>
    <w:rsid w:val="00FE53DC"/>
    <w:rsid w:val="00FE7208"/>
    <w:rsid w:val="00FF067C"/>
    <w:rsid w:val="00FF0C62"/>
    <w:rsid w:val="00FF1EFD"/>
    <w:rsid w:val="00FF373E"/>
    <w:rsid w:val="00FF4AFA"/>
    <w:rsid w:val="00FF4BC7"/>
    <w:rsid w:val="00FF61EF"/>
    <w:rsid w:val="00FF6761"/>
    <w:rsid w:val="00FF7180"/>
    <w:rsid w:val="00FF7910"/>
    <w:rsid w:val="010FF187"/>
    <w:rsid w:val="01745D41"/>
    <w:rsid w:val="030800F4"/>
    <w:rsid w:val="0418A5FC"/>
    <w:rsid w:val="05777C4D"/>
    <w:rsid w:val="05A03B29"/>
    <w:rsid w:val="07A3EF49"/>
    <w:rsid w:val="09E822E0"/>
    <w:rsid w:val="0A22A080"/>
    <w:rsid w:val="0ADD6F9B"/>
    <w:rsid w:val="0EB19D99"/>
    <w:rsid w:val="0F06EBDD"/>
    <w:rsid w:val="1001FAF6"/>
    <w:rsid w:val="11D74E14"/>
    <w:rsid w:val="11FDDAE5"/>
    <w:rsid w:val="12004118"/>
    <w:rsid w:val="125D3723"/>
    <w:rsid w:val="13808293"/>
    <w:rsid w:val="13F49B15"/>
    <w:rsid w:val="1453A412"/>
    <w:rsid w:val="154F529A"/>
    <w:rsid w:val="15993E3E"/>
    <w:rsid w:val="161F4D05"/>
    <w:rsid w:val="167188B1"/>
    <w:rsid w:val="17392182"/>
    <w:rsid w:val="177AF7BB"/>
    <w:rsid w:val="17DBD21B"/>
    <w:rsid w:val="186007C3"/>
    <w:rsid w:val="1886FBDF"/>
    <w:rsid w:val="1893D765"/>
    <w:rsid w:val="1900D95A"/>
    <w:rsid w:val="1944B7F1"/>
    <w:rsid w:val="194CB729"/>
    <w:rsid w:val="1A1062FC"/>
    <w:rsid w:val="1B8F7816"/>
    <w:rsid w:val="1BEA86B6"/>
    <w:rsid w:val="1C36BED6"/>
    <w:rsid w:val="1C5AB67E"/>
    <w:rsid w:val="1C8F701D"/>
    <w:rsid w:val="1C975FBB"/>
    <w:rsid w:val="1D3D3A02"/>
    <w:rsid w:val="1D7B94AE"/>
    <w:rsid w:val="1D817217"/>
    <w:rsid w:val="1E08EFF0"/>
    <w:rsid w:val="1E74350B"/>
    <w:rsid w:val="1F0E1393"/>
    <w:rsid w:val="1F1DCA40"/>
    <w:rsid w:val="1FD47DFF"/>
    <w:rsid w:val="1FE5E90E"/>
    <w:rsid w:val="20764E99"/>
    <w:rsid w:val="20A79EF9"/>
    <w:rsid w:val="2140AFB6"/>
    <w:rsid w:val="21B865BF"/>
    <w:rsid w:val="226EFF20"/>
    <w:rsid w:val="22E0DD66"/>
    <w:rsid w:val="261C2D61"/>
    <w:rsid w:val="2702ED67"/>
    <w:rsid w:val="27AFFFAF"/>
    <w:rsid w:val="2A462314"/>
    <w:rsid w:val="2B208894"/>
    <w:rsid w:val="2B3B0BAC"/>
    <w:rsid w:val="2B75F442"/>
    <w:rsid w:val="2C280A81"/>
    <w:rsid w:val="2DB28FD5"/>
    <w:rsid w:val="2EF6F462"/>
    <w:rsid w:val="2F3BFE98"/>
    <w:rsid w:val="2F663F74"/>
    <w:rsid w:val="305B4825"/>
    <w:rsid w:val="308E9038"/>
    <w:rsid w:val="30F73D03"/>
    <w:rsid w:val="31F0C88C"/>
    <w:rsid w:val="329E3E6F"/>
    <w:rsid w:val="32A9FC3B"/>
    <w:rsid w:val="34670A00"/>
    <w:rsid w:val="34B6AABF"/>
    <w:rsid w:val="368DFD0B"/>
    <w:rsid w:val="375DBE11"/>
    <w:rsid w:val="381FDE89"/>
    <w:rsid w:val="38B1CDE7"/>
    <w:rsid w:val="38C894FF"/>
    <w:rsid w:val="38D2E841"/>
    <w:rsid w:val="3A51872B"/>
    <w:rsid w:val="3B2AA1BB"/>
    <w:rsid w:val="3C05899F"/>
    <w:rsid w:val="3D7BC1E0"/>
    <w:rsid w:val="3DC0DCB9"/>
    <w:rsid w:val="3E06124A"/>
    <w:rsid w:val="4001F77B"/>
    <w:rsid w:val="403D21CE"/>
    <w:rsid w:val="4119DBB6"/>
    <w:rsid w:val="43A5A21C"/>
    <w:rsid w:val="43BA7AF7"/>
    <w:rsid w:val="44D19F79"/>
    <w:rsid w:val="44F538E0"/>
    <w:rsid w:val="45FF6551"/>
    <w:rsid w:val="49684A9F"/>
    <w:rsid w:val="4A18627E"/>
    <w:rsid w:val="4AB89B42"/>
    <w:rsid w:val="4CF81D64"/>
    <w:rsid w:val="4CFF7651"/>
    <w:rsid w:val="4DB87A88"/>
    <w:rsid w:val="4DDFD2F1"/>
    <w:rsid w:val="4E233CEE"/>
    <w:rsid w:val="4F420985"/>
    <w:rsid w:val="4F5A68F4"/>
    <w:rsid w:val="505F871C"/>
    <w:rsid w:val="50FCB3CC"/>
    <w:rsid w:val="51695653"/>
    <w:rsid w:val="520D7C22"/>
    <w:rsid w:val="534643DC"/>
    <w:rsid w:val="542C223D"/>
    <w:rsid w:val="54B0ADB2"/>
    <w:rsid w:val="550E9C83"/>
    <w:rsid w:val="55D3D600"/>
    <w:rsid w:val="55FBFE02"/>
    <w:rsid w:val="57388885"/>
    <w:rsid w:val="583EAFB2"/>
    <w:rsid w:val="585B0790"/>
    <w:rsid w:val="589914A4"/>
    <w:rsid w:val="58B3DF61"/>
    <w:rsid w:val="58DE476A"/>
    <w:rsid w:val="5B681230"/>
    <w:rsid w:val="5C9E35D0"/>
    <w:rsid w:val="5CEEBF9A"/>
    <w:rsid w:val="5E7D2507"/>
    <w:rsid w:val="5E848CFD"/>
    <w:rsid w:val="5EFE7983"/>
    <w:rsid w:val="5F28EED6"/>
    <w:rsid w:val="5F884889"/>
    <w:rsid w:val="60C2275B"/>
    <w:rsid w:val="60DA14B1"/>
    <w:rsid w:val="60EA2B5C"/>
    <w:rsid w:val="6143FA80"/>
    <w:rsid w:val="615A3B5D"/>
    <w:rsid w:val="61E7BE3E"/>
    <w:rsid w:val="64333E9C"/>
    <w:rsid w:val="64584E03"/>
    <w:rsid w:val="64D55DB2"/>
    <w:rsid w:val="65594F33"/>
    <w:rsid w:val="666D2C95"/>
    <w:rsid w:val="666D4C1B"/>
    <w:rsid w:val="689C7E24"/>
    <w:rsid w:val="6904C1D6"/>
    <w:rsid w:val="6BA9D6FC"/>
    <w:rsid w:val="6BB78274"/>
    <w:rsid w:val="6D5FE4B2"/>
    <w:rsid w:val="6E1F77D5"/>
    <w:rsid w:val="6E54AFEE"/>
    <w:rsid w:val="6E859261"/>
    <w:rsid w:val="6E8FE1B2"/>
    <w:rsid w:val="6EA860E5"/>
    <w:rsid w:val="6F362E1B"/>
    <w:rsid w:val="6FB8F569"/>
    <w:rsid w:val="7040B309"/>
    <w:rsid w:val="70CE3AF9"/>
    <w:rsid w:val="710E4FBB"/>
    <w:rsid w:val="71146052"/>
    <w:rsid w:val="716C6C0A"/>
    <w:rsid w:val="71720AC1"/>
    <w:rsid w:val="7208E390"/>
    <w:rsid w:val="723D5624"/>
    <w:rsid w:val="727325E2"/>
    <w:rsid w:val="72D71B83"/>
    <w:rsid w:val="73DF199C"/>
    <w:rsid w:val="748C7442"/>
    <w:rsid w:val="75656262"/>
    <w:rsid w:val="75D25FD4"/>
    <w:rsid w:val="7674AC6C"/>
    <w:rsid w:val="76836ADF"/>
    <w:rsid w:val="76E7210A"/>
    <w:rsid w:val="785C7692"/>
    <w:rsid w:val="7A50F029"/>
    <w:rsid w:val="7AAF199A"/>
    <w:rsid w:val="7AC03B59"/>
    <w:rsid w:val="7B7D0FB1"/>
    <w:rsid w:val="7C0CB6FF"/>
    <w:rsid w:val="7D00CE71"/>
    <w:rsid w:val="7E37AF7C"/>
    <w:rsid w:val="7EA2298E"/>
    <w:rsid w:val="7FC0A06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C3051"/>
  <w15:docId w15:val="{D40853BD-8418-4C8C-9EAE-69E0F5E4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4AA"/>
    <w:pPr>
      <w:spacing w:line="360" w:lineRule="auto"/>
      <w:jc w:val="both"/>
    </w:pPr>
    <w:rPr>
      <w:rFonts w:ascii="Times New Roman" w:hAnsi="Times New Roman"/>
      <w:noProof/>
      <w:sz w:val="24"/>
    </w:rPr>
  </w:style>
  <w:style w:type="paragraph" w:styleId="Heading1">
    <w:name w:val="heading 1"/>
    <w:basedOn w:val="Header"/>
    <w:next w:val="Normal"/>
    <w:link w:val="Heading1Char"/>
    <w:uiPriority w:val="9"/>
    <w:qFormat/>
    <w:rsid w:val="004649FB"/>
    <w:pPr>
      <w:keepNext/>
      <w:numPr>
        <w:numId w:val="1"/>
      </w:numPr>
      <w:tabs>
        <w:tab w:val="clear" w:pos="4320"/>
        <w:tab w:val="clear" w:pos="8640"/>
      </w:tabs>
      <w:spacing w:before="120" w:after="240" w:line="360" w:lineRule="auto"/>
      <w:jc w:val="center"/>
      <w:outlineLvl w:val="0"/>
    </w:pPr>
    <w:rPr>
      <w:rFonts w:ascii="Times New Roman" w:hAnsi="Times New Roman"/>
      <w:b/>
      <w:bCs/>
      <w:caps/>
      <w:kern w:val="32"/>
      <w:sz w:val="28"/>
      <w:szCs w:val="32"/>
      <w:lang w:val="x-none" w:eastAsia="x-none"/>
    </w:rPr>
  </w:style>
  <w:style w:type="paragraph" w:styleId="Heading2">
    <w:name w:val="heading 2"/>
    <w:basedOn w:val="Normal"/>
    <w:next w:val="Normal"/>
    <w:link w:val="Heading2Char1"/>
    <w:uiPriority w:val="9"/>
    <w:qFormat/>
    <w:rsid w:val="001872F1"/>
    <w:pPr>
      <w:keepNext/>
      <w:numPr>
        <w:ilvl w:val="1"/>
        <w:numId w:val="1"/>
      </w:numPr>
      <w:spacing w:before="240" w:after="120" w:line="320" w:lineRule="atLeast"/>
      <w:outlineLvl w:val="1"/>
    </w:pPr>
    <w:rPr>
      <w:rFonts w:eastAsia="Times New Roman" w:cs="Times New Roman"/>
      <w:b/>
      <w:bCs/>
      <w:iCs/>
      <w:szCs w:val="28"/>
      <w:lang w:val="x-none" w:eastAsia="x-none"/>
    </w:rPr>
  </w:style>
  <w:style w:type="paragraph" w:styleId="Heading3">
    <w:name w:val="heading 3"/>
    <w:basedOn w:val="Normal"/>
    <w:next w:val="Normal"/>
    <w:link w:val="Heading3Char"/>
    <w:qFormat/>
    <w:rsid w:val="00DE6C21"/>
    <w:pPr>
      <w:keepNext/>
      <w:numPr>
        <w:ilvl w:val="2"/>
        <w:numId w:val="1"/>
      </w:numPr>
      <w:spacing w:before="240" w:after="120" w:line="320" w:lineRule="atLeast"/>
      <w:outlineLvl w:val="2"/>
    </w:pPr>
    <w:rPr>
      <w:rFonts w:eastAsia="Times New Roman" w:cs="Times New Roman"/>
      <w:b/>
      <w:bCs/>
      <w:szCs w:val="26"/>
      <w:lang w:val="x-none" w:eastAsia="x-none"/>
    </w:rPr>
  </w:style>
  <w:style w:type="paragraph" w:styleId="Heading4">
    <w:name w:val="heading 4"/>
    <w:basedOn w:val="Normal"/>
    <w:next w:val="Normal"/>
    <w:link w:val="Heading4Char"/>
    <w:qFormat/>
    <w:rsid w:val="00C11638"/>
    <w:pPr>
      <w:keepNext/>
      <w:numPr>
        <w:ilvl w:val="3"/>
        <w:numId w:val="1"/>
      </w:numPr>
      <w:tabs>
        <w:tab w:val="clear" w:pos="862"/>
      </w:tabs>
      <w:spacing w:before="120" w:after="0" w:line="320" w:lineRule="atLeast"/>
      <w:ind w:left="851" w:hanging="851"/>
      <w:outlineLvl w:val="3"/>
    </w:pPr>
    <w:rPr>
      <w:rFonts w:eastAsia="Times New Roman" w:cs="Times New Roman"/>
      <w:b/>
      <w:bCs/>
      <w:szCs w:val="24"/>
      <w:lang w:val="x-none" w:eastAsia="x-none"/>
    </w:rPr>
  </w:style>
  <w:style w:type="paragraph" w:styleId="Heading5">
    <w:name w:val="heading 5"/>
    <w:basedOn w:val="Normal"/>
    <w:next w:val="Normal"/>
    <w:link w:val="Heading5Char"/>
    <w:qFormat/>
    <w:rsid w:val="006B456A"/>
    <w:pPr>
      <w:numPr>
        <w:ilvl w:val="4"/>
        <w:numId w:val="1"/>
      </w:numPr>
      <w:spacing w:before="240" w:after="60" w:line="320" w:lineRule="atLeast"/>
      <w:ind w:left="3600" w:hanging="360"/>
      <w:outlineLvl w:val="4"/>
    </w:pPr>
    <w:rPr>
      <w:rFonts w:eastAsia="Times New Roman" w:cs="Times New Roman"/>
      <w:b/>
      <w:bCs/>
      <w:iCs/>
      <w:szCs w:val="24"/>
      <w:lang w:val="x-none" w:eastAsia="x-none"/>
    </w:rPr>
  </w:style>
  <w:style w:type="paragraph" w:styleId="Heading6">
    <w:name w:val="heading 6"/>
    <w:basedOn w:val="Normal"/>
    <w:next w:val="Normal"/>
    <w:link w:val="Heading6Char"/>
    <w:qFormat/>
    <w:rsid w:val="001872F1"/>
    <w:pPr>
      <w:numPr>
        <w:ilvl w:val="5"/>
        <w:numId w:val="1"/>
      </w:numPr>
      <w:spacing w:before="240" w:after="60" w:line="320" w:lineRule="atLeast"/>
      <w:ind w:left="4320" w:hanging="180"/>
      <w:outlineLvl w:val="5"/>
    </w:pPr>
    <w:rPr>
      <w:rFonts w:ascii="Verdana" w:eastAsia="Times New Roman" w:hAnsi="Verdana" w:cs="Times New Roman"/>
      <w:b/>
      <w:bCs/>
      <w:lang w:val="en-US"/>
    </w:rPr>
  </w:style>
  <w:style w:type="paragraph" w:styleId="Heading7">
    <w:name w:val="heading 7"/>
    <w:basedOn w:val="Normal"/>
    <w:next w:val="Normal"/>
    <w:link w:val="Heading7Char"/>
    <w:uiPriority w:val="99"/>
    <w:qFormat/>
    <w:rsid w:val="001872F1"/>
    <w:pPr>
      <w:numPr>
        <w:ilvl w:val="6"/>
        <w:numId w:val="1"/>
      </w:numPr>
      <w:spacing w:before="240" w:after="60" w:line="320" w:lineRule="atLeast"/>
      <w:ind w:left="5040" w:hanging="360"/>
      <w:outlineLvl w:val="6"/>
    </w:pPr>
    <w:rPr>
      <w:rFonts w:ascii="Verdana" w:eastAsia="Times New Roman" w:hAnsi="Verdana" w:cs="Times New Roman"/>
      <w:sz w:val="20"/>
      <w:szCs w:val="24"/>
      <w:lang w:val="en-US"/>
    </w:rPr>
  </w:style>
  <w:style w:type="paragraph" w:styleId="Heading8">
    <w:name w:val="heading 8"/>
    <w:basedOn w:val="Normal"/>
    <w:next w:val="Normal"/>
    <w:link w:val="Heading8Char"/>
    <w:uiPriority w:val="99"/>
    <w:qFormat/>
    <w:rsid w:val="001872F1"/>
    <w:pPr>
      <w:keepNext/>
      <w:numPr>
        <w:ilvl w:val="7"/>
        <w:numId w:val="1"/>
      </w:numPr>
      <w:spacing w:after="0" w:line="320" w:lineRule="atLeast"/>
      <w:ind w:left="5760" w:hanging="360"/>
      <w:outlineLvl w:val="7"/>
    </w:pPr>
    <w:rPr>
      <w:rFonts w:ascii="Arial" w:eastAsia="Times New Roman" w:hAnsi="Arial" w:cs="Arial"/>
      <w:b/>
      <w:bCs/>
      <w:szCs w:val="20"/>
      <w:lang w:val="en-US"/>
    </w:rPr>
  </w:style>
  <w:style w:type="paragraph" w:styleId="Heading9">
    <w:name w:val="heading 9"/>
    <w:basedOn w:val="Normal"/>
    <w:next w:val="Normal"/>
    <w:link w:val="Heading9Char"/>
    <w:uiPriority w:val="9"/>
    <w:qFormat/>
    <w:rsid w:val="001872F1"/>
    <w:pPr>
      <w:numPr>
        <w:ilvl w:val="8"/>
        <w:numId w:val="1"/>
      </w:numPr>
      <w:spacing w:before="240" w:after="60" w:line="320" w:lineRule="atLeast"/>
      <w:ind w:left="6480" w:hanging="180"/>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872F1"/>
    <w:pPr>
      <w:tabs>
        <w:tab w:val="center" w:pos="4320"/>
        <w:tab w:val="right" w:pos="8640"/>
      </w:tabs>
      <w:spacing w:after="0" w:line="320" w:lineRule="atLeast"/>
    </w:pPr>
    <w:rPr>
      <w:rFonts w:ascii="Verdana" w:eastAsia="Times New Roman" w:hAnsi="Verdana" w:cs="Times New Roman"/>
      <w:sz w:val="20"/>
      <w:szCs w:val="24"/>
      <w:lang w:val="en-US"/>
    </w:rPr>
  </w:style>
  <w:style w:type="character" w:customStyle="1" w:styleId="HeaderChar">
    <w:name w:val="Header Char"/>
    <w:basedOn w:val="DefaultParagraphFont"/>
    <w:link w:val="Header"/>
    <w:uiPriority w:val="99"/>
    <w:rsid w:val="001872F1"/>
    <w:rPr>
      <w:rFonts w:ascii="Verdana" w:eastAsia="Times New Roman" w:hAnsi="Verdana" w:cs="Times New Roman"/>
      <w:sz w:val="20"/>
      <w:szCs w:val="24"/>
      <w:lang w:val="en-US"/>
    </w:rPr>
  </w:style>
  <w:style w:type="character" w:customStyle="1" w:styleId="Heading1Char">
    <w:name w:val="Heading 1 Char"/>
    <w:link w:val="Heading1"/>
    <w:uiPriority w:val="9"/>
    <w:rsid w:val="004649FB"/>
    <w:rPr>
      <w:rFonts w:ascii="Times New Roman" w:eastAsia="Times New Roman" w:hAnsi="Times New Roman" w:cs="Times New Roman"/>
      <w:b/>
      <w:bCs/>
      <w:caps/>
      <w:noProof/>
      <w:kern w:val="32"/>
      <w:sz w:val="28"/>
      <w:szCs w:val="32"/>
      <w:lang w:val="x-none" w:eastAsia="x-none"/>
    </w:rPr>
  </w:style>
  <w:style w:type="character" w:customStyle="1" w:styleId="Heading2Char1">
    <w:name w:val="Heading 2 Char1"/>
    <w:link w:val="Heading2"/>
    <w:uiPriority w:val="9"/>
    <w:rsid w:val="001872F1"/>
    <w:rPr>
      <w:rFonts w:ascii="Times New Roman" w:eastAsia="Times New Roman" w:hAnsi="Times New Roman" w:cs="Times New Roman"/>
      <w:b/>
      <w:bCs/>
      <w:iCs/>
      <w:noProof/>
      <w:sz w:val="24"/>
      <w:szCs w:val="28"/>
      <w:lang w:val="x-none" w:eastAsia="x-none"/>
    </w:rPr>
  </w:style>
  <w:style w:type="character" w:customStyle="1" w:styleId="Heading3Char">
    <w:name w:val="Heading 3 Char"/>
    <w:link w:val="Heading3"/>
    <w:rsid w:val="00DE6C21"/>
    <w:rPr>
      <w:rFonts w:ascii="Times New Roman" w:eastAsia="Times New Roman" w:hAnsi="Times New Roman" w:cs="Times New Roman"/>
      <w:b/>
      <w:bCs/>
      <w:noProof/>
      <w:sz w:val="24"/>
      <w:szCs w:val="26"/>
      <w:lang w:val="x-none" w:eastAsia="x-none"/>
    </w:rPr>
  </w:style>
  <w:style w:type="character" w:customStyle="1" w:styleId="Heading4Char">
    <w:name w:val="Heading 4 Char"/>
    <w:link w:val="Heading4"/>
    <w:rsid w:val="00C11638"/>
    <w:rPr>
      <w:rFonts w:ascii="Times New Roman" w:eastAsia="Times New Roman" w:hAnsi="Times New Roman" w:cs="Times New Roman"/>
      <w:b/>
      <w:bCs/>
      <w:noProof/>
      <w:sz w:val="24"/>
      <w:szCs w:val="24"/>
      <w:lang w:val="x-none" w:eastAsia="x-none"/>
    </w:rPr>
  </w:style>
  <w:style w:type="character" w:customStyle="1" w:styleId="Heading5Char">
    <w:name w:val="Heading 5 Char"/>
    <w:link w:val="Heading5"/>
    <w:rsid w:val="006B456A"/>
    <w:rPr>
      <w:rFonts w:ascii="Times New Roman" w:eastAsia="Times New Roman" w:hAnsi="Times New Roman" w:cs="Times New Roman"/>
      <w:b/>
      <w:bCs/>
      <w:iCs/>
      <w:noProof/>
      <w:sz w:val="24"/>
      <w:szCs w:val="24"/>
      <w:lang w:val="x-none" w:eastAsia="x-none"/>
    </w:rPr>
  </w:style>
  <w:style w:type="character" w:customStyle="1" w:styleId="Heading6Char">
    <w:name w:val="Heading 6 Char"/>
    <w:basedOn w:val="DefaultParagraphFont"/>
    <w:link w:val="Heading6"/>
    <w:rsid w:val="001872F1"/>
    <w:rPr>
      <w:rFonts w:ascii="Verdana" w:eastAsia="Times New Roman" w:hAnsi="Verdana" w:cs="Times New Roman"/>
      <w:b/>
      <w:bCs/>
      <w:noProof/>
      <w:sz w:val="24"/>
      <w:lang w:val="en-US"/>
    </w:rPr>
  </w:style>
  <w:style w:type="character" w:customStyle="1" w:styleId="Heading7Char">
    <w:name w:val="Heading 7 Char"/>
    <w:basedOn w:val="DefaultParagraphFont"/>
    <w:link w:val="Heading7"/>
    <w:uiPriority w:val="99"/>
    <w:rsid w:val="001872F1"/>
    <w:rPr>
      <w:rFonts w:ascii="Verdana" w:eastAsia="Times New Roman" w:hAnsi="Verdana" w:cs="Times New Roman"/>
      <w:noProof/>
      <w:sz w:val="20"/>
      <w:szCs w:val="24"/>
      <w:lang w:val="en-US"/>
    </w:rPr>
  </w:style>
  <w:style w:type="character" w:customStyle="1" w:styleId="Heading8Char">
    <w:name w:val="Heading 8 Char"/>
    <w:basedOn w:val="DefaultParagraphFont"/>
    <w:link w:val="Heading8"/>
    <w:uiPriority w:val="99"/>
    <w:rsid w:val="001872F1"/>
    <w:rPr>
      <w:rFonts w:ascii="Arial" w:eastAsia="Times New Roman" w:hAnsi="Arial" w:cs="Arial"/>
      <w:b/>
      <w:bCs/>
      <w:noProof/>
      <w:sz w:val="24"/>
      <w:szCs w:val="20"/>
      <w:lang w:val="en-US"/>
    </w:rPr>
  </w:style>
  <w:style w:type="character" w:customStyle="1" w:styleId="Heading9Char">
    <w:name w:val="Heading 9 Char"/>
    <w:basedOn w:val="DefaultParagraphFont"/>
    <w:link w:val="Heading9"/>
    <w:uiPriority w:val="9"/>
    <w:rsid w:val="001872F1"/>
    <w:rPr>
      <w:rFonts w:ascii="Arial" w:eastAsia="Times New Roman" w:hAnsi="Arial" w:cs="Arial"/>
      <w:noProof/>
      <w:sz w:val="24"/>
      <w:lang w:val="en-US"/>
    </w:rPr>
  </w:style>
  <w:style w:type="paragraph" w:customStyle="1" w:styleId="Default">
    <w:name w:val="Default"/>
    <w:rsid w:val="00974AE5"/>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2B2247"/>
    <w:pPr>
      <w:tabs>
        <w:tab w:val="center" w:pos="4320"/>
        <w:tab w:val="right" w:pos="8640"/>
      </w:tabs>
      <w:spacing w:after="0" w:line="240" w:lineRule="auto"/>
    </w:pPr>
    <w:rPr>
      <w:rFonts w:eastAsia="Times New Roman" w:cs="Times New Roman"/>
      <w:sz w:val="20"/>
      <w:szCs w:val="24"/>
      <w:lang w:val="en-US"/>
    </w:rPr>
  </w:style>
  <w:style w:type="character" w:customStyle="1" w:styleId="FooterChar">
    <w:name w:val="Footer Char"/>
    <w:basedOn w:val="DefaultParagraphFont"/>
    <w:link w:val="Footer"/>
    <w:uiPriority w:val="99"/>
    <w:rsid w:val="002B2247"/>
    <w:rPr>
      <w:rFonts w:ascii="Times New Roman" w:eastAsia="Times New Roman" w:hAnsi="Times New Roman" w:cs="Times New Roman"/>
      <w:sz w:val="20"/>
      <w:szCs w:val="24"/>
      <w:lang w:val="en-US"/>
    </w:rPr>
  </w:style>
  <w:style w:type="paragraph" w:styleId="ListParagraph">
    <w:name w:val="List Paragraph"/>
    <w:basedOn w:val="Normal"/>
    <w:link w:val="ListParagraphChar"/>
    <w:uiPriority w:val="34"/>
    <w:qFormat/>
    <w:rsid w:val="00D55CA0"/>
    <w:pPr>
      <w:ind w:left="720"/>
      <w:contextualSpacing/>
    </w:pPr>
  </w:style>
  <w:style w:type="character" w:customStyle="1" w:styleId="ListParagraphChar">
    <w:name w:val="List Paragraph Char"/>
    <w:link w:val="ListParagraph"/>
    <w:uiPriority w:val="34"/>
    <w:rsid w:val="00507869"/>
  </w:style>
  <w:style w:type="character" w:customStyle="1" w:styleId="Heading2Char">
    <w:name w:val="Heading 2 Char"/>
    <w:aliases w:val="Char Char Char2"/>
    <w:uiPriority w:val="9"/>
    <w:rsid w:val="001872F1"/>
    <w:rPr>
      <w:rFonts w:cs="Arial"/>
      <w:b/>
      <w:bCs/>
      <w:iCs/>
      <w:sz w:val="24"/>
      <w:szCs w:val="28"/>
      <w:lang w:val="en-US" w:eastAsia="en-US" w:bidi="ar-SA"/>
    </w:rPr>
  </w:style>
  <w:style w:type="paragraph" w:styleId="Caption">
    <w:name w:val="caption"/>
    <w:basedOn w:val="Normal"/>
    <w:next w:val="Normal"/>
    <w:link w:val="CaptionChar"/>
    <w:uiPriority w:val="35"/>
    <w:qFormat/>
    <w:rsid w:val="00755399"/>
    <w:pPr>
      <w:spacing w:after="0"/>
      <w:jc w:val="center"/>
    </w:pPr>
    <w:rPr>
      <w:rFonts w:eastAsia="Times New Roman" w:cs="Times New Roman"/>
      <w:bCs/>
      <w:szCs w:val="20"/>
      <w:lang w:val="x-none" w:eastAsia="x-none"/>
    </w:rPr>
  </w:style>
  <w:style w:type="character" w:customStyle="1" w:styleId="CaptionChar">
    <w:name w:val="Caption Char"/>
    <w:link w:val="Caption"/>
    <w:uiPriority w:val="35"/>
    <w:rsid w:val="00755399"/>
    <w:rPr>
      <w:rFonts w:ascii="Times New Roman" w:eastAsia="Times New Roman" w:hAnsi="Times New Roman" w:cs="Times New Roman"/>
      <w:bCs/>
      <w:sz w:val="24"/>
      <w:szCs w:val="20"/>
      <w:lang w:val="x-none" w:eastAsia="x-none"/>
    </w:rPr>
  </w:style>
  <w:style w:type="paragraph" w:styleId="Bibliography">
    <w:name w:val="Bibliography"/>
    <w:basedOn w:val="Normal"/>
    <w:next w:val="Normal"/>
    <w:uiPriority w:val="37"/>
    <w:unhideWhenUsed/>
    <w:rsid w:val="00DE6C21"/>
    <w:pPr>
      <w:spacing w:after="0" w:line="320" w:lineRule="atLeast"/>
    </w:pPr>
    <w:rPr>
      <w:rFonts w:ascii="Verdana" w:eastAsia="Times New Roman" w:hAnsi="Verdana" w:cs="Times New Roman"/>
      <w:sz w:val="20"/>
      <w:szCs w:val="24"/>
      <w:lang w:val="en-US"/>
    </w:rPr>
  </w:style>
  <w:style w:type="paragraph" w:styleId="TableofFigures">
    <w:name w:val="table of figures"/>
    <w:basedOn w:val="Normal"/>
    <w:next w:val="Normal"/>
    <w:uiPriority w:val="99"/>
    <w:unhideWhenUsed/>
    <w:rsid w:val="00C244A9"/>
    <w:pPr>
      <w:spacing w:after="0"/>
    </w:pPr>
  </w:style>
  <w:style w:type="character" w:styleId="Hyperlink">
    <w:name w:val="Hyperlink"/>
    <w:basedOn w:val="DefaultParagraphFont"/>
    <w:uiPriority w:val="99"/>
    <w:unhideWhenUsed/>
    <w:rsid w:val="00C244A9"/>
    <w:rPr>
      <w:color w:val="0563C1" w:themeColor="hyperlink"/>
      <w:u w:val="single"/>
    </w:rPr>
  </w:style>
  <w:style w:type="paragraph" w:styleId="NoSpacing">
    <w:name w:val="No Spacing"/>
    <w:link w:val="NoSpacingChar"/>
    <w:uiPriority w:val="1"/>
    <w:qFormat/>
    <w:rsid w:val="00F002DE"/>
    <w:pPr>
      <w:spacing w:after="0" w:line="240" w:lineRule="auto"/>
    </w:pPr>
  </w:style>
  <w:style w:type="paragraph" w:styleId="Subtitle">
    <w:name w:val="Subtitle"/>
    <w:basedOn w:val="Normal"/>
    <w:next w:val="Normal"/>
    <w:link w:val="SubtitleChar"/>
    <w:uiPriority w:val="11"/>
    <w:qFormat/>
    <w:rsid w:val="008711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11A"/>
    <w:rPr>
      <w:rFonts w:eastAsiaTheme="minorEastAsia"/>
      <w:color w:val="5A5A5A" w:themeColor="text1" w:themeTint="A5"/>
      <w:spacing w:val="15"/>
    </w:rPr>
  </w:style>
  <w:style w:type="table" w:styleId="TableGrid">
    <w:name w:val="Table Grid"/>
    <w:basedOn w:val="TableNormal"/>
    <w:uiPriority w:val="39"/>
    <w:rsid w:val="00AA474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Atleast14pt">
    <w:name w:val="Style Line spacing:  At least 14 pt"/>
    <w:basedOn w:val="Normal"/>
    <w:rsid w:val="00AA4743"/>
    <w:pPr>
      <w:spacing w:after="0" w:line="320" w:lineRule="atLeast"/>
    </w:pPr>
    <w:rPr>
      <w:rFonts w:ascii="Verdana" w:eastAsia="Times New Roman" w:hAnsi="Verdana" w:cs="Times New Roman"/>
      <w:sz w:val="20"/>
      <w:szCs w:val="20"/>
      <w:lang w:val="en-US"/>
    </w:rPr>
  </w:style>
  <w:style w:type="paragraph" w:styleId="EndnoteText">
    <w:name w:val="endnote text"/>
    <w:basedOn w:val="Normal"/>
    <w:link w:val="EndnoteTextChar"/>
    <w:uiPriority w:val="99"/>
    <w:semiHidden/>
    <w:unhideWhenUsed/>
    <w:rsid w:val="00404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D16"/>
    <w:rPr>
      <w:sz w:val="20"/>
      <w:szCs w:val="20"/>
    </w:rPr>
  </w:style>
  <w:style w:type="character" w:styleId="EndnoteReference">
    <w:name w:val="endnote reference"/>
    <w:basedOn w:val="DefaultParagraphFont"/>
    <w:uiPriority w:val="99"/>
    <w:semiHidden/>
    <w:unhideWhenUsed/>
    <w:rsid w:val="00404D16"/>
    <w:rPr>
      <w:vertAlign w:val="superscript"/>
    </w:rPr>
  </w:style>
  <w:style w:type="paragraph" w:styleId="FootnoteText">
    <w:name w:val="footnote text"/>
    <w:basedOn w:val="Normal"/>
    <w:link w:val="FootnoteTextChar"/>
    <w:uiPriority w:val="99"/>
    <w:semiHidden/>
    <w:unhideWhenUsed/>
    <w:rsid w:val="00404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D16"/>
    <w:rPr>
      <w:sz w:val="20"/>
      <w:szCs w:val="20"/>
    </w:rPr>
  </w:style>
  <w:style w:type="character" w:styleId="FootnoteReference">
    <w:name w:val="footnote reference"/>
    <w:basedOn w:val="DefaultParagraphFont"/>
    <w:uiPriority w:val="99"/>
    <w:semiHidden/>
    <w:unhideWhenUsed/>
    <w:rsid w:val="00404D16"/>
    <w:rPr>
      <w:vertAlign w:val="superscript"/>
    </w:rPr>
  </w:style>
  <w:style w:type="paragraph" w:styleId="BalloonText">
    <w:name w:val="Balloon Text"/>
    <w:basedOn w:val="Normal"/>
    <w:link w:val="BalloonTextChar"/>
    <w:uiPriority w:val="99"/>
    <w:semiHidden/>
    <w:unhideWhenUsed/>
    <w:rsid w:val="00D019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9B1"/>
    <w:rPr>
      <w:rFonts w:ascii="Segoe UI" w:hAnsi="Segoe UI" w:cs="Segoe UI"/>
      <w:sz w:val="18"/>
      <w:szCs w:val="18"/>
    </w:rPr>
  </w:style>
  <w:style w:type="character" w:customStyle="1" w:styleId="longtext">
    <w:name w:val="long_text"/>
    <w:basedOn w:val="DefaultParagraphFont"/>
    <w:rsid w:val="0072190B"/>
  </w:style>
  <w:style w:type="character" w:customStyle="1" w:styleId="hps">
    <w:name w:val="hps"/>
    <w:basedOn w:val="DefaultParagraphFont"/>
    <w:rsid w:val="0072190B"/>
  </w:style>
  <w:style w:type="paragraph" w:styleId="NormalWeb">
    <w:name w:val="Normal (Web)"/>
    <w:basedOn w:val="Normal"/>
    <w:uiPriority w:val="99"/>
    <w:semiHidden/>
    <w:unhideWhenUsed/>
    <w:rsid w:val="008741F5"/>
    <w:pPr>
      <w:spacing w:before="100" w:beforeAutospacing="1" w:after="100" w:afterAutospacing="1" w:line="240" w:lineRule="auto"/>
    </w:pPr>
    <w:rPr>
      <w:rFonts w:eastAsia="Times New Roman" w:cs="Times New Roman"/>
      <w:szCs w:val="24"/>
      <w:lang w:eastAsia="id-ID"/>
    </w:rPr>
  </w:style>
  <w:style w:type="character" w:customStyle="1" w:styleId="atn">
    <w:name w:val="atn"/>
    <w:basedOn w:val="DefaultParagraphFont"/>
    <w:rsid w:val="00BB6687"/>
  </w:style>
  <w:style w:type="character" w:customStyle="1" w:styleId="shorttext">
    <w:name w:val="short_text"/>
    <w:basedOn w:val="DefaultParagraphFont"/>
    <w:rsid w:val="00384AC3"/>
  </w:style>
  <w:style w:type="character" w:styleId="PlaceholderText">
    <w:name w:val="Placeholder Text"/>
    <w:basedOn w:val="DefaultParagraphFont"/>
    <w:uiPriority w:val="99"/>
    <w:semiHidden/>
    <w:rsid w:val="00F8442B"/>
    <w:rPr>
      <w:color w:val="808080"/>
    </w:rPr>
  </w:style>
  <w:style w:type="character" w:customStyle="1" w:styleId="apple-converted-space">
    <w:name w:val="apple-converted-space"/>
    <w:basedOn w:val="DefaultParagraphFont"/>
    <w:rsid w:val="0007577C"/>
  </w:style>
  <w:style w:type="character" w:styleId="Emphasis">
    <w:name w:val="Emphasis"/>
    <w:basedOn w:val="DefaultParagraphFont"/>
    <w:uiPriority w:val="20"/>
    <w:qFormat/>
    <w:rsid w:val="0007577C"/>
    <w:rPr>
      <w:i/>
      <w:iCs/>
    </w:rPr>
  </w:style>
  <w:style w:type="character" w:customStyle="1" w:styleId="alt-edited">
    <w:name w:val="alt-edited"/>
    <w:basedOn w:val="DefaultParagraphFont"/>
    <w:rsid w:val="00AF3E03"/>
  </w:style>
  <w:style w:type="paragraph" w:styleId="TOC2">
    <w:name w:val="toc 2"/>
    <w:basedOn w:val="Normal"/>
    <w:next w:val="Normal"/>
    <w:autoRedefine/>
    <w:uiPriority w:val="39"/>
    <w:unhideWhenUsed/>
    <w:rsid w:val="007D1585"/>
    <w:pPr>
      <w:spacing w:after="100"/>
      <w:ind w:left="220"/>
    </w:pPr>
  </w:style>
  <w:style w:type="paragraph" w:styleId="TOC1">
    <w:name w:val="toc 1"/>
    <w:basedOn w:val="Normal"/>
    <w:next w:val="Normal"/>
    <w:autoRedefine/>
    <w:uiPriority w:val="39"/>
    <w:unhideWhenUsed/>
    <w:rsid w:val="007D1585"/>
    <w:pPr>
      <w:spacing w:after="100"/>
    </w:pPr>
  </w:style>
  <w:style w:type="paragraph" w:styleId="TOC3">
    <w:name w:val="toc 3"/>
    <w:basedOn w:val="Normal"/>
    <w:next w:val="Normal"/>
    <w:autoRedefine/>
    <w:uiPriority w:val="39"/>
    <w:unhideWhenUsed/>
    <w:rsid w:val="007D1585"/>
    <w:pPr>
      <w:spacing w:after="100"/>
      <w:ind w:left="440"/>
    </w:pPr>
  </w:style>
  <w:style w:type="paragraph" w:styleId="TOC4">
    <w:name w:val="toc 4"/>
    <w:basedOn w:val="Normal"/>
    <w:next w:val="Normal"/>
    <w:autoRedefine/>
    <w:uiPriority w:val="39"/>
    <w:unhideWhenUsed/>
    <w:rsid w:val="007D1585"/>
    <w:pPr>
      <w:spacing w:after="100"/>
      <w:ind w:left="660"/>
    </w:pPr>
  </w:style>
  <w:style w:type="paragraph" w:styleId="TOC5">
    <w:name w:val="toc 5"/>
    <w:basedOn w:val="Normal"/>
    <w:next w:val="Normal"/>
    <w:autoRedefine/>
    <w:uiPriority w:val="39"/>
    <w:unhideWhenUsed/>
    <w:rsid w:val="007D1585"/>
    <w:pPr>
      <w:spacing w:after="100"/>
      <w:ind w:left="880"/>
    </w:pPr>
  </w:style>
  <w:style w:type="character" w:customStyle="1" w:styleId="st">
    <w:name w:val="st"/>
    <w:rsid w:val="00150806"/>
  </w:style>
  <w:style w:type="paragraph" w:customStyle="1" w:styleId="IEEEAbtract">
    <w:name w:val="IEEE Abtract"/>
    <w:basedOn w:val="Normal"/>
    <w:next w:val="Normal"/>
    <w:link w:val="IEEEAbtractChar"/>
    <w:rsid w:val="00250EDC"/>
    <w:pPr>
      <w:adjustRightInd w:val="0"/>
      <w:snapToGrid w:val="0"/>
      <w:spacing w:after="0" w:line="240" w:lineRule="auto"/>
    </w:pPr>
    <w:rPr>
      <w:rFonts w:eastAsia="SimSun" w:cs="Times New Roman"/>
      <w:b/>
      <w:sz w:val="18"/>
      <w:szCs w:val="24"/>
      <w:lang w:val="en-GB" w:eastAsia="en-GB"/>
    </w:rPr>
  </w:style>
  <w:style w:type="character" w:customStyle="1" w:styleId="IEEEAbtractChar">
    <w:name w:val="IEEE Abtract Char"/>
    <w:link w:val="IEEEAbtract"/>
    <w:rsid w:val="00250EDC"/>
    <w:rPr>
      <w:rFonts w:ascii="Times New Roman" w:eastAsia="SimSun" w:hAnsi="Times New Roman" w:cs="Times New Roman"/>
      <w:b/>
      <w:sz w:val="18"/>
      <w:szCs w:val="24"/>
      <w:lang w:val="en-GB" w:eastAsia="en-GB"/>
    </w:rPr>
  </w:style>
  <w:style w:type="paragraph" w:customStyle="1" w:styleId="TugasAkhir">
    <w:name w:val="Tugas Akhir"/>
    <w:basedOn w:val="Normal"/>
    <w:link w:val="TugasAkhirChar"/>
    <w:qFormat/>
    <w:rsid w:val="00E21125"/>
    <w:rPr>
      <w:lang w:val="en-US"/>
    </w:rPr>
  </w:style>
  <w:style w:type="character" w:customStyle="1" w:styleId="TugasAkhirChar">
    <w:name w:val="Tugas Akhir Char"/>
    <w:basedOn w:val="DefaultParagraphFont"/>
    <w:link w:val="TugasAkhir"/>
    <w:rsid w:val="00E21125"/>
    <w:rPr>
      <w:rFonts w:ascii="Times New Roman" w:hAnsi="Times New Roman"/>
      <w:sz w:val="24"/>
      <w:lang w:val="en-US"/>
    </w:rPr>
  </w:style>
  <w:style w:type="character" w:styleId="FollowedHyperlink">
    <w:name w:val="FollowedHyperlink"/>
    <w:basedOn w:val="DefaultParagraphFont"/>
    <w:uiPriority w:val="99"/>
    <w:semiHidden/>
    <w:unhideWhenUsed/>
    <w:rsid w:val="00CA234F"/>
    <w:rPr>
      <w:color w:val="800080"/>
      <w:u w:val="single"/>
    </w:rPr>
  </w:style>
  <w:style w:type="paragraph" w:customStyle="1" w:styleId="xl67">
    <w:name w:val="xl67"/>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68">
    <w:name w:val="xl6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69">
    <w:name w:val="xl69"/>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0">
    <w:name w:val="xl70"/>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1">
    <w:name w:val="xl71"/>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id-ID"/>
    </w:rPr>
  </w:style>
  <w:style w:type="paragraph" w:customStyle="1" w:styleId="xl72">
    <w:name w:val="xl72"/>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eastAsia="id-ID"/>
    </w:rPr>
  </w:style>
  <w:style w:type="paragraph" w:customStyle="1" w:styleId="xl73">
    <w:name w:val="xl73"/>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4">
    <w:name w:val="xl74"/>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75">
    <w:name w:val="xl75"/>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i/>
      <w:iCs/>
      <w:szCs w:val="24"/>
      <w:lang w:eastAsia="id-ID"/>
    </w:rPr>
  </w:style>
  <w:style w:type="paragraph" w:customStyle="1" w:styleId="xl76">
    <w:name w:val="xl76"/>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7">
    <w:name w:val="xl77"/>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8">
    <w:name w:val="xl7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9">
    <w:name w:val="xl79"/>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styleId="TOC6">
    <w:name w:val="toc 6"/>
    <w:basedOn w:val="Normal"/>
    <w:next w:val="Normal"/>
    <w:autoRedefine/>
    <w:uiPriority w:val="39"/>
    <w:unhideWhenUsed/>
    <w:rsid w:val="00B97101"/>
    <w:pPr>
      <w:spacing w:after="100"/>
      <w:ind w:left="1100"/>
    </w:pPr>
    <w:rPr>
      <w:rFonts w:eastAsiaTheme="minorEastAsia"/>
      <w:lang w:eastAsia="id-ID"/>
    </w:rPr>
  </w:style>
  <w:style w:type="paragraph" w:styleId="TOC7">
    <w:name w:val="toc 7"/>
    <w:basedOn w:val="Normal"/>
    <w:next w:val="Normal"/>
    <w:autoRedefine/>
    <w:uiPriority w:val="39"/>
    <w:unhideWhenUsed/>
    <w:rsid w:val="00B97101"/>
    <w:pPr>
      <w:spacing w:after="100"/>
      <w:ind w:left="1320"/>
    </w:pPr>
    <w:rPr>
      <w:rFonts w:eastAsiaTheme="minorEastAsia"/>
      <w:lang w:eastAsia="id-ID"/>
    </w:rPr>
  </w:style>
  <w:style w:type="paragraph" w:styleId="TOC8">
    <w:name w:val="toc 8"/>
    <w:basedOn w:val="Normal"/>
    <w:next w:val="Normal"/>
    <w:autoRedefine/>
    <w:uiPriority w:val="39"/>
    <w:unhideWhenUsed/>
    <w:rsid w:val="00B97101"/>
    <w:pPr>
      <w:spacing w:after="100"/>
      <w:ind w:left="1540"/>
    </w:pPr>
    <w:rPr>
      <w:rFonts w:eastAsiaTheme="minorEastAsia"/>
      <w:lang w:eastAsia="id-ID"/>
    </w:rPr>
  </w:style>
  <w:style w:type="paragraph" w:styleId="TOC9">
    <w:name w:val="toc 9"/>
    <w:basedOn w:val="Normal"/>
    <w:next w:val="Normal"/>
    <w:autoRedefine/>
    <w:uiPriority w:val="39"/>
    <w:unhideWhenUsed/>
    <w:rsid w:val="00B97101"/>
    <w:pPr>
      <w:spacing w:after="100"/>
      <w:ind w:left="1760"/>
    </w:pPr>
    <w:rPr>
      <w:rFonts w:eastAsiaTheme="minorEastAsia"/>
      <w:lang w:eastAsia="id-ID"/>
    </w:rPr>
  </w:style>
  <w:style w:type="paragraph" w:customStyle="1" w:styleId="IEEEAbstractHeading">
    <w:name w:val="IEEE Abstract Heading"/>
    <w:basedOn w:val="IEEEAbtract"/>
    <w:next w:val="IEEEAbtract"/>
    <w:link w:val="IEEEAbstractHeadingChar"/>
    <w:rsid w:val="005F3986"/>
    <w:rPr>
      <w:i/>
    </w:rPr>
  </w:style>
  <w:style w:type="character" w:customStyle="1" w:styleId="IEEEAbstractHeadingChar">
    <w:name w:val="IEEE Abstract Heading Char"/>
    <w:link w:val="IEEEAbstractHeading"/>
    <w:rsid w:val="005F3986"/>
    <w:rPr>
      <w:rFonts w:ascii="Times New Roman" w:eastAsia="SimSun" w:hAnsi="Times New Roman" w:cs="Times New Roman"/>
      <w:b/>
      <w:i/>
      <w:sz w:val="18"/>
      <w:szCs w:val="24"/>
      <w:lang w:val="en-GB" w:eastAsia="en-GB"/>
    </w:rPr>
  </w:style>
  <w:style w:type="character" w:customStyle="1" w:styleId="NoSpacingChar">
    <w:name w:val="No Spacing Char"/>
    <w:basedOn w:val="DefaultParagraphFont"/>
    <w:link w:val="NoSpacing"/>
    <w:uiPriority w:val="1"/>
    <w:rsid w:val="004F0D22"/>
  </w:style>
  <w:style w:type="paragraph" w:styleId="BodyText2">
    <w:name w:val="Body Text 2"/>
    <w:basedOn w:val="Normal"/>
    <w:link w:val="BodyText2Char"/>
    <w:rsid w:val="00AB2BD6"/>
    <w:pPr>
      <w:spacing w:after="360"/>
    </w:pPr>
    <w:rPr>
      <w:rFonts w:eastAsia="Times New Roman" w:cs="Times New Roman"/>
      <w:szCs w:val="24"/>
      <w:lang w:val="en-US"/>
    </w:rPr>
  </w:style>
  <w:style w:type="character" w:customStyle="1" w:styleId="BodyText2Char">
    <w:name w:val="Body Text 2 Char"/>
    <w:basedOn w:val="DefaultParagraphFont"/>
    <w:link w:val="BodyText2"/>
    <w:rsid w:val="00AB2BD6"/>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F24A6"/>
  </w:style>
  <w:style w:type="paragraph" w:styleId="Revision">
    <w:name w:val="Revision"/>
    <w:hidden/>
    <w:uiPriority w:val="99"/>
    <w:semiHidden/>
    <w:rsid w:val="00332DF9"/>
    <w:pPr>
      <w:spacing w:after="0" w:line="240" w:lineRule="auto"/>
    </w:pPr>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HeadingnonBab">
    <w:name w:val="Heading non Bab"/>
    <w:basedOn w:val="Heading1"/>
    <w:link w:val="HeadingnonBabChar"/>
    <w:qFormat/>
    <w:rsid w:val="009B50F5"/>
    <w:pPr>
      <w:numPr>
        <w:numId w:val="0"/>
      </w:numPr>
    </w:pPr>
  </w:style>
  <w:style w:type="character" w:customStyle="1" w:styleId="HeadingnonBabChar">
    <w:name w:val="Heading non Bab Char"/>
    <w:basedOn w:val="Heading1Char"/>
    <w:link w:val="HeadingnonBab"/>
    <w:rsid w:val="007C6809"/>
    <w:rPr>
      <w:rFonts w:ascii="Times New Roman" w:eastAsia="Times New Roman" w:hAnsi="Times New Roman" w:cs="Times New Roman"/>
      <w:b/>
      <w:bCs/>
      <w:caps/>
      <w:noProof/>
      <w:kern w:val="32"/>
      <w:sz w:val="28"/>
      <w:szCs w:val="32"/>
      <w:lang w:val="x-none" w:eastAsia="x-none"/>
    </w:rPr>
  </w:style>
  <w:style w:type="paragraph" w:styleId="CommentSubject">
    <w:name w:val="annotation subject"/>
    <w:basedOn w:val="CommentText"/>
    <w:next w:val="CommentText"/>
    <w:link w:val="CommentSubjectChar"/>
    <w:uiPriority w:val="99"/>
    <w:semiHidden/>
    <w:unhideWhenUsed/>
    <w:rsid w:val="005E6CD4"/>
    <w:rPr>
      <w:b/>
      <w:bCs/>
    </w:rPr>
  </w:style>
  <w:style w:type="character" w:customStyle="1" w:styleId="CommentSubjectChar">
    <w:name w:val="Comment Subject Char"/>
    <w:basedOn w:val="CommentTextChar"/>
    <w:link w:val="CommentSubject"/>
    <w:uiPriority w:val="99"/>
    <w:semiHidden/>
    <w:rsid w:val="005E6CD4"/>
    <w:rPr>
      <w:rFonts w:ascii="Times New Roman" w:hAnsi="Times New Roman"/>
      <w:b/>
      <w:bCs/>
      <w:sz w:val="20"/>
      <w:szCs w:val="20"/>
    </w:rPr>
  </w:style>
  <w:style w:type="character" w:styleId="UnresolvedMention">
    <w:name w:val="Unresolved Mention"/>
    <w:basedOn w:val="DefaultParagraphFont"/>
    <w:uiPriority w:val="99"/>
    <w:semiHidden/>
    <w:unhideWhenUsed/>
    <w:rsid w:val="00192CE1"/>
    <w:rPr>
      <w:color w:val="605E5C"/>
      <w:shd w:val="clear" w:color="auto" w:fill="E1DFDD"/>
    </w:rPr>
  </w:style>
  <w:style w:type="paragraph" w:styleId="TOCHeading">
    <w:name w:val="TOC Heading"/>
    <w:basedOn w:val="Heading1"/>
    <w:next w:val="Normal"/>
    <w:uiPriority w:val="39"/>
    <w:unhideWhenUsed/>
    <w:qFormat/>
    <w:rsid w:val="00C11638"/>
    <w:pPr>
      <w:keepLines/>
      <w:numPr>
        <w:numId w:val="0"/>
      </w:numPr>
      <w:spacing w:before="240" w:after="0" w:line="259" w:lineRule="auto"/>
      <w:jc w:val="left"/>
      <w:outlineLvl w:val="9"/>
    </w:pPr>
    <w:rPr>
      <w:rFonts w:asciiTheme="majorHAnsi" w:eastAsiaTheme="majorEastAsia" w:hAnsiTheme="majorHAnsi" w:cstheme="majorBidi"/>
      <w:b w:val="0"/>
      <w:bCs w:val="0"/>
      <w:caps w:val="0"/>
      <w:noProof w:val="0"/>
      <w:color w:val="2E74B5" w:themeColor="accent1" w:themeShade="BF"/>
      <w:kern w:val="0"/>
      <w:sz w:val="32"/>
      <w:lang w:val="en-US" w:eastAsia="en-US"/>
    </w:rPr>
  </w:style>
  <w:style w:type="character" w:styleId="IntenseEmphasis">
    <w:name w:val="Intense Emphasis"/>
    <w:basedOn w:val="DefaultParagraphFont"/>
    <w:uiPriority w:val="21"/>
    <w:qFormat/>
    <w:rsid w:val="003738CF"/>
    <w:rPr>
      <w:i/>
      <w:iCs/>
      <w:color w:val="5B9BD5" w:themeColor="accent1"/>
    </w:rPr>
  </w:style>
  <w:style w:type="character" w:styleId="LineNumber">
    <w:name w:val="line number"/>
    <w:basedOn w:val="DefaultParagraphFont"/>
    <w:uiPriority w:val="99"/>
    <w:semiHidden/>
    <w:unhideWhenUsed/>
    <w:rsid w:val="008A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147">
      <w:bodyDiv w:val="1"/>
      <w:marLeft w:val="0"/>
      <w:marRight w:val="0"/>
      <w:marTop w:val="0"/>
      <w:marBottom w:val="0"/>
      <w:divBdr>
        <w:top w:val="none" w:sz="0" w:space="0" w:color="auto"/>
        <w:left w:val="none" w:sz="0" w:space="0" w:color="auto"/>
        <w:bottom w:val="none" w:sz="0" w:space="0" w:color="auto"/>
        <w:right w:val="none" w:sz="0" w:space="0" w:color="auto"/>
      </w:divBdr>
    </w:div>
    <w:div w:id="13238572">
      <w:bodyDiv w:val="1"/>
      <w:marLeft w:val="0"/>
      <w:marRight w:val="0"/>
      <w:marTop w:val="0"/>
      <w:marBottom w:val="0"/>
      <w:divBdr>
        <w:top w:val="none" w:sz="0" w:space="0" w:color="auto"/>
        <w:left w:val="none" w:sz="0" w:space="0" w:color="auto"/>
        <w:bottom w:val="none" w:sz="0" w:space="0" w:color="auto"/>
        <w:right w:val="none" w:sz="0" w:space="0" w:color="auto"/>
      </w:divBdr>
    </w:div>
    <w:div w:id="32658808">
      <w:bodyDiv w:val="1"/>
      <w:marLeft w:val="0"/>
      <w:marRight w:val="0"/>
      <w:marTop w:val="0"/>
      <w:marBottom w:val="0"/>
      <w:divBdr>
        <w:top w:val="none" w:sz="0" w:space="0" w:color="auto"/>
        <w:left w:val="none" w:sz="0" w:space="0" w:color="auto"/>
        <w:bottom w:val="none" w:sz="0" w:space="0" w:color="auto"/>
        <w:right w:val="none" w:sz="0" w:space="0" w:color="auto"/>
      </w:divBdr>
    </w:div>
    <w:div w:id="32845859">
      <w:bodyDiv w:val="1"/>
      <w:marLeft w:val="0"/>
      <w:marRight w:val="0"/>
      <w:marTop w:val="0"/>
      <w:marBottom w:val="0"/>
      <w:divBdr>
        <w:top w:val="none" w:sz="0" w:space="0" w:color="auto"/>
        <w:left w:val="none" w:sz="0" w:space="0" w:color="auto"/>
        <w:bottom w:val="none" w:sz="0" w:space="0" w:color="auto"/>
        <w:right w:val="none" w:sz="0" w:space="0" w:color="auto"/>
      </w:divBdr>
    </w:div>
    <w:div w:id="44766784">
      <w:bodyDiv w:val="1"/>
      <w:marLeft w:val="0"/>
      <w:marRight w:val="0"/>
      <w:marTop w:val="0"/>
      <w:marBottom w:val="0"/>
      <w:divBdr>
        <w:top w:val="none" w:sz="0" w:space="0" w:color="auto"/>
        <w:left w:val="none" w:sz="0" w:space="0" w:color="auto"/>
        <w:bottom w:val="none" w:sz="0" w:space="0" w:color="auto"/>
        <w:right w:val="none" w:sz="0" w:space="0" w:color="auto"/>
      </w:divBdr>
    </w:div>
    <w:div w:id="57873369">
      <w:bodyDiv w:val="1"/>
      <w:marLeft w:val="0"/>
      <w:marRight w:val="0"/>
      <w:marTop w:val="0"/>
      <w:marBottom w:val="0"/>
      <w:divBdr>
        <w:top w:val="none" w:sz="0" w:space="0" w:color="auto"/>
        <w:left w:val="none" w:sz="0" w:space="0" w:color="auto"/>
        <w:bottom w:val="none" w:sz="0" w:space="0" w:color="auto"/>
        <w:right w:val="none" w:sz="0" w:space="0" w:color="auto"/>
      </w:divBdr>
    </w:div>
    <w:div w:id="78017629">
      <w:bodyDiv w:val="1"/>
      <w:marLeft w:val="0"/>
      <w:marRight w:val="0"/>
      <w:marTop w:val="0"/>
      <w:marBottom w:val="0"/>
      <w:divBdr>
        <w:top w:val="none" w:sz="0" w:space="0" w:color="auto"/>
        <w:left w:val="none" w:sz="0" w:space="0" w:color="auto"/>
        <w:bottom w:val="none" w:sz="0" w:space="0" w:color="auto"/>
        <w:right w:val="none" w:sz="0" w:space="0" w:color="auto"/>
      </w:divBdr>
    </w:div>
    <w:div w:id="95566529">
      <w:bodyDiv w:val="1"/>
      <w:marLeft w:val="0"/>
      <w:marRight w:val="0"/>
      <w:marTop w:val="0"/>
      <w:marBottom w:val="0"/>
      <w:divBdr>
        <w:top w:val="none" w:sz="0" w:space="0" w:color="auto"/>
        <w:left w:val="none" w:sz="0" w:space="0" w:color="auto"/>
        <w:bottom w:val="none" w:sz="0" w:space="0" w:color="auto"/>
        <w:right w:val="none" w:sz="0" w:space="0" w:color="auto"/>
      </w:divBdr>
    </w:div>
    <w:div w:id="113450052">
      <w:bodyDiv w:val="1"/>
      <w:marLeft w:val="0"/>
      <w:marRight w:val="0"/>
      <w:marTop w:val="0"/>
      <w:marBottom w:val="0"/>
      <w:divBdr>
        <w:top w:val="none" w:sz="0" w:space="0" w:color="auto"/>
        <w:left w:val="none" w:sz="0" w:space="0" w:color="auto"/>
        <w:bottom w:val="none" w:sz="0" w:space="0" w:color="auto"/>
        <w:right w:val="none" w:sz="0" w:space="0" w:color="auto"/>
      </w:divBdr>
    </w:div>
    <w:div w:id="131489060">
      <w:bodyDiv w:val="1"/>
      <w:marLeft w:val="0"/>
      <w:marRight w:val="0"/>
      <w:marTop w:val="0"/>
      <w:marBottom w:val="0"/>
      <w:divBdr>
        <w:top w:val="none" w:sz="0" w:space="0" w:color="auto"/>
        <w:left w:val="none" w:sz="0" w:space="0" w:color="auto"/>
        <w:bottom w:val="none" w:sz="0" w:space="0" w:color="auto"/>
        <w:right w:val="none" w:sz="0" w:space="0" w:color="auto"/>
      </w:divBdr>
    </w:div>
    <w:div w:id="147291095">
      <w:bodyDiv w:val="1"/>
      <w:marLeft w:val="0"/>
      <w:marRight w:val="0"/>
      <w:marTop w:val="0"/>
      <w:marBottom w:val="0"/>
      <w:divBdr>
        <w:top w:val="none" w:sz="0" w:space="0" w:color="auto"/>
        <w:left w:val="none" w:sz="0" w:space="0" w:color="auto"/>
        <w:bottom w:val="none" w:sz="0" w:space="0" w:color="auto"/>
        <w:right w:val="none" w:sz="0" w:space="0" w:color="auto"/>
      </w:divBdr>
    </w:div>
    <w:div w:id="166676375">
      <w:bodyDiv w:val="1"/>
      <w:marLeft w:val="0"/>
      <w:marRight w:val="0"/>
      <w:marTop w:val="0"/>
      <w:marBottom w:val="0"/>
      <w:divBdr>
        <w:top w:val="none" w:sz="0" w:space="0" w:color="auto"/>
        <w:left w:val="none" w:sz="0" w:space="0" w:color="auto"/>
        <w:bottom w:val="none" w:sz="0" w:space="0" w:color="auto"/>
        <w:right w:val="none" w:sz="0" w:space="0" w:color="auto"/>
      </w:divBdr>
    </w:div>
    <w:div w:id="183133771">
      <w:bodyDiv w:val="1"/>
      <w:marLeft w:val="0"/>
      <w:marRight w:val="0"/>
      <w:marTop w:val="0"/>
      <w:marBottom w:val="0"/>
      <w:divBdr>
        <w:top w:val="none" w:sz="0" w:space="0" w:color="auto"/>
        <w:left w:val="none" w:sz="0" w:space="0" w:color="auto"/>
        <w:bottom w:val="none" w:sz="0" w:space="0" w:color="auto"/>
        <w:right w:val="none" w:sz="0" w:space="0" w:color="auto"/>
      </w:divBdr>
    </w:div>
    <w:div w:id="186410442">
      <w:bodyDiv w:val="1"/>
      <w:marLeft w:val="0"/>
      <w:marRight w:val="0"/>
      <w:marTop w:val="0"/>
      <w:marBottom w:val="0"/>
      <w:divBdr>
        <w:top w:val="none" w:sz="0" w:space="0" w:color="auto"/>
        <w:left w:val="none" w:sz="0" w:space="0" w:color="auto"/>
        <w:bottom w:val="none" w:sz="0" w:space="0" w:color="auto"/>
        <w:right w:val="none" w:sz="0" w:space="0" w:color="auto"/>
      </w:divBdr>
    </w:div>
    <w:div w:id="191575632">
      <w:bodyDiv w:val="1"/>
      <w:marLeft w:val="0"/>
      <w:marRight w:val="0"/>
      <w:marTop w:val="0"/>
      <w:marBottom w:val="0"/>
      <w:divBdr>
        <w:top w:val="none" w:sz="0" w:space="0" w:color="auto"/>
        <w:left w:val="none" w:sz="0" w:space="0" w:color="auto"/>
        <w:bottom w:val="none" w:sz="0" w:space="0" w:color="auto"/>
        <w:right w:val="none" w:sz="0" w:space="0" w:color="auto"/>
      </w:divBdr>
    </w:div>
    <w:div w:id="196739242">
      <w:bodyDiv w:val="1"/>
      <w:marLeft w:val="0"/>
      <w:marRight w:val="0"/>
      <w:marTop w:val="0"/>
      <w:marBottom w:val="0"/>
      <w:divBdr>
        <w:top w:val="none" w:sz="0" w:space="0" w:color="auto"/>
        <w:left w:val="none" w:sz="0" w:space="0" w:color="auto"/>
        <w:bottom w:val="none" w:sz="0" w:space="0" w:color="auto"/>
        <w:right w:val="none" w:sz="0" w:space="0" w:color="auto"/>
      </w:divBdr>
    </w:div>
    <w:div w:id="210240018">
      <w:bodyDiv w:val="1"/>
      <w:marLeft w:val="0"/>
      <w:marRight w:val="0"/>
      <w:marTop w:val="0"/>
      <w:marBottom w:val="0"/>
      <w:divBdr>
        <w:top w:val="none" w:sz="0" w:space="0" w:color="auto"/>
        <w:left w:val="none" w:sz="0" w:space="0" w:color="auto"/>
        <w:bottom w:val="none" w:sz="0" w:space="0" w:color="auto"/>
        <w:right w:val="none" w:sz="0" w:space="0" w:color="auto"/>
      </w:divBdr>
    </w:div>
    <w:div w:id="222571762">
      <w:bodyDiv w:val="1"/>
      <w:marLeft w:val="0"/>
      <w:marRight w:val="0"/>
      <w:marTop w:val="0"/>
      <w:marBottom w:val="0"/>
      <w:divBdr>
        <w:top w:val="none" w:sz="0" w:space="0" w:color="auto"/>
        <w:left w:val="none" w:sz="0" w:space="0" w:color="auto"/>
        <w:bottom w:val="none" w:sz="0" w:space="0" w:color="auto"/>
        <w:right w:val="none" w:sz="0" w:space="0" w:color="auto"/>
      </w:divBdr>
    </w:div>
    <w:div w:id="227964398">
      <w:bodyDiv w:val="1"/>
      <w:marLeft w:val="0"/>
      <w:marRight w:val="0"/>
      <w:marTop w:val="0"/>
      <w:marBottom w:val="0"/>
      <w:divBdr>
        <w:top w:val="none" w:sz="0" w:space="0" w:color="auto"/>
        <w:left w:val="none" w:sz="0" w:space="0" w:color="auto"/>
        <w:bottom w:val="none" w:sz="0" w:space="0" w:color="auto"/>
        <w:right w:val="none" w:sz="0" w:space="0" w:color="auto"/>
      </w:divBdr>
      <w:divsChild>
        <w:div w:id="898054989">
          <w:marLeft w:val="0"/>
          <w:marRight w:val="0"/>
          <w:marTop w:val="0"/>
          <w:marBottom w:val="0"/>
          <w:divBdr>
            <w:top w:val="none" w:sz="0" w:space="0" w:color="auto"/>
            <w:left w:val="none" w:sz="0" w:space="0" w:color="auto"/>
            <w:bottom w:val="none" w:sz="0" w:space="0" w:color="auto"/>
            <w:right w:val="none" w:sz="0" w:space="0" w:color="auto"/>
          </w:divBdr>
          <w:divsChild>
            <w:div w:id="1394422779">
              <w:marLeft w:val="0"/>
              <w:marRight w:val="0"/>
              <w:marTop w:val="0"/>
              <w:marBottom w:val="0"/>
              <w:divBdr>
                <w:top w:val="none" w:sz="0" w:space="0" w:color="auto"/>
                <w:left w:val="none" w:sz="0" w:space="0" w:color="auto"/>
                <w:bottom w:val="none" w:sz="0" w:space="0" w:color="auto"/>
                <w:right w:val="none" w:sz="0" w:space="0" w:color="auto"/>
              </w:divBdr>
              <w:divsChild>
                <w:div w:id="1380975195">
                  <w:marLeft w:val="0"/>
                  <w:marRight w:val="0"/>
                  <w:marTop w:val="0"/>
                  <w:marBottom w:val="0"/>
                  <w:divBdr>
                    <w:top w:val="none" w:sz="0" w:space="0" w:color="auto"/>
                    <w:left w:val="none" w:sz="0" w:space="0" w:color="auto"/>
                    <w:bottom w:val="none" w:sz="0" w:space="0" w:color="auto"/>
                    <w:right w:val="none" w:sz="0" w:space="0" w:color="auto"/>
                  </w:divBdr>
                  <w:divsChild>
                    <w:div w:id="1663898537">
                      <w:marLeft w:val="0"/>
                      <w:marRight w:val="0"/>
                      <w:marTop w:val="0"/>
                      <w:marBottom w:val="0"/>
                      <w:divBdr>
                        <w:top w:val="none" w:sz="0" w:space="0" w:color="auto"/>
                        <w:left w:val="none" w:sz="0" w:space="0" w:color="auto"/>
                        <w:bottom w:val="none" w:sz="0" w:space="0" w:color="auto"/>
                        <w:right w:val="none" w:sz="0" w:space="0" w:color="auto"/>
                      </w:divBdr>
                      <w:divsChild>
                        <w:div w:id="110130116">
                          <w:marLeft w:val="0"/>
                          <w:marRight w:val="0"/>
                          <w:marTop w:val="0"/>
                          <w:marBottom w:val="0"/>
                          <w:divBdr>
                            <w:top w:val="none" w:sz="0" w:space="0" w:color="auto"/>
                            <w:left w:val="none" w:sz="0" w:space="0" w:color="auto"/>
                            <w:bottom w:val="none" w:sz="0" w:space="0" w:color="auto"/>
                            <w:right w:val="none" w:sz="0" w:space="0" w:color="auto"/>
                          </w:divBdr>
                          <w:divsChild>
                            <w:div w:id="90387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683068">
      <w:bodyDiv w:val="1"/>
      <w:marLeft w:val="0"/>
      <w:marRight w:val="0"/>
      <w:marTop w:val="0"/>
      <w:marBottom w:val="0"/>
      <w:divBdr>
        <w:top w:val="none" w:sz="0" w:space="0" w:color="auto"/>
        <w:left w:val="none" w:sz="0" w:space="0" w:color="auto"/>
        <w:bottom w:val="none" w:sz="0" w:space="0" w:color="auto"/>
        <w:right w:val="none" w:sz="0" w:space="0" w:color="auto"/>
      </w:divBdr>
    </w:div>
    <w:div w:id="247541490">
      <w:bodyDiv w:val="1"/>
      <w:marLeft w:val="0"/>
      <w:marRight w:val="0"/>
      <w:marTop w:val="0"/>
      <w:marBottom w:val="0"/>
      <w:divBdr>
        <w:top w:val="none" w:sz="0" w:space="0" w:color="auto"/>
        <w:left w:val="none" w:sz="0" w:space="0" w:color="auto"/>
        <w:bottom w:val="none" w:sz="0" w:space="0" w:color="auto"/>
        <w:right w:val="none" w:sz="0" w:space="0" w:color="auto"/>
      </w:divBdr>
    </w:div>
    <w:div w:id="257715567">
      <w:bodyDiv w:val="1"/>
      <w:marLeft w:val="0"/>
      <w:marRight w:val="0"/>
      <w:marTop w:val="0"/>
      <w:marBottom w:val="0"/>
      <w:divBdr>
        <w:top w:val="none" w:sz="0" w:space="0" w:color="auto"/>
        <w:left w:val="none" w:sz="0" w:space="0" w:color="auto"/>
        <w:bottom w:val="none" w:sz="0" w:space="0" w:color="auto"/>
        <w:right w:val="none" w:sz="0" w:space="0" w:color="auto"/>
      </w:divBdr>
    </w:div>
    <w:div w:id="259610783">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291130580">
      <w:bodyDiv w:val="1"/>
      <w:marLeft w:val="0"/>
      <w:marRight w:val="0"/>
      <w:marTop w:val="0"/>
      <w:marBottom w:val="0"/>
      <w:divBdr>
        <w:top w:val="none" w:sz="0" w:space="0" w:color="auto"/>
        <w:left w:val="none" w:sz="0" w:space="0" w:color="auto"/>
        <w:bottom w:val="none" w:sz="0" w:space="0" w:color="auto"/>
        <w:right w:val="none" w:sz="0" w:space="0" w:color="auto"/>
      </w:divBdr>
    </w:div>
    <w:div w:id="322008339">
      <w:bodyDiv w:val="1"/>
      <w:marLeft w:val="0"/>
      <w:marRight w:val="0"/>
      <w:marTop w:val="0"/>
      <w:marBottom w:val="0"/>
      <w:divBdr>
        <w:top w:val="none" w:sz="0" w:space="0" w:color="auto"/>
        <w:left w:val="none" w:sz="0" w:space="0" w:color="auto"/>
        <w:bottom w:val="none" w:sz="0" w:space="0" w:color="auto"/>
        <w:right w:val="none" w:sz="0" w:space="0" w:color="auto"/>
      </w:divBdr>
    </w:div>
    <w:div w:id="337848057">
      <w:bodyDiv w:val="1"/>
      <w:marLeft w:val="0"/>
      <w:marRight w:val="0"/>
      <w:marTop w:val="0"/>
      <w:marBottom w:val="0"/>
      <w:divBdr>
        <w:top w:val="none" w:sz="0" w:space="0" w:color="auto"/>
        <w:left w:val="none" w:sz="0" w:space="0" w:color="auto"/>
        <w:bottom w:val="none" w:sz="0" w:space="0" w:color="auto"/>
        <w:right w:val="none" w:sz="0" w:space="0" w:color="auto"/>
      </w:divBdr>
    </w:div>
    <w:div w:id="339890440">
      <w:bodyDiv w:val="1"/>
      <w:marLeft w:val="0"/>
      <w:marRight w:val="0"/>
      <w:marTop w:val="0"/>
      <w:marBottom w:val="0"/>
      <w:divBdr>
        <w:top w:val="none" w:sz="0" w:space="0" w:color="auto"/>
        <w:left w:val="none" w:sz="0" w:space="0" w:color="auto"/>
        <w:bottom w:val="none" w:sz="0" w:space="0" w:color="auto"/>
        <w:right w:val="none" w:sz="0" w:space="0" w:color="auto"/>
      </w:divBdr>
    </w:div>
    <w:div w:id="342631914">
      <w:bodyDiv w:val="1"/>
      <w:marLeft w:val="0"/>
      <w:marRight w:val="0"/>
      <w:marTop w:val="0"/>
      <w:marBottom w:val="0"/>
      <w:divBdr>
        <w:top w:val="none" w:sz="0" w:space="0" w:color="auto"/>
        <w:left w:val="none" w:sz="0" w:space="0" w:color="auto"/>
        <w:bottom w:val="none" w:sz="0" w:space="0" w:color="auto"/>
        <w:right w:val="none" w:sz="0" w:space="0" w:color="auto"/>
      </w:divBdr>
    </w:div>
    <w:div w:id="366562391">
      <w:bodyDiv w:val="1"/>
      <w:marLeft w:val="0"/>
      <w:marRight w:val="0"/>
      <w:marTop w:val="0"/>
      <w:marBottom w:val="0"/>
      <w:divBdr>
        <w:top w:val="none" w:sz="0" w:space="0" w:color="auto"/>
        <w:left w:val="none" w:sz="0" w:space="0" w:color="auto"/>
        <w:bottom w:val="none" w:sz="0" w:space="0" w:color="auto"/>
        <w:right w:val="none" w:sz="0" w:space="0" w:color="auto"/>
      </w:divBdr>
    </w:div>
    <w:div w:id="368994162">
      <w:bodyDiv w:val="1"/>
      <w:marLeft w:val="0"/>
      <w:marRight w:val="0"/>
      <w:marTop w:val="0"/>
      <w:marBottom w:val="0"/>
      <w:divBdr>
        <w:top w:val="none" w:sz="0" w:space="0" w:color="auto"/>
        <w:left w:val="none" w:sz="0" w:space="0" w:color="auto"/>
        <w:bottom w:val="none" w:sz="0" w:space="0" w:color="auto"/>
        <w:right w:val="none" w:sz="0" w:space="0" w:color="auto"/>
      </w:divBdr>
    </w:div>
    <w:div w:id="374428751">
      <w:bodyDiv w:val="1"/>
      <w:marLeft w:val="0"/>
      <w:marRight w:val="0"/>
      <w:marTop w:val="0"/>
      <w:marBottom w:val="0"/>
      <w:divBdr>
        <w:top w:val="none" w:sz="0" w:space="0" w:color="auto"/>
        <w:left w:val="none" w:sz="0" w:space="0" w:color="auto"/>
        <w:bottom w:val="none" w:sz="0" w:space="0" w:color="auto"/>
        <w:right w:val="none" w:sz="0" w:space="0" w:color="auto"/>
      </w:divBdr>
    </w:div>
    <w:div w:id="375131749">
      <w:bodyDiv w:val="1"/>
      <w:marLeft w:val="0"/>
      <w:marRight w:val="0"/>
      <w:marTop w:val="0"/>
      <w:marBottom w:val="0"/>
      <w:divBdr>
        <w:top w:val="none" w:sz="0" w:space="0" w:color="auto"/>
        <w:left w:val="none" w:sz="0" w:space="0" w:color="auto"/>
        <w:bottom w:val="none" w:sz="0" w:space="0" w:color="auto"/>
        <w:right w:val="none" w:sz="0" w:space="0" w:color="auto"/>
      </w:divBdr>
    </w:div>
    <w:div w:id="376930253">
      <w:bodyDiv w:val="1"/>
      <w:marLeft w:val="0"/>
      <w:marRight w:val="0"/>
      <w:marTop w:val="0"/>
      <w:marBottom w:val="0"/>
      <w:divBdr>
        <w:top w:val="none" w:sz="0" w:space="0" w:color="auto"/>
        <w:left w:val="none" w:sz="0" w:space="0" w:color="auto"/>
        <w:bottom w:val="none" w:sz="0" w:space="0" w:color="auto"/>
        <w:right w:val="none" w:sz="0" w:space="0" w:color="auto"/>
      </w:divBdr>
    </w:div>
    <w:div w:id="378940558">
      <w:bodyDiv w:val="1"/>
      <w:marLeft w:val="0"/>
      <w:marRight w:val="0"/>
      <w:marTop w:val="0"/>
      <w:marBottom w:val="0"/>
      <w:divBdr>
        <w:top w:val="none" w:sz="0" w:space="0" w:color="auto"/>
        <w:left w:val="none" w:sz="0" w:space="0" w:color="auto"/>
        <w:bottom w:val="none" w:sz="0" w:space="0" w:color="auto"/>
        <w:right w:val="none" w:sz="0" w:space="0" w:color="auto"/>
      </w:divBdr>
    </w:div>
    <w:div w:id="380713512">
      <w:bodyDiv w:val="1"/>
      <w:marLeft w:val="0"/>
      <w:marRight w:val="0"/>
      <w:marTop w:val="0"/>
      <w:marBottom w:val="0"/>
      <w:divBdr>
        <w:top w:val="none" w:sz="0" w:space="0" w:color="auto"/>
        <w:left w:val="none" w:sz="0" w:space="0" w:color="auto"/>
        <w:bottom w:val="none" w:sz="0" w:space="0" w:color="auto"/>
        <w:right w:val="none" w:sz="0" w:space="0" w:color="auto"/>
      </w:divBdr>
    </w:div>
    <w:div w:id="382605056">
      <w:bodyDiv w:val="1"/>
      <w:marLeft w:val="0"/>
      <w:marRight w:val="0"/>
      <w:marTop w:val="0"/>
      <w:marBottom w:val="0"/>
      <w:divBdr>
        <w:top w:val="none" w:sz="0" w:space="0" w:color="auto"/>
        <w:left w:val="none" w:sz="0" w:space="0" w:color="auto"/>
        <w:bottom w:val="none" w:sz="0" w:space="0" w:color="auto"/>
        <w:right w:val="none" w:sz="0" w:space="0" w:color="auto"/>
      </w:divBdr>
    </w:div>
    <w:div w:id="388576441">
      <w:bodyDiv w:val="1"/>
      <w:marLeft w:val="0"/>
      <w:marRight w:val="0"/>
      <w:marTop w:val="0"/>
      <w:marBottom w:val="0"/>
      <w:divBdr>
        <w:top w:val="none" w:sz="0" w:space="0" w:color="auto"/>
        <w:left w:val="none" w:sz="0" w:space="0" w:color="auto"/>
        <w:bottom w:val="none" w:sz="0" w:space="0" w:color="auto"/>
        <w:right w:val="none" w:sz="0" w:space="0" w:color="auto"/>
      </w:divBdr>
    </w:div>
    <w:div w:id="397677561">
      <w:bodyDiv w:val="1"/>
      <w:marLeft w:val="0"/>
      <w:marRight w:val="0"/>
      <w:marTop w:val="0"/>
      <w:marBottom w:val="0"/>
      <w:divBdr>
        <w:top w:val="none" w:sz="0" w:space="0" w:color="auto"/>
        <w:left w:val="none" w:sz="0" w:space="0" w:color="auto"/>
        <w:bottom w:val="none" w:sz="0" w:space="0" w:color="auto"/>
        <w:right w:val="none" w:sz="0" w:space="0" w:color="auto"/>
      </w:divBdr>
    </w:div>
    <w:div w:id="398555632">
      <w:bodyDiv w:val="1"/>
      <w:marLeft w:val="0"/>
      <w:marRight w:val="0"/>
      <w:marTop w:val="0"/>
      <w:marBottom w:val="0"/>
      <w:divBdr>
        <w:top w:val="none" w:sz="0" w:space="0" w:color="auto"/>
        <w:left w:val="none" w:sz="0" w:space="0" w:color="auto"/>
        <w:bottom w:val="none" w:sz="0" w:space="0" w:color="auto"/>
        <w:right w:val="none" w:sz="0" w:space="0" w:color="auto"/>
      </w:divBdr>
    </w:div>
    <w:div w:id="407576714">
      <w:bodyDiv w:val="1"/>
      <w:marLeft w:val="0"/>
      <w:marRight w:val="0"/>
      <w:marTop w:val="0"/>
      <w:marBottom w:val="0"/>
      <w:divBdr>
        <w:top w:val="none" w:sz="0" w:space="0" w:color="auto"/>
        <w:left w:val="none" w:sz="0" w:space="0" w:color="auto"/>
        <w:bottom w:val="none" w:sz="0" w:space="0" w:color="auto"/>
        <w:right w:val="none" w:sz="0" w:space="0" w:color="auto"/>
      </w:divBdr>
    </w:div>
    <w:div w:id="414519697">
      <w:bodyDiv w:val="1"/>
      <w:marLeft w:val="0"/>
      <w:marRight w:val="0"/>
      <w:marTop w:val="0"/>
      <w:marBottom w:val="0"/>
      <w:divBdr>
        <w:top w:val="none" w:sz="0" w:space="0" w:color="auto"/>
        <w:left w:val="none" w:sz="0" w:space="0" w:color="auto"/>
        <w:bottom w:val="none" w:sz="0" w:space="0" w:color="auto"/>
        <w:right w:val="none" w:sz="0" w:space="0" w:color="auto"/>
      </w:divBdr>
    </w:div>
    <w:div w:id="416100415">
      <w:bodyDiv w:val="1"/>
      <w:marLeft w:val="0"/>
      <w:marRight w:val="0"/>
      <w:marTop w:val="0"/>
      <w:marBottom w:val="0"/>
      <w:divBdr>
        <w:top w:val="none" w:sz="0" w:space="0" w:color="auto"/>
        <w:left w:val="none" w:sz="0" w:space="0" w:color="auto"/>
        <w:bottom w:val="none" w:sz="0" w:space="0" w:color="auto"/>
        <w:right w:val="none" w:sz="0" w:space="0" w:color="auto"/>
      </w:divBdr>
    </w:div>
    <w:div w:id="432095821">
      <w:bodyDiv w:val="1"/>
      <w:marLeft w:val="0"/>
      <w:marRight w:val="0"/>
      <w:marTop w:val="0"/>
      <w:marBottom w:val="0"/>
      <w:divBdr>
        <w:top w:val="none" w:sz="0" w:space="0" w:color="auto"/>
        <w:left w:val="none" w:sz="0" w:space="0" w:color="auto"/>
        <w:bottom w:val="none" w:sz="0" w:space="0" w:color="auto"/>
        <w:right w:val="none" w:sz="0" w:space="0" w:color="auto"/>
      </w:divBdr>
    </w:div>
    <w:div w:id="441262156">
      <w:bodyDiv w:val="1"/>
      <w:marLeft w:val="0"/>
      <w:marRight w:val="0"/>
      <w:marTop w:val="0"/>
      <w:marBottom w:val="0"/>
      <w:divBdr>
        <w:top w:val="none" w:sz="0" w:space="0" w:color="auto"/>
        <w:left w:val="none" w:sz="0" w:space="0" w:color="auto"/>
        <w:bottom w:val="none" w:sz="0" w:space="0" w:color="auto"/>
        <w:right w:val="none" w:sz="0" w:space="0" w:color="auto"/>
      </w:divBdr>
    </w:div>
    <w:div w:id="456875794">
      <w:bodyDiv w:val="1"/>
      <w:marLeft w:val="0"/>
      <w:marRight w:val="0"/>
      <w:marTop w:val="0"/>
      <w:marBottom w:val="0"/>
      <w:divBdr>
        <w:top w:val="none" w:sz="0" w:space="0" w:color="auto"/>
        <w:left w:val="none" w:sz="0" w:space="0" w:color="auto"/>
        <w:bottom w:val="none" w:sz="0" w:space="0" w:color="auto"/>
        <w:right w:val="none" w:sz="0" w:space="0" w:color="auto"/>
      </w:divBdr>
    </w:div>
    <w:div w:id="458378770">
      <w:bodyDiv w:val="1"/>
      <w:marLeft w:val="0"/>
      <w:marRight w:val="0"/>
      <w:marTop w:val="0"/>
      <w:marBottom w:val="0"/>
      <w:divBdr>
        <w:top w:val="none" w:sz="0" w:space="0" w:color="auto"/>
        <w:left w:val="none" w:sz="0" w:space="0" w:color="auto"/>
        <w:bottom w:val="none" w:sz="0" w:space="0" w:color="auto"/>
        <w:right w:val="none" w:sz="0" w:space="0" w:color="auto"/>
      </w:divBdr>
    </w:div>
    <w:div w:id="458845544">
      <w:bodyDiv w:val="1"/>
      <w:marLeft w:val="0"/>
      <w:marRight w:val="0"/>
      <w:marTop w:val="0"/>
      <w:marBottom w:val="0"/>
      <w:divBdr>
        <w:top w:val="none" w:sz="0" w:space="0" w:color="auto"/>
        <w:left w:val="none" w:sz="0" w:space="0" w:color="auto"/>
        <w:bottom w:val="none" w:sz="0" w:space="0" w:color="auto"/>
        <w:right w:val="none" w:sz="0" w:space="0" w:color="auto"/>
      </w:divBdr>
    </w:div>
    <w:div w:id="490104038">
      <w:bodyDiv w:val="1"/>
      <w:marLeft w:val="0"/>
      <w:marRight w:val="0"/>
      <w:marTop w:val="0"/>
      <w:marBottom w:val="0"/>
      <w:divBdr>
        <w:top w:val="none" w:sz="0" w:space="0" w:color="auto"/>
        <w:left w:val="none" w:sz="0" w:space="0" w:color="auto"/>
        <w:bottom w:val="none" w:sz="0" w:space="0" w:color="auto"/>
        <w:right w:val="none" w:sz="0" w:space="0" w:color="auto"/>
      </w:divBdr>
    </w:div>
    <w:div w:id="493836822">
      <w:bodyDiv w:val="1"/>
      <w:marLeft w:val="0"/>
      <w:marRight w:val="0"/>
      <w:marTop w:val="0"/>
      <w:marBottom w:val="0"/>
      <w:divBdr>
        <w:top w:val="none" w:sz="0" w:space="0" w:color="auto"/>
        <w:left w:val="none" w:sz="0" w:space="0" w:color="auto"/>
        <w:bottom w:val="none" w:sz="0" w:space="0" w:color="auto"/>
        <w:right w:val="none" w:sz="0" w:space="0" w:color="auto"/>
      </w:divBdr>
    </w:div>
    <w:div w:id="505902991">
      <w:bodyDiv w:val="1"/>
      <w:marLeft w:val="0"/>
      <w:marRight w:val="0"/>
      <w:marTop w:val="0"/>
      <w:marBottom w:val="0"/>
      <w:divBdr>
        <w:top w:val="none" w:sz="0" w:space="0" w:color="auto"/>
        <w:left w:val="none" w:sz="0" w:space="0" w:color="auto"/>
        <w:bottom w:val="none" w:sz="0" w:space="0" w:color="auto"/>
        <w:right w:val="none" w:sz="0" w:space="0" w:color="auto"/>
      </w:divBdr>
    </w:div>
    <w:div w:id="512649436">
      <w:bodyDiv w:val="1"/>
      <w:marLeft w:val="0"/>
      <w:marRight w:val="0"/>
      <w:marTop w:val="0"/>
      <w:marBottom w:val="0"/>
      <w:divBdr>
        <w:top w:val="none" w:sz="0" w:space="0" w:color="auto"/>
        <w:left w:val="none" w:sz="0" w:space="0" w:color="auto"/>
        <w:bottom w:val="none" w:sz="0" w:space="0" w:color="auto"/>
        <w:right w:val="none" w:sz="0" w:space="0" w:color="auto"/>
      </w:divBdr>
    </w:div>
    <w:div w:id="514727994">
      <w:bodyDiv w:val="1"/>
      <w:marLeft w:val="0"/>
      <w:marRight w:val="0"/>
      <w:marTop w:val="0"/>
      <w:marBottom w:val="0"/>
      <w:divBdr>
        <w:top w:val="none" w:sz="0" w:space="0" w:color="auto"/>
        <w:left w:val="none" w:sz="0" w:space="0" w:color="auto"/>
        <w:bottom w:val="none" w:sz="0" w:space="0" w:color="auto"/>
        <w:right w:val="none" w:sz="0" w:space="0" w:color="auto"/>
      </w:divBdr>
    </w:div>
    <w:div w:id="561644038">
      <w:bodyDiv w:val="1"/>
      <w:marLeft w:val="0"/>
      <w:marRight w:val="0"/>
      <w:marTop w:val="0"/>
      <w:marBottom w:val="0"/>
      <w:divBdr>
        <w:top w:val="none" w:sz="0" w:space="0" w:color="auto"/>
        <w:left w:val="none" w:sz="0" w:space="0" w:color="auto"/>
        <w:bottom w:val="none" w:sz="0" w:space="0" w:color="auto"/>
        <w:right w:val="none" w:sz="0" w:space="0" w:color="auto"/>
      </w:divBdr>
    </w:div>
    <w:div w:id="582569820">
      <w:bodyDiv w:val="1"/>
      <w:marLeft w:val="0"/>
      <w:marRight w:val="0"/>
      <w:marTop w:val="0"/>
      <w:marBottom w:val="0"/>
      <w:divBdr>
        <w:top w:val="none" w:sz="0" w:space="0" w:color="auto"/>
        <w:left w:val="none" w:sz="0" w:space="0" w:color="auto"/>
        <w:bottom w:val="none" w:sz="0" w:space="0" w:color="auto"/>
        <w:right w:val="none" w:sz="0" w:space="0" w:color="auto"/>
      </w:divBdr>
      <w:divsChild>
        <w:div w:id="734281069">
          <w:marLeft w:val="0"/>
          <w:marRight w:val="0"/>
          <w:marTop w:val="0"/>
          <w:marBottom w:val="0"/>
          <w:divBdr>
            <w:top w:val="none" w:sz="0" w:space="0" w:color="auto"/>
            <w:left w:val="none" w:sz="0" w:space="0" w:color="auto"/>
            <w:bottom w:val="none" w:sz="0" w:space="0" w:color="auto"/>
            <w:right w:val="none" w:sz="0" w:space="0" w:color="auto"/>
          </w:divBdr>
          <w:divsChild>
            <w:div w:id="1085346285">
              <w:marLeft w:val="0"/>
              <w:marRight w:val="0"/>
              <w:marTop w:val="0"/>
              <w:marBottom w:val="0"/>
              <w:divBdr>
                <w:top w:val="none" w:sz="0" w:space="0" w:color="auto"/>
                <w:left w:val="none" w:sz="0" w:space="0" w:color="auto"/>
                <w:bottom w:val="none" w:sz="0" w:space="0" w:color="auto"/>
                <w:right w:val="none" w:sz="0" w:space="0" w:color="auto"/>
              </w:divBdr>
              <w:divsChild>
                <w:div w:id="1816794826">
                  <w:marLeft w:val="0"/>
                  <w:marRight w:val="0"/>
                  <w:marTop w:val="0"/>
                  <w:marBottom w:val="0"/>
                  <w:divBdr>
                    <w:top w:val="none" w:sz="0" w:space="0" w:color="auto"/>
                    <w:left w:val="none" w:sz="0" w:space="0" w:color="auto"/>
                    <w:bottom w:val="none" w:sz="0" w:space="0" w:color="auto"/>
                    <w:right w:val="none" w:sz="0" w:space="0" w:color="auto"/>
                  </w:divBdr>
                  <w:divsChild>
                    <w:div w:id="1371419574">
                      <w:marLeft w:val="0"/>
                      <w:marRight w:val="0"/>
                      <w:marTop w:val="0"/>
                      <w:marBottom w:val="0"/>
                      <w:divBdr>
                        <w:top w:val="none" w:sz="0" w:space="0" w:color="auto"/>
                        <w:left w:val="none" w:sz="0" w:space="0" w:color="auto"/>
                        <w:bottom w:val="none" w:sz="0" w:space="0" w:color="auto"/>
                        <w:right w:val="none" w:sz="0" w:space="0" w:color="auto"/>
                      </w:divBdr>
                      <w:divsChild>
                        <w:div w:id="1541014050">
                          <w:marLeft w:val="0"/>
                          <w:marRight w:val="0"/>
                          <w:marTop w:val="0"/>
                          <w:marBottom w:val="0"/>
                          <w:divBdr>
                            <w:top w:val="none" w:sz="0" w:space="0" w:color="auto"/>
                            <w:left w:val="none" w:sz="0" w:space="0" w:color="auto"/>
                            <w:bottom w:val="none" w:sz="0" w:space="0" w:color="auto"/>
                            <w:right w:val="none" w:sz="0" w:space="0" w:color="auto"/>
                          </w:divBdr>
                          <w:divsChild>
                            <w:div w:id="421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098099">
      <w:bodyDiv w:val="1"/>
      <w:marLeft w:val="0"/>
      <w:marRight w:val="0"/>
      <w:marTop w:val="0"/>
      <w:marBottom w:val="0"/>
      <w:divBdr>
        <w:top w:val="none" w:sz="0" w:space="0" w:color="auto"/>
        <w:left w:val="none" w:sz="0" w:space="0" w:color="auto"/>
        <w:bottom w:val="none" w:sz="0" w:space="0" w:color="auto"/>
        <w:right w:val="none" w:sz="0" w:space="0" w:color="auto"/>
      </w:divBdr>
    </w:div>
    <w:div w:id="612980534">
      <w:bodyDiv w:val="1"/>
      <w:marLeft w:val="0"/>
      <w:marRight w:val="0"/>
      <w:marTop w:val="0"/>
      <w:marBottom w:val="0"/>
      <w:divBdr>
        <w:top w:val="none" w:sz="0" w:space="0" w:color="auto"/>
        <w:left w:val="none" w:sz="0" w:space="0" w:color="auto"/>
        <w:bottom w:val="none" w:sz="0" w:space="0" w:color="auto"/>
        <w:right w:val="none" w:sz="0" w:space="0" w:color="auto"/>
      </w:divBdr>
      <w:divsChild>
        <w:div w:id="369838303">
          <w:marLeft w:val="0"/>
          <w:marRight w:val="0"/>
          <w:marTop w:val="0"/>
          <w:marBottom w:val="0"/>
          <w:divBdr>
            <w:top w:val="none" w:sz="0" w:space="0" w:color="auto"/>
            <w:left w:val="none" w:sz="0" w:space="0" w:color="auto"/>
            <w:bottom w:val="none" w:sz="0" w:space="0" w:color="auto"/>
            <w:right w:val="none" w:sz="0" w:space="0" w:color="auto"/>
          </w:divBdr>
          <w:divsChild>
            <w:div w:id="1955135522">
              <w:marLeft w:val="0"/>
              <w:marRight w:val="0"/>
              <w:marTop w:val="0"/>
              <w:marBottom w:val="0"/>
              <w:divBdr>
                <w:top w:val="none" w:sz="0" w:space="0" w:color="auto"/>
                <w:left w:val="none" w:sz="0" w:space="0" w:color="auto"/>
                <w:bottom w:val="none" w:sz="0" w:space="0" w:color="auto"/>
                <w:right w:val="none" w:sz="0" w:space="0" w:color="auto"/>
              </w:divBdr>
              <w:divsChild>
                <w:div w:id="2096785028">
                  <w:marLeft w:val="0"/>
                  <w:marRight w:val="0"/>
                  <w:marTop w:val="0"/>
                  <w:marBottom w:val="0"/>
                  <w:divBdr>
                    <w:top w:val="none" w:sz="0" w:space="0" w:color="auto"/>
                    <w:left w:val="none" w:sz="0" w:space="0" w:color="auto"/>
                    <w:bottom w:val="none" w:sz="0" w:space="0" w:color="auto"/>
                    <w:right w:val="none" w:sz="0" w:space="0" w:color="auto"/>
                  </w:divBdr>
                  <w:divsChild>
                    <w:div w:id="2142723702">
                      <w:marLeft w:val="0"/>
                      <w:marRight w:val="0"/>
                      <w:marTop w:val="0"/>
                      <w:marBottom w:val="0"/>
                      <w:divBdr>
                        <w:top w:val="none" w:sz="0" w:space="0" w:color="auto"/>
                        <w:left w:val="none" w:sz="0" w:space="0" w:color="auto"/>
                        <w:bottom w:val="none" w:sz="0" w:space="0" w:color="auto"/>
                        <w:right w:val="none" w:sz="0" w:space="0" w:color="auto"/>
                      </w:divBdr>
                      <w:divsChild>
                        <w:div w:id="1131943761">
                          <w:marLeft w:val="0"/>
                          <w:marRight w:val="0"/>
                          <w:marTop w:val="0"/>
                          <w:marBottom w:val="0"/>
                          <w:divBdr>
                            <w:top w:val="none" w:sz="0" w:space="0" w:color="auto"/>
                            <w:left w:val="none" w:sz="0" w:space="0" w:color="auto"/>
                            <w:bottom w:val="none" w:sz="0" w:space="0" w:color="auto"/>
                            <w:right w:val="none" w:sz="0" w:space="0" w:color="auto"/>
                          </w:divBdr>
                          <w:divsChild>
                            <w:div w:id="4202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489939">
      <w:bodyDiv w:val="1"/>
      <w:marLeft w:val="0"/>
      <w:marRight w:val="0"/>
      <w:marTop w:val="0"/>
      <w:marBottom w:val="0"/>
      <w:divBdr>
        <w:top w:val="none" w:sz="0" w:space="0" w:color="auto"/>
        <w:left w:val="none" w:sz="0" w:space="0" w:color="auto"/>
        <w:bottom w:val="none" w:sz="0" w:space="0" w:color="auto"/>
        <w:right w:val="none" w:sz="0" w:space="0" w:color="auto"/>
      </w:divBdr>
    </w:div>
    <w:div w:id="619604295">
      <w:bodyDiv w:val="1"/>
      <w:marLeft w:val="0"/>
      <w:marRight w:val="0"/>
      <w:marTop w:val="0"/>
      <w:marBottom w:val="0"/>
      <w:divBdr>
        <w:top w:val="none" w:sz="0" w:space="0" w:color="auto"/>
        <w:left w:val="none" w:sz="0" w:space="0" w:color="auto"/>
        <w:bottom w:val="none" w:sz="0" w:space="0" w:color="auto"/>
        <w:right w:val="none" w:sz="0" w:space="0" w:color="auto"/>
      </w:divBdr>
    </w:div>
    <w:div w:id="622074786">
      <w:bodyDiv w:val="1"/>
      <w:marLeft w:val="0"/>
      <w:marRight w:val="0"/>
      <w:marTop w:val="0"/>
      <w:marBottom w:val="0"/>
      <w:divBdr>
        <w:top w:val="none" w:sz="0" w:space="0" w:color="auto"/>
        <w:left w:val="none" w:sz="0" w:space="0" w:color="auto"/>
        <w:bottom w:val="none" w:sz="0" w:space="0" w:color="auto"/>
        <w:right w:val="none" w:sz="0" w:space="0" w:color="auto"/>
      </w:divBdr>
    </w:div>
    <w:div w:id="634457419">
      <w:bodyDiv w:val="1"/>
      <w:marLeft w:val="0"/>
      <w:marRight w:val="0"/>
      <w:marTop w:val="0"/>
      <w:marBottom w:val="0"/>
      <w:divBdr>
        <w:top w:val="none" w:sz="0" w:space="0" w:color="auto"/>
        <w:left w:val="none" w:sz="0" w:space="0" w:color="auto"/>
        <w:bottom w:val="none" w:sz="0" w:space="0" w:color="auto"/>
        <w:right w:val="none" w:sz="0" w:space="0" w:color="auto"/>
      </w:divBdr>
    </w:div>
    <w:div w:id="642538349">
      <w:bodyDiv w:val="1"/>
      <w:marLeft w:val="0"/>
      <w:marRight w:val="0"/>
      <w:marTop w:val="0"/>
      <w:marBottom w:val="0"/>
      <w:divBdr>
        <w:top w:val="none" w:sz="0" w:space="0" w:color="auto"/>
        <w:left w:val="none" w:sz="0" w:space="0" w:color="auto"/>
        <w:bottom w:val="none" w:sz="0" w:space="0" w:color="auto"/>
        <w:right w:val="none" w:sz="0" w:space="0" w:color="auto"/>
      </w:divBdr>
    </w:div>
    <w:div w:id="648904627">
      <w:bodyDiv w:val="1"/>
      <w:marLeft w:val="0"/>
      <w:marRight w:val="0"/>
      <w:marTop w:val="0"/>
      <w:marBottom w:val="0"/>
      <w:divBdr>
        <w:top w:val="none" w:sz="0" w:space="0" w:color="auto"/>
        <w:left w:val="none" w:sz="0" w:space="0" w:color="auto"/>
        <w:bottom w:val="none" w:sz="0" w:space="0" w:color="auto"/>
        <w:right w:val="none" w:sz="0" w:space="0" w:color="auto"/>
      </w:divBdr>
    </w:div>
    <w:div w:id="652565162">
      <w:bodyDiv w:val="1"/>
      <w:marLeft w:val="0"/>
      <w:marRight w:val="0"/>
      <w:marTop w:val="0"/>
      <w:marBottom w:val="0"/>
      <w:divBdr>
        <w:top w:val="none" w:sz="0" w:space="0" w:color="auto"/>
        <w:left w:val="none" w:sz="0" w:space="0" w:color="auto"/>
        <w:bottom w:val="none" w:sz="0" w:space="0" w:color="auto"/>
        <w:right w:val="none" w:sz="0" w:space="0" w:color="auto"/>
      </w:divBdr>
    </w:div>
    <w:div w:id="663775685">
      <w:bodyDiv w:val="1"/>
      <w:marLeft w:val="0"/>
      <w:marRight w:val="0"/>
      <w:marTop w:val="0"/>
      <w:marBottom w:val="0"/>
      <w:divBdr>
        <w:top w:val="none" w:sz="0" w:space="0" w:color="auto"/>
        <w:left w:val="none" w:sz="0" w:space="0" w:color="auto"/>
        <w:bottom w:val="none" w:sz="0" w:space="0" w:color="auto"/>
        <w:right w:val="none" w:sz="0" w:space="0" w:color="auto"/>
      </w:divBdr>
      <w:divsChild>
        <w:div w:id="174416787">
          <w:marLeft w:val="0"/>
          <w:marRight w:val="0"/>
          <w:marTop w:val="0"/>
          <w:marBottom w:val="0"/>
          <w:divBdr>
            <w:top w:val="none" w:sz="0" w:space="0" w:color="auto"/>
            <w:left w:val="none" w:sz="0" w:space="0" w:color="auto"/>
            <w:bottom w:val="none" w:sz="0" w:space="0" w:color="auto"/>
            <w:right w:val="none" w:sz="0" w:space="0" w:color="auto"/>
          </w:divBdr>
          <w:divsChild>
            <w:div w:id="1893348302">
              <w:marLeft w:val="0"/>
              <w:marRight w:val="0"/>
              <w:marTop w:val="0"/>
              <w:marBottom w:val="0"/>
              <w:divBdr>
                <w:top w:val="none" w:sz="0" w:space="0" w:color="auto"/>
                <w:left w:val="none" w:sz="0" w:space="0" w:color="auto"/>
                <w:bottom w:val="none" w:sz="0" w:space="0" w:color="auto"/>
                <w:right w:val="none" w:sz="0" w:space="0" w:color="auto"/>
              </w:divBdr>
              <w:divsChild>
                <w:div w:id="589509365">
                  <w:marLeft w:val="0"/>
                  <w:marRight w:val="0"/>
                  <w:marTop w:val="0"/>
                  <w:marBottom w:val="0"/>
                  <w:divBdr>
                    <w:top w:val="none" w:sz="0" w:space="0" w:color="auto"/>
                    <w:left w:val="none" w:sz="0" w:space="0" w:color="auto"/>
                    <w:bottom w:val="none" w:sz="0" w:space="0" w:color="auto"/>
                    <w:right w:val="none" w:sz="0" w:space="0" w:color="auto"/>
                  </w:divBdr>
                  <w:divsChild>
                    <w:div w:id="2074691456">
                      <w:marLeft w:val="0"/>
                      <w:marRight w:val="0"/>
                      <w:marTop w:val="0"/>
                      <w:marBottom w:val="0"/>
                      <w:divBdr>
                        <w:top w:val="none" w:sz="0" w:space="0" w:color="auto"/>
                        <w:left w:val="none" w:sz="0" w:space="0" w:color="auto"/>
                        <w:bottom w:val="none" w:sz="0" w:space="0" w:color="auto"/>
                        <w:right w:val="none" w:sz="0" w:space="0" w:color="auto"/>
                      </w:divBdr>
                      <w:divsChild>
                        <w:div w:id="1208957646">
                          <w:marLeft w:val="0"/>
                          <w:marRight w:val="0"/>
                          <w:marTop w:val="0"/>
                          <w:marBottom w:val="0"/>
                          <w:divBdr>
                            <w:top w:val="none" w:sz="0" w:space="0" w:color="auto"/>
                            <w:left w:val="none" w:sz="0" w:space="0" w:color="auto"/>
                            <w:bottom w:val="none" w:sz="0" w:space="0" w:color="auto"/>
                            <w:right w:val="none" w:sz="0" w:space="0" w:color="auto"/>
                          </w:divBdr>
                          <w:divsChild>
                            <w:div w:id="17713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157164">
      <w:bodyDiv w:val="1"/>
      <w:marLeft w:val="0"/>
      <w:marRight w:val="0"/>
      <w:marTop w:val="0"/>
      <w:marBottom w:val="0"/>
      <w:divBdr>
        <w:top w:val="none" w:sz="0" w:space="0" w:color="auto"/>
        <w:left w:val="none" w:sz="0" w:space="0" w:color="auto"/>
        <w:bottom w:val="none" w:sz="0" w:space="0" w:color="auto"/>
        <w:right w:val="none" w:sz="0" w:space="0" w:color="auto"/>
      </w:divBdr>
    </w:div>
    <w:div w:id="698699246">
      <w:bodyDiv w:val="1"/>
      <w:marLeft w:val="0"/>
      <w:marRight w:val="0"/>
      <w:marTop w:val="0"/>
      <w:marBottom w:val="0"/>
      <w:divBdr>
        <w:top w:val="none" w:sz="0" w:space="0" w:color="auto"/>
        <w:left w:val="none" w:sz="0" w:space="0" w:color="auto"/>
        <w:bottom w:val="none" w:sz="0" w:space="0" w:color="auto"/>
        <w:right w:val="none" w:sz="0" w:space="0" w:color="auto"/>
      </w:divBdr>
    </w:div>
    <w:div w:id="698894656">
      <w:bodyDiv w:val="1"/>
      <w:marLeft w:val="0"/>
      <w:marRight w:val="0"/>
      <w:marTop w:val="0"/>
      <w:marBottom w:val="0"/>
      <w:divBdr>
        <w:top w:val="none" w:sz="0" w:space="0" w:color="auto"/>
        <w:left w:val="none" w:sz="0" w:space="0" w:color="auto"/>
        <w:bottom w:val="none" w:sz="0" w:space="0" w:color="auto"/>
        <w:right w:val="none" w:sz="0" w:space="0" w:color="auto"/>
      </w:divBdr>
      <w:divsChild>
        <w:div w:id="1791632824">
          <w:marLeft w:val="0"/>
          <w:marRight w:val="0"/>
          <w:marTop w:val="0"/>
          <w:marBottom w:val="0"/>
          <w:divBdr>
            <w:top w:val="none" w:sz="0" w:space="0" w:color="auto"/>
            <w:left w:val="none" w:sz="0" w:space="0" w:color="auto"/>
            <w:bottom w:val="none" w:sz="0" w:space="0" w:color="auto"/>
            <w:right w:val="none" w:sz="0" w:space="0" w:color="auto"/>
          </w:divBdr>
          <w:divsChild>
            <w:div w:id="952830529">
              <w:marLeft w:val="0"/>
              <w:marRight w:val="0"/>
              <w:marTop w:val="0"/>
              <w:marBottom w:val="0"/>
              <w:divBdr>
                <w:top w:val="none" w:sz="0" w:space="0" w:color="auto"/>
                <w:left w:val="none" w:sz="0" w:space="0" w:color="auto"/>
                <w:bottom w:val="none" w:sz="0" w:space="0" w:color="auto"/>
                <w:right w:val="none" w:sz="0" w:space="0" w:color="auto"/>
              </w:divBdr>
              <w:divsChild>
                <w:div w:id="1131292002">
                  <w:marLeft w:val="0"/>
                  <w:marRight w:val="0"/>
                  <w:marTop w:val="0"/>
                  <w:marBottom w:val="0"/>
                  <w:divBdr>
                    <w:top w:val="none" w:sz="0" w:space="0" w:color="auto"/>
                    <w:left w:val="none" w:sz="0" w:space="0" w:color="auto"/>
                    <w:bottom w:val="none" w:sz="0" w:space="0" w:color="auto"/>
                    <w:right w:val="none" w:sz="0" w:space="0" w:color="auto"/>
                  </w:divBdr>
                  <w:divsChild>
                    <w:div w:id="468011358">
                      <w:marLeft w:val="0"/>
                      <w:marRight w:val="0"/>
                      <w:marTop w:val="0"/>
                      <w:marBottom w:val="0"/>
                      <w:divBdr>
                        <w:top w:val="none" w:sz="0" w:space="0" w:color="auto"/>
                        <w:left w:val="none" w:sz="0" w:space="0" w:color="auto"/>
                        <w:bottom w:val="none" w:sz="0" w:space="0" w:color="auto"/>
                        <w:right w:val="none" w:sz="0" w:space="0" w:color="auto"/>
                      </w:divBdr>
                      <w:divsChild>
                        <w:div w:id="2045205808">
                          <w:marLeft w:val="0"/>
                          <w:marRight w:val="0"/>
                          <w:marTop w:val="0"/>
                          <w:marBottom w:val="0"/>
                          <w:divBdr>
                            <w:top w:val="none" w:sz="0" w:space="0" w:color="auto"/>
                            <w:left w:val="none" w:sz="0" w:space="0" w:color="auto"/>
                            <w:bottom w:val="none" w:sz="0" w:space="0" w:color="auto"/>
                            <w:right w:val="none" w:sz="0" w:space="0" w:color="auto"/>
                          </w:divBdr>
                          <w:divsChild>
                            <w:div w:id="11375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678245">
      <w:bodyDiv w:val="1"/>
      <w:marLeft w:val="0"/>
      <w:marRight w:val="0"/>
      <w:marTop w:val="0"/>
      <w:marBottom w:val="0"/>
      <w:divBdr>
        <w:top w:val="none" w:sz="0" w:space="0" w:color="auto"/>
        <w:left w:val="none" w:sz="0" w:space="0" w:color="auto"/>
        <w:bottom w:val="none" w:sz="0" w:space="0" w:color="auto"/>
        <w:right w:val="none" w:sz="0" w:space="0" w:color="auto"/>
      </w:divBdr>
    </w:div>
    <w:div w:id="706834922">
      <w:bodyDiv w:val="1"/>
      <w:marLeft w:val="0"/>
      <w:marRight w:val="0"/>
      <w:marTop w:val="0"/>
      <w:marBottom w:val="0"/>
      <w:divBdr>
        <w:top w:val="none" w:sz="0" w:space="0" w:color="auto"/>
        <w:left w:val="none" w:sz="0" w:space="0" w:color="auto"/>
        <w:bottom w:val="none" w:sz="0" w:space="0" w:color="auto"/>
        <w:right w:val="none" w:sz="0" w:space="0" w:color="auto"/>
      </w:divBdr>
    </w:div>
    <w:div w:id="729116232">
      <w:bodyDiv w:val="1"/>
      <w:marLeft w:val="0"/>
      <w:marRight w:val="0"/>
      <w:marTop w:val="0"/>
      <w:marBottom w:val="0"/>
      <w:divBdr>
        <w:top w:val="none" w:sz="0" w:space="0" w:color="auto"/>
        <w:left w:val="none" w:sz="0" w:space="0" w:color="auto"/>
        <w:bottom w:val="none" w:sz="0" w:space="0" w:color="auto"/>
        <w:right w:val="none" w:sz="0" w:space="0" w:color="auto"/>
      </w:divBdr>
    </w:div>
    <w:div w:id="742146242">
      <w:bodyDiv w:val="1"/>
      <w:marLeft w:val="0"/>
      <w:marRight w:val="0"/>
      <w:marTop w:val="0"/>
      <w:marBottom w:val="0"/>
      <w:divBdr>
        <w:top w:val="none" w:sz="0" w:space="0" w:color="auto"/>
        <w:left w:val="none" w:sz="0" w:space="0" w:color="auto"/>
        <w:bottom w:val="none" w:sz="0" w:space="0" w:color="auto"/>
        <w:right w:val="none" w:sz="0" w:space="0" w:color="auto"/>
      </w:divBdr>
    </w:div>
    <w:div w:id="748306933">
      <w:bodyDiv w:val="1"/>
      <w:marLeft w:val="0"/>
      <w:marRight w:val="0"/>
      <w:marTop w:val="0"/>
      <w:marBottom w:val="0"/>
      <w:divBdr>
        <w:top w:val="none" w:sz="0" w:space="0" w:color="auto"/>
        <w:left w:val="none" w:sz="0" w:space="0" w:color="auto"/>
        <w:bottom w:val="none" w:sz="0" w:space="0" w:color="auto"/>
        <w:right w:val="none" w:sz="0" w:space="0" w:color="auto"/>
      </w:divBdr>
    </w:div>
    <w:div w:id="760563196">
      <w:bodyDiv w:val="1"/>
      <w:marLeft w:val="0"/>
      <w:marRight w:val="0"/>
      <w:marTop w:val="0"/>
      <w:marBottom w:val="0"/>
      <w:divBdr>
        <w:top w:val="none" w:sz="0" w:space="0" w:color="auto"/>
        <w:left w:val="none" w:sz="0" w:space="0" w:color="auto"/>
        <w:bottom w:val="none" w:sz="0" w:space="0" w:color="auto"/>
        <w:right w:val="none" w:sz="0" w:space="0" w:color="auto"/>
      </w:divBdr>
      <w:divsChild>
        <w:div w:id="1954287408">
          <w:marLeft w:val="0"/>
          <w:marRight w:val="0"/>
          <w:marTop w:val="0"/>
          <w:marBottom w:val="0"/>
          <w:divBdr>
            <w:top w:val="none" w:sz="0" w:space="0" w:color="auto"/>
            <w:left w:val="none" w:sz="0" w:space="0" w:color="auto"/>
            <w:bottom w:val="none" w:sz="0" w:space="0" w:color="auto"/>
            <w:right w:val="none" w:sz="0" w:space="0" w:color="auto"/>
          </w:divBdr>
          <w:divsChild>
            <w:div w:id="1497964556">
              <w:marLeft w:val="0"/>
              <w:marRight w:val="0"/>
              <w:marTop w:val="0"/>
              <w:marBottom w:val="0"/>
              <w:divBdr>
                <w:top w:val="none" w:sz="0" w:space="0" w:color="auto"/>
                <w:left w:val="none" w:sz="0" w:space="0" w:color="auto"/>
                <w:bottom w:val="none" w:sz="0" w:space="0" w:color="auto"/>
                <w:right w:val="none" w:sz="0" w:space="0" w:color="auto"/>
              </w:divBdr>
              <w:divsChild>
                <w:div w:id="1282568169">
                  <w:marLeft w:val="0"/>
                  <w:marRight w:val="0"/>
                  <w:marTop w:val="0"/>
                  <w:marBottom w:val="0"/>
                  <w:divBdr>
                    <w:top w:val="none" w:sz="0" w:space="0" w:color="auto"/>
                    <w:left w:val="none" w:sz="0" w:space="0" w:color="auto"/>
                    <w:bottom w:val="none" w:sz="0" w:space="0" w:color="auto"/>
                    <w:right w:val="none" w:sz="0" w:space="0" w:color="auto"/>
                  </w:divBdr>
                  <w:divsChild>
                    <w:div w:id="1450969114">
                      <w:marLeft w:val="0"/>
                      <w:marRight w:val="0"/>
                      <w:marTop w:val="0"/>
                      <w:marBottom w:val="0"/>
                      <w:divBdr>
                        <w:top w:val="none" w:sz="0" w:space="0" w:color="auto"/>
                        <w:left w:val="none" w:sz="0" w:space="0" w:color="auto"/>
                        <w:bottom w:val="none" w:sz="0" w:space="0" w:color="auto"/>
                        <w:right w:val="none" w:sz="0" w:space="0" w:color="auto"/>
                      </w:divBdr>
                      <w:divsChild>
                        <w:div w:id="1182671029">
                          <w:marLeft w:val="0"/>
                          <w:marRight w:val="0"/>
                          <w:marTop w:val="0"/>
                          <w:marBottom w:val="0"/>
                          <w:divBdr>
                            <w:top w:val="none" w:sz="0" w:space="0" w:color="auto"/>
                            <w:left w:val="none" w:sz="0" w:space="0" w:color="auto"/>
                            <w:bottom w:val="none" w:sz="0" w:space="0" w:color="auto"/>
                            <w:right w:val="none" w:sz="0" w:space="0" w:color="auto"/>
                          </w:divBdr>
                          <w:divsChild>
                            <w:div w:id="1352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093488">
      <w:bodyDiv w:val="1"/>
      <w:marLeft w:val="0"/>
      <w:marRight w:val="0"/>
      <w:marTop w:val="0"/>
      <w:marBottom w:val="0"/>
      <w:divBdr>
        <w:top w:val="none" w:sz="0" w:space="0" w:color="auto"/>
        <w:left w:val="none" w:sz="0" w:space="0" w:color="auto"/>
        <w:bottom w:val="none" w:sz="0" w:space="0" w:color="auto"/>
        <w:right w:val="none" w:sz="0" w:space="0" w:color="auto"/>
      </w:divBdr>
    </w:div>
    <w:div w:id="780956225">
      <w:bodyDiv w:val="1"/>
      <w:marLeft w:val="0"/>
      <w:marRight w:val="0"/>
      <w:marTop w:val="0"/>
      <w:marBottom w:val="0"/>
      <w:divBdr>
        <w:top w:val="none" w:sz="0" w:space="0" w:color="auto"/>
        <w:left w:val="none" w:sz="0" w:space="0" w:color="auto"/>
        <w:bottom w:val="none" w:sz="0" w:space="0" w:color="auto"/>
        <w:right w:val="none" w:sz="0" w:space="0" w:color="auto"/>
      </w:divBdr>
    </w:div>
    <w:div w:id="792675781">
      <w:bodyDiv w:val="1"/>
      <w:marLeft w:val="0"/>
      <w:marRight w:val="0"/>
      <w:marTop w:val="0"/>
      <w:marBottom w:val="0"/>
      <w:divBdr>
        <w:top w:val="none" w:sz="0" w:space="0" w:color="auto"/>
        <w:left w:val="none" w:sz="0" w:space="0" w:color="auto"/>
        <w:bottom w:val="none" w:sz="0" w:space="0" w:color="auto"/>
        <w:right w:val="none" w:sz="0" w:space="0" w:color="auto"/>
      </w:divBdr>
    </w:div>
    <w:div w:id="796407872">
      <w:bodyDiv w:val="1"/>
      <w:marLeft w:val="0"/>
      <w:marRight w:val="0"/>
      <w:marTop w:val="0"/>
      <w:marBottom w:val="0"/>
      <w:divBdr>
        <w:top w:val="none" w:sz="0" w:space="0" w:color="auto"/>
        <w:left w:val="none" w:sz="0" w:space="0" w:color="auto"/>
        <w:bottom w:val="none" w:sz="0" w:space="0" w:color="auto"/>
        <w:right w:val="none" w:sz="0" w:space="0" w:color="auto"/>
      </w:divBdr>
    </w:div>
    <w:div w:id="801312686">
      <w:bodyDiv w:val="1"/>
      <w:marLeft w:val="0"/>
      <w:marRight w:val="0"/>
      <w:marTop w:val="0"/>
      <w:marBottom w:val="0"/>
      <w:divBdr>
        <w:top w:val="none" w:sz="0" w:space="0" w:color="auto"/>
        <w:left w:val="none" w:sz="0" w:space="0" w:color="auto"/>
        <w:bottom w:val="none" w:sz="0" w:space="0" w:color="auto"/>
        <w:right w:val="none" w:sz="0" w:space="0" w:color="auto"/>
      </w:divBdr>
    </w:div>
    <w:div w:id="821888344">
      <w:bodyDiv w:val="1"/>
      <w:marLeft w:val="0"/>
      <w:marRight w:val="0"/>
      <w:marTop w:val="0"/>
      <w:marBottom w:val="0"/>
      <w:divBdr>
        <w:top w:val="none" w:sz="0" w:space="0" w:color="auto"/>
        <w:left w:val="none" w:sz="0" w:space="0" w:color="auto"/>
        <w:bottom w:val="none" w:sz="0" w:space="0" w:color="auto"/>
        <w:right w:val="none" w:sz="0" w:space="0" w:color="auto"/>
      </w:divBdr>
    </w:div>
    <w:div w:id="824010606">
      <w:bodyDiv w:val="1"/>
      <w:marLeft w:val="0"/>
      <w:marRight w:val="0"/>
      <w:marTop w:val="0"/>
      <w:marBottom w:val="0"/>
      <w:divBdr>
        <w:top w:val="none" w:sz="0" w:space="0" w:color="auto"/>
        <w:left w:val="none" w:sz="0" w:space="0" w:color="auto"/>
        <w:bottom w:val="none" w:sz="0" w:space="0" w:color="auto"/>
        <w:right w:val="none" w:sz="0" w:space="0" w:color="auto"/>
      </w:divBdr>
    </w:div>
    <w:div w:id="841772370">
      <w:bodyDiv w:val="1"/>
      <w:marLeft w:val="0"/>
      <w:marRight w:val="0"/>
      <w:marTop w:val="0"/>
      <w:marBottom w:val="0"/>
      <w:divBdr>
        <w:top w:val="none" w:sz="0" w:space="0" w:color="auto"/>
        <w:left w:val="none" w:sz="0" w:space="0" w:color="auto"/>
        <w:bottom w:val="none" w:sz="0" w:space="0" w:color="auto"/>
        <w:right w:val="none" w:sz="0" w:space="0" w:color="auto"/>
      </w:divBdr>
    </w:div>
    <w:div w:id="842088990">
      <w:bodyDiv w:val="1"/>
      <w:marLeft w:val="0"/>
      <w:marRight w:val="0"/>
      <w:marTop w:val="0"/>
      <w:marBottom w:val="0"/>
      <w:divBdr>
        <w:top w:val="none" w:sz="0" w:space="0" w:color="auto"/>
        <w:left w:val="none" w:sz="0" w:space="0" w:color="auto"/>
        <w:bottom w:val="none" w:sz="0" w:space="0" w:color="auto"/>
        <w:right w:val="none" w:sz="0" w:space="0" w:color="auto"/>
      </w:divBdr>
      <w:divsChild>
        <w:div w:id="2014069736">
          <w:marLeft w:val="0"/>
          <w:marRight w:val="0"/>
          <w:marTop w:val="0"/>
          <w:marBottom w:val="0"/>
          <w:divBdr>
            <w:top w:val="none" w:sz="0" w:space="0" w:color="auto"/>
            <w:left w:val="none" w:sz="0" w:space="0" w:color="auto"/>
            <w:bottom w:val="none" w:sz="0" w:space="0" w:color="auto"/>
            <w:right w:val="none" w:sz="0" w:space="0" w:color="auto"/>
          </w:divBdr>
          <w:divsChild>
            <w:div w:id="1053122216">
              <w:marLeft w:val="0"/>
              <w:marRight w:val="0"/>
              <w:marTop w:val="0"/>
              <w:marBottom w:val="0"/>
              <w:divBdr>
                <w:top w:val="none" w:sz="0" w:space="0" w:color="auto"/>
                <w:left w:val="none" w:sz="0" w:space="0" w:color="auto"/>
                <w:bottom w:val="none" w:sz="0" w:space="0" w:color="auto"/>
                <w:right w:val="none" w:sz="0" w:space="0" w:color="auto"/>
              </w:divBdr>
              <w:divsChild>
                <w:div w:id="1298341408">
                  <w:marLeft w:val="0"/>
                  <w:marRight w:val="0"/>
                  <w:marTop w:val="0"/>
                  <w:marBottom w:val="0"/>
                  <w:divBdr>
                    <w:top w:val="none" w:sz="0" w:space="0" w:color="auto"/>
                    <w:left w:val="none" w:sz="0" w:space="0" w:color="auto"/>
                    <w:bottom w:val="none" w:sz="0" w:space="0" w:color="auto"/>
                    <w:right w:val="none" w:sz="0" w:space="0" w:color="auto"/>
                  </w:divBdr>
                  <w:divsChild>
                    <w:div w:id="288510460">
                      <w:marLeft w:val="0"/>
                      <w:marRight w:val="0"/>
                      <w:marTop w:val="0"/>
                      <w:marBottom w:val="0"/>
                      <w:divBdr>
                        <w:top w:val="none" w:sz="0" w:space="0" w:color="auto"/>
                        <w:left w:val="none" w:sz="0" w:space="0" w:color="auto"/>
                        <w:bottom w:val="none" w:sz="0" w:space="0" w:color="auto"/>
                        <w:right w:val="none" w:sz="0" w:space="0" w:color="auto"/>
                      </w:divBdr>
                      <w:divsChild>
                        <w:div w:id="304697694">
                          <w:marLeft w:val="0"/>
                          <w:marRight w:val="0"/>
                          <w:marTop w:val="0"/>
                          <w:marBottom w:val="0"/>
                          <w:divBdr>
                            <w:top w:val="none" w:sz="0" w:space="0" w:color="auto"/>
                            <w:left w:val="none" w:sz="0" w:space="0" w:color="auto"/>
                            <w:bottom w:val="none" w:sz="0" w:space="0" w:color="auto"/>
                            <w:right w:val="none" w:sz="0" w:space="0" w:color="auto"/>
                          </w:divBdr>
                          <w:divsChild>
                            <w:div w:id="5916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4735755">
      <w:bodyDiv w:val="1"/>
      <w:marLeft w:val="0"/>
      <w:marRight w:val="0"/>
      <w:marTop w:val="0"/>
      <w:marBottom w:val="0"/>
      <w:divBdr>
        <w:top w:val="none" w:sz="0" w:space="0" w:color="auto"/>
        <w:left w:val="none" w:sz="0" w:space="0" w:color="auto"/>
        <w:bottom w:val="none" w:sz="0" w:space="0" w:color="auto"/>
        <w:right w:val="none" w:sz="0" w:space="0" w:color="auto"/>
      </w:divBdr>
    </w:div>
    <w:div w:id="856692994">
      <w:bodyDiv w:val="1"/>
      <w:marLeft w:val="0"/>
      <w:marRight w:val="0"/>
      <w:marTop w:val="0"/>
      <w:marBottom w:val="0"/>
      <w:divBdr>
        <w:top w:val="none" w:sz="0" w:space="0" w:color="auto"/>
        <w:left w:val="none" w:sz="0" w:space="0" w:color="auto"/>
        <w:bottom w:val="none" w:sz="0" w:space="0" w:color="auto"/>
        <w:right w:val="none" w:sz="0" w:space="0" w:color="auto"/>
      </w:divBdr>
    </w:div>
    <w:div w:id="861821476">
      <w:bodyDiv w:val="1"/>
      <w:marLeft w:val="0"/>
      <w:marRight w:val="0"/>
      <w:marTop w:val="0"/>
      <w:marBottom w:val="0"/>
      <w:divBdr>
        <w:top w:val="none" w:sz="0" w:space="0" w:color="auto"/>
        <w:left w:val="none" w:sz="0" w:space="0" w:color="auto"/>
        <w:bottom w:val="none" w:sz="0" w:space="0" w:color="auto"/>
        <w:right w:val="none" w:sz="0" w:space="0" w:color="auto"/>
      </w:divBdr>
    </w:div>
    <w:div w:id="861937337">
      <w:bodyDiv w:val="1"/>
      <w:marLeft w:val="0"/>
      <w:marRight w:val="0"/>
      <w:marTop w:val="0"/>
      <w:marBottom w:val="0"/>
      <w:divBdr>
        <w:top w:val="none" w:sz="0" w:space="0" w:color="auto"/>
        <w:left w:val="none" w:sz="0" w:space="0" w:color="auto"/>
        <w:bottom w:val="none" w:sz="0" w:space="0" w:color="auto"/>
        <w:right w:val="none" w:sz="0" w:space="0" w:color="auto"/>
      </w:divBdr>
    </w:div>
    <w:div w:id="866673268">
      <w:bodyDiv w:val="1"/>
      <w:marLeft w:val="0"/>
      <w:marRight w:val="0"/>
      <w:marTop w:val="0"/>
      <w:marBottom w:val="0"/>
      <w:divBdr>
        <w:top w:val="none" w:sz="0" w:space="0" w:color="auto"/>
        <w:left w:val="none" w:sz="0" w:space="0" w:color="auto"/>
        <w:bottom w:val="none" w:sz="0" w:space="0" w:color="auto"/>
        <w:right w:val="none" w:sz="0" w:space="0" w:color="auto"/>
      </w:divBdr>
    </w:div>
    <w:div w:id="867572347">
      <w:bodyDiv w:val="1"/>
      <w:marLeft w:val="0"/>
      <w:marRight w:val="0"/>
      <w:marTop w:val="0"/>
      <w:marBottom w:val="0"/>
      <w:divBdr>
        <w:top w:val="none" w:sz="0" w:space="0" w:color="auto"/>
        <w:left w:val="none" w:sz="0" w:space="0" w:color="auto"/>
        <w:bottom w:val="none" w:sz="0" w:space="0" w:color="auto"/>
        <w:right w:val="none" w:sz="0" w:space="0" w:color="auto"/>
      </w:divBdr>
    </w:div>
    <w:div w:id="875508159">
      <w:bodyDiv w:val="1"/>
      <w:marLeft w:val="0"/>
      <w:marRight w:val="0"/>
      <w:marTop w:val="0"/>
      <w:marBottom w:val="0"/>
      <w:divBdr>
        <w:top w:val="none" w:sz="0" w:space="0" w:color="auto"/>
        <w:left w:val="none" w:sz="0" w:space="0" w:color="auto"/>
        <w:bottom w:val="none" w:sz="0" w:space="0" w:color="auto"/>
        <w:right w:val="none" w:sz="0" w:space="0" w:color="auto"/>
      </w:divBdr>
    </w:div>
    <w:div w:id="881988620">
      <w:bodyDiv w:val="1"/>
      <w:marLeft w:val="0"/>
      <w:marRight w:val="0"/>
      <w:marTop w:val="0"/>
      <w:marBottom w:val="0"/>
      <w:divBdr>
        <w:top w:val="none" w:sz="0" w:space="0" w:color="auto"/>
        <w:left w:val="none" w:sz="0" w:space="0" w:color="auto"/>
        <w:bottom w:val="none" w:sz="0" w:space="0" w:color="auto"/>
        <w:right w:val="none" w:sz="0" w:space="0" w:color="auto"/>
      </w:divBdr>
    </w:div>
    <w:div w:id="894969363">
      <w:bodyDiv w:val="1"/>
      <w:marLeft w:val="0"/>
      <w:marRight w:val="0"/>
      <w:marTop w:val="0"/>
      <w:marBottom w:val="0"/>
      <w:divBdr>
        <w:top w:val="none" w:sz="0" w:space="0" w:color="auto"/>
        <w:left w:val="none" w:sz="0" w:space="0" w:color="auto"/>
        <w:bottom w:val="none" w:sz="0" w:space="0" w:color="auto"/>
        <w:right w:val="none" w:sz="0" w:space="0" w:color="auto"/>
      </w:divBdr>
      <w:divsChild>
        <w:div w:id="1196433021">
          <w:marLeft w:val="0"/>
          <w:marRight w:val="0"/>
          <w:marTop w:val="0"/>
          <w:marBottom w:val="0"/>
          <w:divBdr>
            <w:top w:val="none" w:sz="0" w:space="0" w:color="auto"/>
            <w:left w:val="none" w:sz="0" w:space="0" w:color="auto"/>
            <w:bottom w:val="none" w:sz="0" w:space="0" w:color="auto"/>
            <w:right w:val="none" w:sz="0" w:space="0" w:color="auto"/>
          </w:divBdr>
          <w:divsChild>
            <w:div w:id="1416321229">
              <w:marLeft w:val="0"/>
              <w:marRight w:val="0"/>
              <w:marTop w:val="0"/>
              <w:marBottom w:val="0"/>
              <w:divBdr>
                <w:top w:val="none" w:sz="0" w:space="0" w:color="auto"/>
                <w:left w:val="none" w:sz="0" w:space="0" w:color="auto"/>
                <w:bottom w:val="none" w:sz="0" w:space="0" w:color="auto"/>
                <w:right w:val="none" w:sz="0" w:space="0" w:color="auto"/>
              </w:divBdr>
              <w:divsChild>
                <w:div w:id="468325740">
                  <w:marLeft w:val="0"/>
                  <w:marRight w:val="0"/>
                  <w:marTop w:val="0"/>
                  <w:marBottom w:val="0"/>
                  <w:divBdr>
                    <w:top w:val="none" w:sz="0" w:space="0" w:color="auto"/>
                    <w:left w:val="none" w:sz="0" w:space="0" w:color="auto"/>
                    <w:bottom w:val="none" w:sz="0" w:space="0" w:color="auto"/>
                    <w:right w:val="none" w:sz="0" w:space="0" w:color="auto"/>
                  </w:divBdr>
                  <w:divsChild>
                    <w:div w:id="633801903">
                      <w:marLeft w:val="0"/>
                      <w:marRight w:val="0"/>
                      <w:marTop w:val="0"/>
                      <w:marBottom w:val="0"/>
                      <w:divBdr>
                        <w:top w:val="none" w:sz="0" w:space="0" w:color="auto"/>
                        <w:left w:val="none" w:sz="0" w:space="0" w:color="auto"/>
                        <w:bottom w:val="none" w:sz="0" w:space="0" w:color="auto"/>
                        <w:right w:val="none" w:sz="0" w:space="0" w:color="auto"/>
                      </w:divBdr>
                      <w:divsChild>
                        <w:div w:id="1173689299">
                          <w:marLeft w:val="0"/>
                          <w:marRight w:val="0"/>
                          <w:marTop w:val="0"/>
                          <w:marBottom w:val="0"/>
                          <w:divBdr>
                            <w:top w:val="none" w:sz="0" w:space="0" w:color="auto"/>
                            <w:left w:val="none" w:sz="0" w:space="0" w:color="auto"/>
                            <w:bottom w:val="none" w:sz="0" w:space="0" w:color="auto"/>
                            <w:right w:val="none" w:sz="0" w:space="0" w:color="auto"/>
                          </w:divBdr>
                          <w:divsChild>
                            <w:div w:id="157358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03169">
      <w:bodyDiv w:val="1"/>
      <w:marLeft w:val="0"/>
      <w:marRight w:val="0"/>
      <w:marTop w:val="0"/>
      <w:marBottom w:val="0"/>
      <w:divBdr>
        <w:top w:val="none" w:sz="0" w:space="0" w:color="auto"/>
        <w:left w:val="none" w:sz="0" w:space="0" w:color="auto"/>
        <w:bottom w:val="none" w:sz="0" w:space="0" w:color="auto"/>
        <w:right w:val="none" w:sz="0" w:space="0" w:color="auto"/>
      </w:divBdr>
    </w:div>
    <w:div w:id="913660511">
      <w:bodyDiv w:val="1"/>
      <w:marLeft w:val="0"/>
      <w:marRight w:val="0"/>
      <w:marTop w:val="0"/>
      <w:marBottom w:val="0"/>
      <w:divBdr>
        <w:top w:val="none" w:sz="0" w:space="0" w:color="auto"/>
        <w:left w:val="none" w:sz="0" w:space="0" w:color="auto"/>
        <w:bottom w:val="none" w:sz="0" w:space="0" w:color="auto"/>
        <w:right w:val="none" w:sz="0" w:space="0" w:color="auto"/>
      </w:divBdr>
    </w:div>
    <w:div w:id="915163635">
      <w:bodyDiv w:val="1"/>
      <w:marLeft w:val="0"/>
      <w:marRight w:val="0"/>
      <w:marTop w:val="0"/>
      <w:marBottom w:val="0"/>
      <w:divBdr>
        <w:top w:val="none" w:sz="0" w:space="0" w:color="auto"/>
        <w:left w:val="none" w:sz="0" w:space="0" w:color="auto"/>
        <w:bottom w:val="none" w:sz="0" w:space="0" w:color="auto"/>
        <w:right w:val="none" w:sz="0" w:space="0" w:color="auto"/>
      </w:divBdr>
    </w:div>
    <w:div w:id="928196566">
      <w:bodyDiv w:val="1"/>
      <w:marLeft w:val="0"/>
      <w:marRight w:val="0"/>
      <w:marTop w:val="0"/>
      <w:marBottom w:val="0"/>
      <w:divBdr>
        <w:top w:val="none" w:sz="0" w:space="0" w:color="auto"/>
        <w:left w:val="none" w:sz="0" w:space="0" w:color="auto"/>
        <w:bottom w:val="none" w:sz="0" w:space="0" w:color="auto"/>
        <w:right w:val="none" w:sz="0" w:space="0" w:color="auto"/>
      </w:divBdr>
    </w:div>
    <w:div w:id="950892981">
      <w:bodyDiv w:val="1"/>
      <w:marLeft w:val="0"/>
      <w:marRight w:val="0"/>
      <w:marTop w:val="0"/>
      <w:marBottom w:val="0"/>
      <w:divBdr>
        <w:top w:val="none" w:sz="0" w:space="0" w:color="auto"/>
        <w:left w:val="none" w:sz="0" w:space="0" w:color="auto"/>
        <w:bottom w:val="none" w:sz="0" w:space="0" w:color="auto"/>
        <w:right w:val="none" w:sz="0" w:space="0" w:color="auto"/>
      </w:divBdr>
    </w:div>
    <w:div w:id="955058459">
      <w:bodyDiv w:val="1"/>
      <w:marLeft w:val="0"/>
      <w:marRight w:val="0"/>
      <w:marTop w:val="0"/>
      <w:marBottom w:val="0"/>
      <w:divBdr>
        <w:top w:val="none" w:sz="0" w:space="0" w:color="auto"/>
        <w:left w:val="none" w:sz="0" w:space="0" w:color="auto"/>
        <w:bottom w:val="none" w:sz="0" w:space="0" w:color="auto"/>
        <w:right w:val="none" w:sz="0" w:space="0" w:color="auto"/>
      </w:divBdr>
    </w:div>
    <w:div w:id="961768913">
      <w:bodyDiv w:val="1"/>
      <w:marLeft w:val="0"/>
      <w:marRight w:val="0"/>
      <w:marTop w:val="0"/>
      <w:marBottom w:val="0"/>
      <w:divBdr>
        <w:top w:val="none" w:sz="0" w:space="0" w:color="auto"/>
        <w:left w:val="none" w:sz="0" w:space="0" w:color="auto"/>
        <w:bottom w:val="none" w:sz="0" w:space="0" w:color="auto"/>
        <w:right w:val="none" w:sz="0" w:space="0" w:color="auto"/>
      </w:divBdr>
    </w:div>
    <w:div w:id="963584056">
      <w:bodyDiv w:val="1"/>
      <w:marLeft w:val="0"/>
      <w:marRight w:val="0"/>
      <w:marTop w:val="0"/>
      <w:marBottom w:val="0"/>
      <w:divBdr>
        <w:top w:val="none" w:sz="0" w:space="0" w:color="auto"/>
        <w:left w:val="none" w:sz="0" w:space="0" w:color="auto"/>
        <w:bottom w:val="none" w:sz="0" w:space="0" w:color="auto"/>
        <w:right w:val="none" w:sz="0" w:space="0" w:color="auto"/>
      </w:divBdr>
      <w:divsChild>
        <w:div w:id="766464477">
          <w:marLeft w:val="0"/>
          <w:marRight w:val="0"/>
          <w:marTop w:val="0"/>
          <w:marBottom w:val="0"/>
          <w:divBdr>
            <w:top w:val="none" w:sz="0" w:space="0" w:color="auto"/>
            <w:left w:val="none" w:sz="0" w:space="0" w:color="auto"/>
            <w:bottom w:val="none" w:sz="0" w:space="0" w:color="auto"/>
            <w:right w:val="none" w:sz="0" w:space="0" w:color="auto"/>
          </w:divBdr>
          <w:divsChild>
            <w:div w:id="2368102">
              <w:marLeft w:val="0"/>
              <w:marRight w:val="0"/>
              <w:marTop w:val="0"/>
              <w:marBottom w:val="0"/>
              <w:divBdr>
                <w:top w:val="none" w:sz="0" w:space="0" w:color="auto"/>
                <w:left w:val="none" w:sz="0" w:space="0" w:color="auto"/>
                <w:bottom w:val="none" w:sz="0" w:space="0" w:color="auto"/>
                <w:right w:val="none" w:sz="0" w:space="0" w:color="auto"/>
              </w:divBdr>
              <w:divsChild>
                <w:div w:id="540821065">
                  <w:marLeft w:val="0"/>
                  <w:marRight w:val="0"/>
                  <w:marTop w:val="0"/>
                  <w:marBottom w:val="0"/>
                  <w:divBdr>
                    <w:top w:val="none" w:sz="0" w:space="0" w:color="auto"/>
                    <w:left w:val="none" w:sz="0" w:space="0" w:color="auto"/>
                    <w:bottom w:val="none" w:sz="0" w:space="0" w:color="auto"/>
                    <w:right w:val="none" w:sz="0" w:space="0" w:color="auto"/>
                  </w:divBdr>
                  <w:divsChild>
                    <w:div w:id="1542740262">
                      <w:marLeft w:val="0"/>
                      <w:marRight w:val="0"/>
                      <w:marTop w:val="0"/>
                      <w:marBottom w:val="0"/>
                      <w:divBdr>
                        <w:top w:val="none" w:sz="0" w:space="0" w:color="auto"/>
                        <w:left w:val="none" w:sz="0" w:space="0" w:color="auto"/>
                        <w:bottom w:val="none" w:sz="0" w:space="0" w:color="auto"/>
                        <w:right w:val="none" w:sz="0" w:space="0" w:color="auto"/>
                      </w:divBdr>
                      <w:divsChild>
                        <w:div w:id="1589145750">
                          <w:marLeft w:val="0"/>
                          <w:marRight w:val="0"/>
                          <w:marTop w:val="0"/>
                          <w:marBottom w:val="0"/>
                          <w:divBdr>
                            <w:top w:val="none" w:sz="0" w:space="0" w:color="auto"/>
                            <w:left w:val="none" w:sz="0" w:space="0" w:color="auto"/>
                            <w:bottom w:val="none" w:sz="0" w:space="0" w:color="auto"/>
                            <w:right w:val="none" w:sz="0" w:space="0" w:color="auto"/>
                          </w:divBdr>
                          <w:divsChild>
                            <w:div w:id="2279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544239">
      <w:bodyDiv w:val="1"/>
      <w:marLeft w:val="0"/>
      <w:marRight w:val="0"/>
      <w:marTop w:val="0"/>
      <w:marBottom w:val="0"/>
      <w:divBdr>
        <w:top w:val="none" w:sz="0" w:space="0" w:color="auto"/>
        <w:left w:val="none" w:sz="0" w:space="0" w:color="auto"/>
        <w:bottom w:val="none" w:sz="0" w:space="0" w:color="auto"/>
        <w:right w:val="none" w:sz="0" w:space="0" w:color="auto"/>
      </w:divBdr>
    </w:div>
    <w:div w:id="986588836">
      <w:bodyDiv w:val="1"/>
      <w:marLeft w:val="0"/>
      <w:marRight w:val="0"/>
      <w:marTop w:val="0"/>
      <w:marBottom w:val="0"/>
      <w:divBdr>
        <w:top w:val="none" w:sz="0" w:space="0" w:color="auto"/>
        <w:left w:val="none" w:sz="0" w:space="0" w:color="auto"/>
        <w:bottom w:val="none" w:sz="0" w:space="0" w:color="auto"/>
        <w:right w:val="none" w:sz="0" w:space="0" w:color="auto"/>
      </w:divBdr>
    </w:div>
    <w:div w:id="988247470">
      <w:bodyDiv w:val="1"/>
      <w:marLeft w:val="0"/>
      <w:marRight w:val="0"/>
      <w:marTop w:val="0"/>
      <w:marBottom w:val="0"/>
      <w:divBdr>
        <w:top w:val="none" w:sz="0" w:space="0" w:color="auto"/>
        <w:left w:val="none" w:sz="0" w:space="0" w:color="auto"/>
        <w:bottom w:val="none" w:sz="0" w:space="0" w:color="auto"/>
        <w:right w:val="none" w:sz="0" w:space="0" w:color="auto"/>
      </w:divBdr>
      <w:divsChild>
        <w:div w:id="1141776308">
          <w:marLeft w:val="0"/>
          <w:marRight w:val="0"/>
          <w:marTop w:val="0"/>
          <w:marBottom w:val="0"/>
          <w:divBdr>
            <w:top w:val="none" w:sz="0" w:space="0" w:color="auto"/>
            <w:left w:val="none" w:sz="0" w:space="0" w:color="auto"/>
            <w:bottom w:val="none" w:sz="0" w:space="0" w:color="auto"/>
            <w:right w:val="none" w:sz="0" w:space="0" w:color="auto"/>
          </w:divBdr>
          <w:divsChild>
            <w:div w:id="1443912789">
              <w:marLeft w:val="0"/>
              <w:marRight w:val="0"/>
              <w:marTop w:val="0"/>
              <w:marBottom w:val="0"/>
              <w:divBdr>
                <w:top w:val="none" w:sz="0" w:space="0" w:color="auto"/>
                <w:left w:val="none" w:sz="0" w:space="0" w:color="auto"/>
                <w:bottom w:val="none" w:sz="0" w:space="0" w:color="auto"/>
                <w:right w:val="none" w:sz="0" w:space="0" w:color="auto"/>
              </w:divBdr>
              <w:divsChild>
                <w:div w:id="1232808244">
                  <w:marLeft w:val="0"/>
                  <w:marRight w:val="0"/>
                  <w:marTop w:val="0"/>
                  <w:marBottom w:val="0"/>
                  <w:divBdr>
                    <w:top w:val="none" w:sz="0" w:space="0" w:color="auto"/>
                    <w:left w:val="none" w:sz="0" w:space="0" w:color="auto"/>
                    <w:bottom w:val="none" w:sz="0" w:space="0" w:color="auto"/>
                    <w:right w:val="none" w:sz="0" w:space="0" w:color="auto"/>
                  </w:divBdr>
                  <w:divsChild>
                    <w:div w:id="496578458">
                      <w:marLeft w:val="0"/>
                      <w:marRight w:val="0"/>
                      <w:marTop w:val="0"/>
                      <w:marBottom w:val="0"/>
                      <w:divBdr>
                        <w:top w:val="none" w:sz="0" w:space="0" w:color="auto"/>
                        <w:left w:val="none" w:sz="0" w:space="0" w:color="auto"/>
                        <w:bottom w:val="none" w:sz="0" w:space="0" w:color="auto"/>
                        <w:right w:val="none" w:sz="0" w:space="0" w:color="auto"/>
                      </w:divBdr>
                      <w:divsChild>
                        <w:div w:id="1437942713">
                          <w:marLeft w:val="0"/>
                          <w:marRight w:val="0"/>
                          <w:marTop w:val="0"/>
                          <w:marBottom w:val="0"/>
                          <w:divBdr>
                            <w:top w:val="none" w:sz="0" w:space="0" w:color="auto"/>
                            <w:left w:val="none" w:sz="0" w:space="0" w:color="auto"/>
                            <w:bottom w:val="none" w:sz="0" w:space="0" w:color="auto"/>
                            <w:right w:val="none" w:sz="0" w:space="0" w:color="auto"/>
                          </w:divBdr>
                          <w:divsChild>
                            <w:div w:id="12135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6789551">
      <w:bodyDiv w:val="1"/>
      <w:marLeft w:val="0"/>
      <w:marRight w:val="0"/>
      <w:marTop w:val="0"/>
      <w:marBottom w:val="0"/>
      <w:divBdr>
        <w:top w:val="none" w:sz="0" w:space="0" w:color="auto"/>
        <w:left w:val="none" w:sz="0" w:space="0" w:color="auto"/>
        <w:bottom w:val="none" w:sz="0" w:space="0" w:color="auto"/>
        <w:right w:val="none" w:sz="0" w:space="0" w:color="auto"/>
      </w:divBdr>
    </w:div>
    <w:div w:id="1016736133">
      <w:bodyDiv w:val="1"/>
      <w:marLeft w:val="0"/>
      <w:marRight w:val="0"/>
      <w:marTop w:val="0"/>
      <w:marBottom w:val="0"/>
      <w:divBdr>
        <w:top w:val="none" w:sz="0" w:space="0" w:color="auto"/>
        <w:left w:val="none" w:sz="0" w:space="0" w:color="auto"/>
        <w:bottom w:val="none" w:sz="0" w:space="0" w:color="auto"/>
        <w:right w:val="none" w:sz="0" w:space="0" w:color="auto"/>
      </w:divBdr>
    </w:div>
    <w:div w:id="1023286457">
      <w:bodyDiv w:val="1"/>
      <w:marLeft w:val="0"/>
      <w:marRight w:val="0"/>
      <w:marTop w:val="0"/>
      <w:marBottom w:val="0"/>
      <w:divBdr>
        <w:top w:val="none" w:sz="0" w:space="0" w:color="auto"/>
        <w:left w:val="none" w:sz="0" w:space="0" w:color="auto"/>
        <w:bottom w:val="none" w:sz="0" w:space="0" w:color="auto"/>
        <w:right w:val="none" w:sz="0" w:space="0" w:color="auto"/>
      </w:divBdr>
    </w:div>
    <w:div w:id="1026368021">
      <w:bodyDiv w:val="1"/>
      <w:marLeft w:val="0"/>
      <w:marRight w:val="0"/>
      <w:marTop w:val="0"/>
      <w:marBottom w:val="0"/>
      <w:divBdr>
        <w:top w:val="none" w:sz="0" w:space="0" w:color="auto"/>
        <w:left w:val="none" w:sz="0" w:space="0" w:color="auto"/>
        <w:bottom w:val="none" w:sz="0" w:space="0" w:color="auto"/>
        <w:right w:val="none" w:sz="0" w:space="0" w:color="auto"/>
      </w:divBdr>
    </w:div>
    <w:div w:id="1033648248">
      <w:bodyDiv w:val="1"/>
      <w:marLeft w:val="0"/>
      <w:marRight w:val="0"/>
      <w:marTop w:val="0"/>
      <w:marBottom w:val="0"/>
      <w:divBdr>
        <w:top w:val="none" w:sz="0" w:space="0" w:color="auto"/>
        <w:left w:val="none" w:sz="0" w:space="0" w:color="auto"/>
        <w:bottom w:val="none" w:sz="0" w:space="0" w:color="auto"/>
        <w:right w:val="none" w:sz="0" w:space="0" w:color="auto"/>
      </w:divBdr>
    </w:div>
    <w:div w:id="1042949439">
      <w:bodyDiv w:val="1"/>
      <w:marLeft w:val="0"/>
      <w:marRight w:val="0"/>
      <w:marTop w:val="0"/>
      <w:marBottom w:val="0"/>
      <w:divBdr>
        <w:top w:val="none" w:sz="0" w:space="0" w:color="auto"/>
        <w:left w:val="none" w:sz="0" w:space="0" w:color="auto"/>
        <w:bottom w:val="none" w:sz="0" w:space="0" w:color="auto"/>
        <w:right w:val="none" w:sz="0" w:space="0" w:color="auto"/>
      </w:divBdr>
      <w:divsChild>
        <w:div w:id="1991514158">
          <w:marLeft w:val="0"/>
          <w:marRight w:val="0"/>
          <w:marTop w:val="0"/>
          <w:marBottom w:val="0"/>
          <w:divBdr>
            <w:top w:val="none" w:sz="0" w:space="0" w:color="auto"/>
            <w:left w:val="none" w:sz="0" w:space="0" w:color="auto"/>
            <w:bottom w:val="none" w:sz="0" w:space="0" w:color="auto"/>
            <w:right w:val="none" w:sz="0" w:space="0" w:color="auto"/>
          </w:divBdr>
          <w:divsChild>
            <w:div w:id="792554613">
              <w:marLeft w:val="0"/>
              <w:marRight w:val="0"/>
              <w:marTop w:val="0"/>
              <w:marBottom w:val="0"/>
              <w:divBdr>
                <w:top w:val="none" w:sz="0" w:space="0" w:color="auto"/>
                <w:left w:val="none" w:sz="0" w:space="0" w:color="auto"/>
                <w:bottom w:val="none" w:sz="0" w:space="0" w:color="auto"/>
                <w:right w:val="none" w:sz="0" w:space="0" w:color="auto"/>
              </w:divBdr>
              <w:divsChild>
                <w:div w:id="1383864573">
                  <w:marLeft w:val="0"/>
                  <w:marRight w:val="0"/>
                  <w:marTop w:val="0"/>
                  <w:marBottom w:val="0"/>
                  <w:divBdr>
                    <w:top w:val="none" w:sz="0" w:space="0" w:color="auto"/>
                    <w:left w:val="none" w:sz="0" w:space="0" w:color="auto"/>
                    <w:bottom w:val="none" w:sz="0" w:space="0" w:color="auto"/>
                    <w:right w:val="none" w:sz="0" w:space="0" w:color="auto"/>
                  </w:divBdr>
                  <w:divsChild>
                    <w:div w:id="1227566762">
                      <w:marLeft w:val="0"/>
                      <w:marRight w:val="0"/>
                      <w:marTop w:val="0"/>
                      <w:marBottom w:val="0"/>
                      <w:divBdr>
                        <w:top w:val="none" w:sz="0" w:space="0" w:color="auto"/>
                        <w:left w:val="none" w:sz="0" w:space="0" w:color="auto"/>
                        <w:bottom w:val="none" w:sz="0" w:space="0" w:color="auto"/>
                        <w:right w:val="none" w:sz="0" w:space="0" w:color="auto"/>
                      </w:divBdr>
                      <w:divsChild>
                        <w:div w:id="348873373">
                          <w:marLeft w:val="0"/>
                          <w:marRight w:val="0"/>
                          <w:marTop w:val="0"/>
                          <w:marBottom w:val="0"/>
                          <w:divBdr>
                            <w:top w:val="none" w:sz="0" w:space="0" w:color="auto"/>
                            <w:left w:val="none" w:sz="0" w:space="0" w:color="auto"/>
                            <w:bottom w:val="none" w:sz="0" w:space="0" w:color="auto"/>
                            <w:right w:val="none" w:sz="0" w:space="0" w:color="auto"/>
                          </w:divBdr>
                          <w:divsChild>
                            <w:div w:id="211007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800295">
      <w:bodyDiv w:val="1"/>
      <w:marLeft w:val="0"/>
      <w:marRight w:val="0"/>
      <w:marTop w:val="0"/>
      <w:marBottom w:val="0"/>
      <w:divBdr>
        <w:top w:val="none" w:sz="0" w:space="0" w:color="auto"/>
        <w:left w:val="none" w:sz="0" w:space="0" w:color="auto"/>
        <w:bottom w:val="none" w:sz="0" w:space="0" w:color="auto"/>
        <w:right w:val="none" w:sz="0" w:space="0" w:color="auto"/>
      </w:divBdr>
    </w:div>
    <w:div w:id="1050686724">
      <w:bodyDiv w:val="1"/>
      <w:marLeft w:val="0"/>
      <w:marRight w:val="0"/>
      <w:marTop w:val="0"/>
      <w:marBottom w:val="0"/>
      <w:divBdr>
        <w:top w:val="none" w:sz="0" w:space="0" w:color="auto"/>
        <w:left w:val="none" w:sz="0" w:space="0" w:color="auto"/>
        <w:bottom w:val="none" w:sz="0" w:space="0" w:color="auto"/>
        <w:right w:val="none" w:sz="0" w:space="0" w:color="auto"/>
      </w:divBdr>
    </w:div>
    <w:div w:id="1055201627">
      <w:bodyDiv w:val="1"/>
      <w:marLeft w:val="0"/>
      <w:marRight w:val="0"/>
      <w:marTop w:val="0"/>
      <w:marBottom w:val="0"/>
      <w:divBdr>
        <w:top w:val="none" w:sz="0" w:space="0" w:color="auto"/>
        <w:left w:val="none" w:sz="0" w:space="0" w:color="auto"/>
        <w:bottom w:val="none" w:sz="0" w:space="0" w:color="auto"/>
        <w:right w:val="none" w:sz="0" w:space="0" w:color="auto"/>
      </w:divBdr>
    </w:div>
    <w:div w:id="1063527879">
      <w:bodyDiv w:val="1"/>
      <w:marLeft w:val="0"/>
      <w:marRight w:val="0"/>
      <w:marTop w:val="0"/>
      <w:marBottom w:val="0"/>
      <w:divBdr>
        <w:top w:val="none" w:sz="0" w:space="0" w:color="auto"/>
        <w:left w:val="none" w:sz="0" w:space="0" w:color="auto"/>
        <w:bottom w:val="none" w:sz="0" w:space="0" w:color="auto"/>
        <w:right w:val="none" w:sz="0" w:space="0" w:color="auto"/>
      </w:divBdr>
    </w:div>
    <w:div w:id="1063720005">
      <w:bodyDiv w:val="1"/>
      <w:marLeft w:val="0"/>
      <w:marRight w:val="0"/>
      <w:marTop w:val="0"/>
      <w:marBottom w:val="0"/>
      <w:divBdr>
        <w:top w:val="none" w:sz="0" w:space="0" w:color="auto"/>
        <w:left w:val="none" w:sz="0" w:space="0" w:color="auto"/>
        <w:bottom w:val="none" w:sz="0" w:space="0" w:color="auto"/>
        <w:right w:val="none" w:sz="0" w:space="0" w:color="auto"/>
      </w:divBdr>
    </w:div>
    <w:div w:id="1070425748">
      <w:bodyDiv w:val="1"/>
      <w:marLeft w:val="0"/>
      <w:marRight w:val="0"/>
      <w:marTop w:val="0"/>
      <w:marBottom w:val="0"/>
      <w:divBdr>
        <w:top w:val="none" w:sz="0" w:space="0" w:color="auto"/>
        <w:left w:val="none" w:sz="0" w:space="0" w:color="auto"/>
        <w:bottom w:val="none" w:sz="0" w:space="0" w:color="auto"/>
        <w:right w:val="none" w:sz="0" w:space="0" w:color="auto"/>
      </w:divBdr>
    </w:div>
    <w:div w:id="1080980031">
      <w:bodyDiv w:val="1"/>
      <w:marLeft w:val="0"/>
      <w:marRight w:val="0"/>
      <w:marTop w:val="0"/>
      <w:marBottom w:val="0"/>
      <w:divBdr>
        <w:top w:val="none" w:sz="0" w:space="0" w:color="auto"/>
        <w:left w:val="none" w:sz="0" w:space="0" w:color="auto"/>
        <w:bottom w:val="none" w:sz="0" w:space="0" w:color="auto"/>
        <w:right w:val="none" w:sz="0" w:space="0" w:color="auto"/>
      </w:divBdr>
    </w:div>
    <w:div w:id="1084644269">
      <w:bodyDiv w:val="1"/>
      <w:marLeft w:val="0"/>
      <w:marRight w:val="0"/>
      <w:marTop w:val="0"/>
      <w:marBottom w:val="0"/>
      <w:divBdr>
        <w:top w:val="none" w:sz="0" w:space="0" w:color="auto"/>
        <w:left w:val="none" w:sz="0" w:space="0" w:color="auto"/>
        <w:bottom w:val="none" w:sz="0" w:space="0" w:color="auto"/>
        <w:right w:val="none" w:sz="0" w:space="0" w:color="auto"/>
      </w:divBdr>
    </w:div>
    <w:div w:id="1092747490">
      <w:bodyDiv w:val="1"/>
      <w:marLeft w:val="0"/>
      <w:marRight w:val="0"/>
      <w:marTop w:val="0"/>
      <w:marBottom w:val="0"/>
      <w:divBdr>
        <w:top w:val="none" w:sz="0" w:space="0" w:color="auto"/>
        <w:left w:val="none" w:sz="0" w:space="0" w:color="auto"/>
        <w:bottom w:val="none" w:sz="0" w:space="0" w:color="auto"/>
        <w:right w:val="none" w:sz="0" w:space="0" w:color="auto"/>
      </w:divBdr>
    </w:div>
    <w:div w:id="1096901001">
      <w:bodyDiv w:val="1"/>
      <w:marLeft w:val="0"/>
      <w:marRight w:val="0"/>
      <w:marTop w:val="0"/>
      <w:marBottom w:val="0"/>
      <w:divBdr>
        <w:top w:val="none" w:sz="0" w:space="0" w:color="auto"/>
        <w:left w:val="none" w:sz="0" w:space="0" w:color="auto"/>
        <w:bottom w:val="none" w:sz="0" w:space="0" w:color="auto"/>
        <w:right w:val="none" w:sz="0" w:space="0" w:color="auto"/>
      </w:divBdr>
      <w:divsChild>
        <w:div w:id="1760515947">
          <w:marLeft w:val="0"/>
          <w:marRight w:val="0"/>
          <w:marTop w:val="0"/>
          <w:marBottom w:val="0"/>
          <w:divBdr>
            <w:top w:val="none" w:sz="0" w:space="0" w:color="auto"/>
            <w:left w:val="none" w:sz="0" w:space="0" w:color="auto"/>
            <w:bottom w:val="none" w:sz="0" w:space="0" w:color="auto"/>
            <w:right w:val="none" w:sz="0" w:space="0" w:color="auto"/>
          </w:divBdr>
        </w:div>
      </w:divsChild>
    </w:div>
    <w:div w:id="1103645775">
      <w:bodyDiv w:val="1"/>
      <w:marLeft w:val="0"/>
      <w:marRight w:val="0"/>
      <w:marTop w:val="0"/>
      <w:marBottom w:val="0"/>
      <w:divBdr>
        <w:top w:val="none" w:sz="0" w:space="0" w:color="auto"/>
        <w:left w:val="none" w:sz="0" w:space="0" w:color="auto"/>
        <w:bottom w:val="none" w:sz="0" w:space="0" w:color="auto"/>
        <w:right w:val="none" w:sz="0" w:space="0" w:color="auto"/>
      </w:divBdr>
    </w:div>
    <w:div w:id="1112283811">
      <w:bodyDiv w:val="1"/>
      <w:marLeft w:val="0"/>
      <w:marRight w:val="0"/>
      <w:marTop w:val="0"/>
      <w:marBottom w:val="0"/>
      <w:divBdr>
        <w:top w:val="none" w:sz="0" w:space="0" w:color="auto"/>
        <w:left w:val="none" w:sz="0" w:space="0" w:color="auto"/>
        <w:bottom w:val="none" w:sz="0" w:space="0" w:color="auto"/>
        <w:right w:val="none" w:sz="0" w:space="0" w:color="auto"/>
      </w:divBdr>
    </w:div>
    <w:div w:id="1116368271">
      <w:bodyDiv w:val="1"/>
      <w:marLeft w:val="0"/>
      <w:marRight w:val="0"/>
      <w:marTop w:val="0"/>
      <w:marBottom w:val="0"/>
      <w:divBdr>
        <w:top w:val="none" w:sz="0" w:space="0" w:color="auto"/>
        <w:left w:val="none" w:sz="0" w:space="0" w:color="auto"/>
        <w:bottom w:val="none" w:sz="0" w:space="0" w:color="auto"/>
        <w:right w:val="none" w:sz="0" w:space="0" w:color="auto"/>
      </w:divBdr>
    </w:div>
    <w:div w:id="1126968260">
      <w:bodyDiv w:val="1"/>
      <w:marLeft w:val="0"/>
      <w:marRight w:val="0"/>
      <w:marTop w:val="0"/>
      <w:marBottom w:val="0"/>
      <w:divBdr>
        <w:top w:val="none" w:sz="0" w:space="0" w:color="auto"/>
        <w:left w:val="none" w:sz="0" w:space="0" w:color="auto"/>
        <w:bottom w:val="none" w:sz="0" w:space="0" w:color="auto"/>
        <w:right w:val="none" w:sz="0" w:space="0" w:color="auto"/>
      </w:divBdr>
    </w:div>
    <w:div w:id="1144739604">
      <w:bodyDiv w:val="1"/>
      <w:marLeft w:val="0"/>
      <w:marRight w:val="0"/>
      <w:marTop w:val="0"/>
      <w:marBottom w:val="0"/>
      <w:divBdr>
        <w:top w:val="none" w:sz="0" w:space="0" w:color="auto"/>
        <w:left w:val="none" w:sz="0" w:space="0" w:color="auto"/>
        <w:bottom w:val="none" w:sz="0" w:space="0" w:color="auto"/>
        <w:right w:val="none" w:sz="0" w:space="0" w:color="auto"/>
      </w:divBdr>
    </w:div>
    <w:div w:id="1151217309">
      <w:bodyDiv w:val="1"/>
      <w:marLeft w:val="0"/>
      <w:marRight w:val="0"/>
      <w:marTop w:val="0"/>
      <w:marBottom w:val="0"/>
      <w:divBdr>
        <w:top w:val="none" w:sz="0" w:space="0" w:color="auto"/>
        <w:left w:val="none" w:sz="0" w:space="0" w:color="auto"/>
        <w:bottom w:val="none" w:sz="0" w:space="0" w:color="auto"/>
        <w:right w:val="none" w:sz="0" w:space="0" w:color="auto"/>
      </w:divBdr>
    </w:div>
    <w:div w:id="1155876402">
      <w:bodyDiv w:val="1"/>
      <w:marLeft w:val="0"/>
      <w:marRight w:val="0"/>
      <w:marTop w:val="0"/>
      <w:marBottom w:val="0"/>
      <w:divBdr>
        <w:top w:val="none" w:sz="0" w:space="0" w:color="auto"/>
        <w:left w:val="none" w:sz="0" w:space="0" w:color="auto"/>
        <w:bottom w:val="none" w:sz="0" w:space="0" w:color="auto"/>
        <w:right w:val="none" w:sz="0" w:space="0" w:color="auto"/>
      </w:divBdr>
    </w:div>
    <w:div w:id="1208686379">
      <w:bodyDiv w:val="1"/>
      <w:marLeft w:val="0"/>
      <w:marRight w:val="0"/>
      <w:marTop w:val="0"/>
      <w:marBottom w:val="0"/>
      <w:divBdr>
        <w:top w:val="none" w:sz="0" w:space="0" w:color="auto"/>
        <w:left w:val="none" w:sz="0" w:space="0" w:color="auto"/>
        <w:bottom w:val="none" w:sz="0" w:space="0" w:color="auto"/>
        <w:right w:val="none" w:sz="0" w:space="0" w:color="auto"/>
      </w:divBdr>
    </w:div>
    <w:div w:id="1219128884">
      <w:bodyDiv w:val="1"/>
      <w:marLeft w:val="0"/>
      <w:marRight w:val="0"/>
      <w:marTop w:val="0"/>
      <w:marBottom w:val="0"/>
      <w:divBdr>
        <w:top w:val="none" w:sz="0" w:space="0" w:color="auto"/>
        <w:left w:val="none" w:sz="0" w:space="0" w:color="auto"/>
        <w:bottom w:val="none" w:sz="0" w:space="0" w:color="auto"/>
        <w:right w:val="none" w:sz="0" w:space="0" w:color="auto"/>
      </w:divBdr>
    </w:div>
    <w:div w:id="1223442330">
      <w:bodyDiv w:val="1"/>
      <w:marLeft w:val="0"/>
      <w:marRight w:val="0"/>
      <w:marTop w:val="0"/>
      <w:marBottom w:val="0"/>
      <w:divBdr>
        <w:top w:val="none" w:sz="0" w:space="0" w:color="auto"/>
        <w:left w:val="none" w:sz="0" w:space="0" w:color="auto"/>
        <w:bottom w:val="none" w:sz="0" w:space="0" w:color="auto"/>
        <w:right w:val="none" w:sz="0" w:space="0" w:color="auto"/>
      </w:divBdr>
    </w:div>
    <w:div w:id="1230772392">
      <w:bodyDiv w:val="1"/>
      <w:marLeft w:val="0"/>
      <w:marRight w:val="0"/>
      <w:marTop w:val="0"/>
      <w:marBottom w:val="0"/>
      <w:divBdr>
        <w:top w:val="none" w:sz="0" w:space="0" w:color="auto"/>
        <w:left w:val="none" w:sz="0" w:space="0" w:color="auto"/>
        <w:bottom w:val="none" w:sz="0" w:space="0" w:color="auto"/>
        <w:right w:val="none" w:sz="0" w:space="0" w:color="auto"/>
      </w:divBdr>
    </w:div>
    <w:div w:id="1244485136">
      <w:bodyDiv w:val="1"/>
      <w:marLeft w:val="0"/>
      <w:marRight w:val="0"/>
      <w:marTop w:val="0"/>
      <w:marBottom w:val="0"/>
      <w:divBdr>
        <w:top w:val="none" w:sz="0" w:space="0" w:color="auto"/>
        <w:left w:val="none" w:sz="0" w:space="0" w:color="auto"/>
        <w:bottom w:val="none" w:sz="0" w:space="0" w:color="auto"/>
        <w:right w:val="none" w:sz="0" w:space="0" w:color="auto"/>
      </w:divBdr>
    </w:div>
    <w:div w:id="1247031225">
      <w:bodyDiv w:val="1"/>
      <w:marLeft w:val="0"/>
      <w:marRight w:val="0"/>
      <w:marTop w:val="0"/>
      <w:marBottom w:val="0"/>
      <w:divBdr>
        <w:top w:val="none" w:sz="0" w:space="0" w:color="auto"/>
        <w:left w:val="none" w:sz="0" w:space="0" w:color="auto"/>
        <w:bottom w:val="none" w:sz="0" w:space="0" w:color="auto"/>
        <w:right w:val="none" w:sz="0" w:space="0" w:color="auto"/>
      </w:divBdr>
    </w:div>
    <w:div w:id="1253587968">
      <w:bodyDiv w:val="1"/>
      <w:marLeft w:val="0"/>
      <w:marRight w:val="0"/>
      <w:marTop w:val="0"/>
      <w:marBottom w:val="0"/>
      <w:divBdr>
        <w:top w:val="none" w:sz="0" w:space="0" w:color="auto"/>
        <w:left w:val="none" w:sz="0" w:space="0" w:color="auto"/>
        <w:bottom w:val="none" w:sz="0" w:space="0" w:color="auto"/>
        <w:right w:val="none" w:sz="0" w:space="0" w:color="auto"/>
      </w:divBdr>
    </w:div>
    <w:div w:id="1279676408">
      <w:bodyDiv w:val="1"/>
      <w:marLeft w:val="0"/>
      <w:marRight w:val="0"/>
      <w:marTop w:val="0"/>
      <w:marBottom w:val="0"/>
      <w:divBdr>
        <w:top w:val="none" w:sz="0" w:space="0" w:color="auto"/>
        <w:left w:val="none" w:sz="0" w:space="0" w:color="auto"/>
        <w:bottom w:val="none" w:sz="0" w:space="0" w:color="auto"/>
        <w:right w:val="none" w:sz="0" w:space="0" w:color="auto"/>
      </w:divBdr>
    </w:div>
    <w:div w:id="1288201369">
      <w:bodyDiv w:val="1"/>
      <w:marLeft w:val="0"/>
      <w:marRight w:val="0"/>
      <w:marTop w:val="0"/>
      <w:marBottom w:val="0"/>
      <w:divBdr>
        <w:top w:val="none" w:sz="0" w:space="0" w:color="auto"/>
        <w:left w:val="none" w:sz="0" w:space="0" w:color="auto"/>
        <w:bottom w:val="none" w:sz="0" w:space="0" w:color="auto"/>
        <w:right w:val="none" w:sz="0" w:space="0" w:color="auto"/>
      </w:divBdr>
    </w:div>
    <w:div w:id="1289705306">
      <w:bodyDiv w:val="1"/>
      <w:marLeft w:val="0"/>
      <w:marRight w:val="0"/>
      <w:marTop w:val="0"/>
      <w:marBottom w:val="0"/>
      <w:divBdr>
        <w:top w:val="none" w:sz="0" w:space="0" w:color="auto"/>
        <w:left w:val="none" w:sz="0" w:space="0" w:color="auto"/>
        <w:bottom w:val="none" w:sz="0" w:space="0" w:color="auto"/>
        <w:right w:val="none" w:sz="0" w:space="0" w:color="auto"/>
      </w:divBdr>
    </w:div>
    <w:div w:id="1304041661">
      <w:bodyDiv w:val="1"/>
      <w:marLeft w:val="0"/>
      <w:marRight w:val="0"/>
      <w:marTop w:val="0"/>
      <w:marBottom w:val="0"/>
      <w:divBdr>
        <w:top w:val="none" w:sz="0" w:space="0" w:color="auto"/>
        <w:left w:val="none" w:sz="0" w:space="0" w:color="auto"/>
        <w:bottom w:val="none" w:sz="0" w:space="0" w:color="auto"/>
        <w:right w:val="none" w:sz="0" w:space="0" w:color="auto"/>
      </w:divBdr>
    </w:div>
    <w:div w:id="1312442447">
      <w:bodyDiv w:val="1"/>
      <w:marLeft w:val="0"/>
      <w:marRight w:val="0"/>
      <w:marTop w:val="0"/>
      <w:marBottom w:val="0"/>
      <w:divBdr>
        <w:top w:val="none" w:sz="0" w:space="0" w:color="auto"/>
        <w:left w:val="none" w:sz="0" w:space="0" w:color="auto"/>
        <w:bottom w:val="none" w:sz="0" w:space="0" w:color="auto"/>
        <w:right w:val="none" w:sz="0" w:space="0" w:color="auto"/>
      </w:divBdr>
    </w:div>
    <w:div w:id="1321155895">
      <w:bodyDiv w:val="1"/>
      <w:marLeft w:val="0"/>
      <w:marRight w:val="0"/>
      <w:marTop w:val="0"/>
      <w:marBottom w:val="0"/>
      <w:divBdr>
        <w:top w:val="none" w:sz="0" w:space="0" w:color="auto"/>
        <w:left w:val="none" w:sz="0" w:space="0" w:color="auto"/>
        <w:bottom w:val="none" w:sz="0" w:space="0" w:color="auto"/>
        <w:right w:val="none" w:sz="0" w:space="0" w:color="auto"/>
      </w:divBdr>
    </w:div>
    <w:div w:id="1329283849">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41273562">
      <w:bodyDiv w:val="1"/>
      <w:marLeft w:val="0"/>
      <w:marRight w:val="0"/>
      <w:marTop w:val="0"/>
      <w:marBottom w:val="0"/>
      <w:divBdr>
        <w:top w:val="none" w:sz="0" w:space="0" w:color="auto"/>
        <w:left w:val="none" w:sz="0" w:space="0" w:color="auto"/>
        <w:bottom w:val="none" w:sz="0" w:space="0" w:color="auto"/>
        <w:right w:val="none" w:sz="0" w:space="0" w:color="auto"/>
      </w:divBdr>
    </w:div>
    <w:div w:id="1346788251">
      <w:bodyDiv w:val="1"/>
      <w:marLeft w:val="0"/>
      <w:marRight w:val="0"/>
      <w:marTop w:val="0"/>
      <w:marBottom w:val="0"/>
      <w:divBdr>
        <w:top w:val="none" w:sz="0" w:space="0" w:color="auto"/>
        <w:left w:val="none" w:sz="0" w:space="0" w:color="auto"/>
        <w:bottom w:val="none" w:sz="0" w:space="0" w:color="auto"/>
        <w:right w:val="none" w:sz="0" w:space="0" w:color="auto"/>
      </w:divBdr>
    </w:div>
    <w:div w:id="1359576069">
      <w:bodyDiv w:val="1"/>
      <w:marLeft w:val="0"/>
      <w:marRight w:val="0"/>
      <w:marTop w:val="0"/>
      <w:marBottom w:val="0"/>
      <w:divBdr>
        <w:top w:val="none" w:sz="0" w:space="0" w:color="auto"/>
        <w:left w:val="none" w:sz="0" w:space="0" w:color="auto"/>
        <w:bottom w:val="none" w:sz="0" w:space="0" w:color="auto"/>
        <w:right w:val="none" w:sz="0" w:space="0" w:color="auto"/>
      </w:divBdr>
    </w:div>
    <w:div w:id="1365444997">
      <w:bodyDiv w:val="1"/>
      <w:marLeft w:val="0"/>
      <w:marRight w:val="0"/>
      <w:marTop w:val="0"/>
      <w:marBottom w:val="0"/>
      <w:divBdr>
        <w:top w:val="none" w:sz="0" w:space="0" w:color="auto"/>
        <w:left w:val="none" w:sz="0" w:space="0" w:color="auto"/>
        <w:bottom w:val="none" w:sz="0" w:space="0" w:color="auto"/>
        <w:right w:val="none" w:sz="0" w:space="0" w:color="auto"/>
      </w:divBdr>
    </w:div>
    <w:div w:id="1368723759">
      <w:bodyDiv w:val="1"/>
      <w:marLeft w:val="0"/>
      <w:marRight w:val="0"/>
      <w:marTop w:val="0"/>
      <w:marBottom w:val="0"/>
      <w:divBdr>
        <w:top w:val="none" w:sz="0" w:space="0" w:color="auto"/>
        <w:left w:val="none" w:sz="0" w:space="0" w:color="auto"/>
        <w:bottom w:val="none" w:sz="0" w:space="0" w:color="auto"/>
        <w:right w:val="none" w:sz="0" w:space="0" w:color="auto"/>
      </w:divBdr>
    </w:div>
    <w:div w:id="1373268519">
      <w:bodyDiv w:val="1"/>
      <w:marLeft w:val="0"/>
      <w:marRight w:val="0"/>
      <w:marTop w:val="0"/>
      <w:marBottom w:val="0"/>
      <w:divBdr>
        <w:top w:val="none" w:sz="0" w:space="0" w:color="auto"/>
        <w:left w:val="none" w:sz="0" w:space="0" w:color="auto"/>
        <w:bottom w:val="none" w:sz="0" w:space="0" w:color="auto"/>
        <w:right w:val="none" w:sz="0" w:space="0" w:color="auto"/>
      </w:divBdr>
    </w:div>
    <w:div w:id="1376856296">
      <w:bodyDiv w:val="1"/>
      <w:marLeft w:val="0"/>
      <w:marRight w:val="0"/>
      <w:marTop w:val="0"/>
      <w:marBottom w:val="0"/>
      <w:divBdr>
        <w:top w:val="none" w:sz="0" w:space="0" w:color="auto"/>
        <w:left w:val="none" w:sz="0" w:space="0" w:color="auto"/>
        <w:bottom w:val="none" w:sz="0" w:space="0" w:color="auto"/>
        <w:right w:val="none" w:sz="0" w:space="0" w:color="auto"/>
      </w:divBdr>
      <w:divsChild>
        <w:div w:id="251937892">
          <w:marLeft w:val="0"/>
          <w:marRight w:val="0"/>
          <w:marTop w:val="0"/>
          <w:marBottom w:val="0"/>
          <w:divBdr>
            <w:top w:val="none" w:sz="0" w:space="0" w:color="auto"/>
            <w:left w:val="none" w:sz="0" w:space="0" w:color="auto"/>
            <w:bottom w:val="none" w:sz="0" w:space="0" w:color="auto"/>
            <w:right w:val="none" w:sz="0" w:space="0" w:color="auto"/>
          </w:divBdr>
          <w:divsChild>
            <w:div w:id="1627154596">
              <w:marLeft w:val="0"/>
              <w:marRight w:val="0"/>
              <w:marTop w:val="0"/>
              <w:marBottom w:val="0"/>
              <w:divBdr>
                <w:top w:val="none" w:sz="0" w:space="0" w:color="auto"/>
                <w:left w:val="none" w:sz="0" w:space="0" w:color="auto"/>
                <w:bottom w:val="none" w:sz="0" w:space="0" w:color="auto"/>
                <w:right w:val="none" w:sz="0" w:space="0" w:color="auto"/>
              </w:divBdr>
              <w:divsChild>
                <w:div w:id="1506432762">
                  <w:marLeft w:val="0"/>
                  <w:marRight w:val="0"/>
                  <w:marTop w:val="0"/>
                  <w:marBottom w:val="0"/>
                  <w:divBdr>
                    <w:top w:val="none" w:sz="0" w:space="0" w:color="auto"/>
                    <w:left w:val="none" w:sz="0" w:space="0" w:color="auto"/>
                    <w:bottom w:val="none" w:sz="0" w:space="0" w:color="auto"/>
                    <w:right w:val="none" w:sz="0" w:space="0" w:color="auto"/>
                  </w:divBdr>
                  <w:divsChild>
                    <w:div w:id="50933138">
                      <w:marLeft w:val="0"/>
                      <w:marRight w:val="0"/>
                      <w:marTop w:val="0"/>
                      <w:marBottom w:val="0"/>
                      <w:divBdr>
                        <w:top w:val="none" w:sz="0" w:space="0" w:color="auto"/>
                        <w:left w:val="none" w:sz="0" w:space="0" w:color="auto"/>
                        <w:bottom w:val="none" w:sz="0" w:space="0" w:color="auto"/>
                        <w:right w:val="none" w:sz="0" w:space="0" w:color="auto"/>
                      </w:divBdr>
                      <w:divsChild>
                        <w:div w:id="1388452829">
                          <w:marLeft w:val="0"/>
                          <w:marRight w:val="0"/>
                          <w:marTop w:val="0"/>
                          <w:marBottom w:val="0"/>
                          <w:divBdr>
                            <w:top w:val="none" w:sz="0" w:space="0" w:color="auto"/>
                            <w:left w:val="none" w:sz="0" w:space="0" w:color="auto"/>
                            <w:bottom w:val="none" w:sz="0" w:space="0" w:color="auto"/>
                            <w:right w:val="none" w:sz="0" w:space="0" w:color="auto"/>
                          </w:divBdr>
                          <w:divsChild>
                            <w:div w:id="93463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669358">
      <w:bodyDiv w:val="1"/>
      <w:marLeft w:val="0"/>
      <w:marRight w:val="0"/>
      <w:marTop w:val="0"/>
      <w:marBottom w:val="0"/>
      <w:divBdr>
        <w:top w:val="none" w:sz="0" w:space="0" w:color="auto"/>
        <w:left w:val="none" w:sz="0" w:space="0" w:color="auto"/>
        <w:bottom w:val="none" w:sz="0" w:space="0" w:color="auto"/>
        <w:right w:val="none" w:sz="0" w:space="0" w:color="auto"/>
      </w:divBdr>
    </w:div>
    <w:div w:id="1395852788">
      <w:bodyDiv w:val="1"/>
      <w:marLeft w:val="0"/>
      <w:marRight w:val="0"/>
      <w:marTop w:val="0"/>
      <w:marBottom w:val="0"/>
      <w:divBdr>
        <w:top w:val="none" w:sz="0" w:space="0" w:color="auto"/>
        <w:left w:val="none" w:sz="0" w:space="0" w:color="auto"/>
        <w:bottom w:val="none" w:sz="0" w:space="0" w:color="auto"/>
        <w:right w:val="none" w:sz="0" w:space="0" w:color="auto"/>
      </w:divBdr>
    </w:div>
    <w:div w:id="1426725850">
      <w:bodyDiv w:val="1"/>
      <w:marLeft w:val="0"/>
      <w:marRight w:val="0"/>
      <w:marTop w:val="0"/>
      <w:marBottom w:val="0"/>
      <w:divBdr>
        <w:top w:val="none" w:sz="0" w:space="0" w:color="auto"/>
        <w:left w:val="none" w:sz="0" w:space="0" w:color="auto"/>
        <w:bottom w:val="none" w:sz="0" w:space="0" w:color="auto"/>
        <w:right w:val="none" w:sz="0" w:space="0" w:color="auto"/>
      </w:divBdr>
    </w:div>
    <w:div w:id="1441030988">
      <w:bodyDiv w:val="1"/>
      <w:marLeft w:val="0"/>
      <w:marRight w:val="0"/>
      <w:marTop w:val="0"/>
      <w:marBottom w:val="0"/>
      <w:divBdr>
        <w:top w:val="none" w:sz="0" w:space="0" w:color="auto"/>
        <w:left w:val="none" w:sz="0" w:space="0" w:color="auto"/>
        <w:bottom w:val="none" w:sz="0" w:space="0" w:color="auto"/>
        <w:right w:val="none" w:sz="0" w:space="0" w:color="auto"/>
      </w:divBdr>
    </w:div>
    <w:div w:id="1445346193">
      <w:bodyDiv w:val="1"/>
      <w:marLeft w:val="0"/>
      <w:marRight w:val="0"/>
      <w:marTop w:val="0"/>
      <w:marBottom w:val="0"/>
      <w:divBdr>
        <w:top w:val="none" w:sz="0" w:space="0" w:color="auto"/>
        <w:left w:val="none" w:sz="0" w:space="0" w:color="auto"/>
        <w:bottom w:val="none" w:sz="0" w:space="0" w:color="auto"/>
        <w:right w:val="none" w:sz="0" w:space="0" w:color="auto"/>
      </w:divBdr>
    </w:div>
    <w:div w:id="1445731465">
      <w:bodyDiv w:val="1"/>
      <w:marLeft w:val="0"/>
      <w:marRight w:val="0"/>
      <w:marTop w:val="0"/>
      <w:marBottom w:val="0"/>
      <w:divBdr>
        <w:top w:val="none" w:sz="0" w:space="0" w:color="auto"/>
        <w:left w:val="none" w:sz="0" w:space="0" w:color="auto"/>
        <w:bottom w:val="none" w:sz="0" w:space="0" w:color="auto"/>
        <w:right w:val="none" w:sz="0" w:space="0" w:color="auto"/>
      </w:divBdr>
    </w:div>
    <w:div w:id="1450471151">
      <w:bodyDiv w:val="1"/>
      <w:marLeft w:val="0"/>
      <w:marRight w:val="0"/>
      <w:marTop w:val="0"/>
      <w:marBottom w:val="0"/>
      <w:divBdr>
        <w:top w:val="none" w:sz="0" w:space="0" w:color="auto"/>
        <w:left w:val="none" w:sz="0" w:space="0" w:color="auto"/>
        <w:bottom w:val="none" w:sz="0" w:space="0" w:color="auto"/>
        <w:right w:val="none" w:sz="0" w:space="0" w:color="auto"/>
      </w:divBdr>
      <w:divsChild>
        <w:div w:id="1177814682">
          <w:marLeft w:val="0"/>
          <w:marRight w:val="0"/>
          <w:marTop w:val="0"/>
          <w:marBottom w:val="0"/>
          <w:divBdr>
            <w:top w:val="none" w:sz="0" w:space="0" w:color="auto"/>
            <w:left w:val="none" w:sz="0" w:space="0" w:color="auto"/>
            <w:bottom w:val="none" w:sz="0" w:space="0" w:color="auto"/>
            <w:right w:val="none" w:sz="0" w:space="0" w:color="auto"/>
          </w:divBdr>
          <w:divsChild>
            <w:div w:id="841822717">
              <w:marLeft w:val="0"/>
              <w:marRight w:val="0"/>
              <w:marTop w:val="0"/>
              <w:marBottom w:val="0"/>
              <w:divBdr>
                <w:top w:val="none" w:sz="0" w:space="0" w:color="auto"/>
                <w:left w:val="none" w:sz="0" w:space="0" w:color="auto"/>
                <w:bottom w:val="none" w:sz="0" w:space="0" w:color="auto"/>
                <w:right w:val="none" w:sz="0" w:space="0" w:color="auto"/>
              </w:divBdr>
              <w:divsChild>
                <w:div w:id="1764572709">
                  <w:marLeft w:val="0"/>
                  <w:marRight w:val="0"/>
                  <w:marTop w:val="0"/>
                  <w:marBottom w:val="0"/>
                  <w:divBdr>
                    <w:top w:val="none" w:sz="0" w:space="0" w:color="auto"/>
                    <w:left w:val="none" w:sz="0" w:space="0" w:color="auto"/>
                    <w:bottom w:val="none" w:sz="0" w:space="0" w:color="auto"/>
                    <w:right w:val="none" w:sz="0" w:space="0" w:color="auto"/>
                  </w:divBdr>
                  <w:divsChild>
                    <w:div w:id="125972980">
                      <w:marLeft w:val="0"/>
                      <w:marRight w:val="0"/>
                      <w:marTop w:val="0"/>
                      <w:marBottom w:val="0"/>
                      <w:divBdr>
                        <w:top w:val="none" w:sz="0" w:space="0" w:color="auto"/>
                        <w:left w:val="none" w:sz="0" w:space="0" w:color="auto"/>
                        <w:bottom w:val="none" w:sz="0" w:space="0" w:color="auto"/>
                        <w:right w:val="none" w:sz="0" w:space="0" w:color="auto"/>
                      </w:divBdr>
                      <w:divsChild>
                        <w:div w:id="2047413536">
                          <w:marLeft w:val="0"/>
                          <w:marRight w:val="0"/>
                          <w:marTop w:val="0"/>
                          <w:marBottom w:val="0"/>
                          <w:divBdr>
                            <w:top w:val="none" w:sz="0" w:space="0" w:color="auto"/>
                            <w:left w:val="none" w:sz="0" w:space="0" w:color="auto"/>
                            <w:bottom w:val="none" w:sz="0" w:space="0" w:color="auto"/>
                            <w:right w:val="none" w:sz="0" w:space="0" w:color="auto"/>
                          </w:divBdr>
                          <w:divsChild>
                            <w:div w:id="118937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81018">
      <w:bodyDiv w:val="1"/>
      <w:marLeft w:val="0"/>
      <w:marRight w:val="0"/>
      <w:marTop w:val="0"/>
      <w:marBottom w:val="0"/>
      <w:divBdr>
        <w:top w:val="none" w:sz="0" w:space="0" w:color="auto"/>
        <w:left w:val="none" w:sz="0" w:space="0" w:color="auto"/>
        <w:bottom w:val="none" w:sz="0" w:space="0" w:color="auto"/>
        <w:right w:val="none" w:sz="0" w:space="0" w:color="auto"/>
      </w:divBdr>
    </w:div>
    <w:div w:id="1456829173">
      <w:bodyDiv w:val="1"/>
      <w:marLeft w:val="0"/>
      <w:marRight w:val="0"/>
      <w:marTop w:val="0"/>
      <w:marBottom w:val="0"/>
      <w:divBdr>
        <w:top w:val="none" w:sz="0" w:space="0" w:color="auto"/>
        <w:left w:val="none" w:sz="0" w:space="0" w:color="auto"/>
        <w:bottom w:val="none" w:sz="0" w:space="0" w:color="auto"/>
        <w:right w:val="none" w:sz="0" w:space="0" w:color="auto"/>
      </w:divBdr>
    </w:div>
    <w:div w:id="1492407285">
      <w:bodyDiv w:val="1"/>
      <w:marLeft w:val="0"/>
      <w:marRight w:val="0"/>
      <w:marTop w:val="0"/>
      <w:marBottom w:val="0"/>
      <w:divBdr>
        <w:top w:val="none" w:sz="0" w:space="0" w:color="auto"/>
        <w:left w:val="none" w:sz="0" w:space="0" w:color="auto"/>
        <w:bottom w:val="none" w:sz="0" w:space="0" w:color="auto"/>
        <w:right w:val="none" w:sz="0" w:space="0" w:color="auto"/>
      </w:divBdr>
    </w:div>
    <w:div w:id="1493524061">
      <w:bodyDiv w:val="1"/>
      <w:marLeft w:val="0"/>
      <w:marRight w:val="0"/>
      <w:marTop w:val="0"/>
      <w:marBottom w:val="0"/>
      <w:divBdr>
        <w:top w:val="none" w:sz="0" w:space="0" w:color="auto"/>
        <w:left w:val="none" w:sz="0" w:space="0" w:color="auto"/>
        <w:bottom w:val="none" w:sz="0" w:space="0" w:color="auto"/>
        <w:right w:val="none" w:sz="0" w:space="0" w:color="auto"/>
      </w:divBdr>
    </w:div>
    <w:div w:id="1499350655">
      <w:bodyDiv w:val="1"/>
      <w:marLeft w:val="0"/>
      <w:marRight w:val="0"/>
      <w:marTop w:val="0"/>
      <w:marBottom w:val="0"/>
      <w:divBdr>
        <w:top w:val="none" w:sz="0" w:space="0" w:color="auto"/>
        <w:left w:val="none" w:sz="0" w:space="0" w:color="auto"/>
        <w:bottom w:val="none" w:sz="0" w:space="0" w:color="auto"/>
        <w:right w:val="none" w:sz="0" w:space="0" w:color="auto"/>
      </w:divBdr>
    </w:div>
    <w:div w:id="1514417839">
      <w:bodyDiv w:val="1"/>
      <w:marLeft w:val="0"/>
      <w:marRight w:val="0"/>
      <w:marTop w:val="0"/>
      <w:marBottom w:val="0"/>
      <w:divBdr>
        <w:top w:val="none" w:sz="0" w:space="0" w:color="auto"/>
        <w:left w:val="none" w:sz="0" w:space="0" w:color="auto"/>
        <w:bottom w:val="none" w:sz="0" w:space="0" w:color="auto"/>
        <w:right w:val="none" w:sz="0" w:space="0" w:color="auto"/>
      </w:divBdr>
    </w:div>
    <w:div w:id="1538154287">
      <w:bodyDiv w:val="1"/>
      <w:marLeft w:val="0"/>
      <w:marRight w:val="0"/>
      <w:marTop w:val="0"/>
      <w:marBottom w:val="0"/>
      <w:divBdr>
        <w:top w:val="none" w:sz="0" w:space="0" w:color="auto"/>
        <w:left w:val="none" w:sz="0" w:space="0" w:color="auto"/>
        <w:bottom w:val="none" w:sz="0" w:space="0" w:color="auto"/>
        <w:right w:val="none" w:sz="0" w:space="0" w:color="auto"/>
      </w:divBdr>
    </w:div>
    <w:div w:id="1545752142">
      <w:bodyDiv w:val="1"/>
      <w:marLeft w:val="0"/>
      <w:marRight w:val="0"/>
      <w:marTop w:val="0"/>
      <w:marBottom w:val="0"/>
      <w:divBdr>
        <w:top w:val="none" w:sz="0" w:space="0" w:color="auto"/>
        <w:left w:val="none" w:sz="0" w:space="0" w:color="auto"/>
        <w:bottom w:val="none" w:sz="0" w:space="0" w:color="auto"/>
        <w:right w:val="none" w:sz="0" w:space="0" w:color="auto"/>
      </w:divBdr>
    </w:div>
    <w:div w:id="1582716159">
      <w:bodyDiv w:val="1"/>
      <w:marLeft w:val="0"/>
      <w:marRight w:val="0"/>
      <w:marTop w:val="0"/>
      <w:marBottom w:val="0"/>
      <w:divBdr>
        <w:top w:val="none" w:sz="0" w:space="0" w:color="auto"/>
        <w:left w:val="none" w:sz="0" w:space="0" w:color="auto"/>
        <w:bottom w:val="none" w:sz="0" w:space="0" w:color="auto"/>
        <w:right w:val="none" w:sz="0" w:space="0" w:color="auto"/>
      </w:divBdr>
    </w:div>
    <w:div w:id="1587104987">
      <w:bodyDiv w:val="1"/>
      <w:marLeft w:val="0"/>
      <w:marRight w:val="0"/>
      <w:marTop w:val="0"/>
      <w:marBottom w:val="0"/>
      <w:divBdr>
        <w:top w:val="none" w:sz="0" w:space="0" w:color="auto"/>
        <w:left w:val="none" w:sz="0" w:space="0" w:color="auto"/>
        <w:bottom w:val="none" w:sz="0" w:space="0" w:color="auto"/>
        <w:right w:val="none" w:sz="0" w:space="0" w:color="auto"/>
      </w:divBdr>
    </w:div>
    <w:div w:id="1626111749">
      <w:bodyDiv w:val="1"/>
      <w:marLeft w:val="0"/>
      <w:marRight w:val="0"/>
      <w:marTop w:val="0"/>
      <w:marBottom w:val="0"/>
      <w:divBdr>
        <w:top w:val="none" w:sz="0" w:space="0" w:color="auto"/>
        <w:left w:val="none" w:sz="0" w:space="0" w:color="auto"/>
        <w:bottom w:val="none" w:sz="0" w:space="0" w:color="auto"/>
        <w:right w:val="none" w:sz="0" w:space="0" w:color="auto"/>
      </w:divBdr>
    </w:div>
    <w:div w:id="1628513516">
      <w:bodyDiv w:val="1"/>
      <w:marLeft w:val="0"/>
      <w:marRight w:val="0"/>
      <w:marTop w:val="0"/>
      <w:marBottom w:val="0"/>
      <w:divBdr>
        <w:top w:val="none" w:sz="0" w:space="0" w:color="auto"/>
        <w:left w:val="none" w:sz="0" w:space="0" w:color="auto"/>
        <w:bottom w:val="none" w:sz="0" w:space="0" w:color="auto"/>
        <w:right w:val="none" w:sz="0" w:space="0" w:color="auto"/>
      </w:divBdr>
    </w:div>
    <w:div w:id="1637753755">
      <w:bodyDiv w:val="1"/>
      <w:marLeft w:val="0"/>
      <w:marRight w:val="0"/>
      <w:marTop w:val="0"/>
      <w:marBottom w:val="0"/>
      <w:divBdr>
        <w:top w:val="none" w:sz="0" w:space="0" w:color="auto"/>
        <w:left w:val="none" w:sz="0" w:space="0" w:color="auto"/>
        <w:bottom w:val="none" w:sz="0" w:space="0" w:color="auto"/>
        <w:right w:val="none" w:sz="0" w:space="0" w:color="auto"/>
      </w:divBdr>
    </w:div>
    <w:div w:id="1643732654">
      <w:bodyDiv w:val="1"/>
      <w:marLeft w:val="0"/>
      <w:marRight w:val="0"/>
      <w:marTop w:val="0"/>
      <w:marBottom w:val="0"/>
      <w:divBdr>
        <w:top w:val="none" w:sz="0" w:space="0" w:color="auto"/>
        <w:left w:val="none" w:sz="0" w:space="0" w:color="auto"/>
        <w:bottom w:val="none" w:sz="0" w:space="0" w:color="auto"/>
        <w:right w:val="none" w:sz="0" w:space="0" w:color="auto"/>
      </w:divBdr>
    </w:div>
    <w:div w:id="1651012238">
      <w:bodyDiv w:val="1"/>
      <w:marLeft w:val="0"/>
      <w:marRight w:val="0"/>
      <w:marTop w:val="0"/>
      <w:marBottom w:val="0"/>
      <w:divBdr>
        <w:top w:val="none" w:sz="0" w:space="0" w:color="auto"/>
        <w:left w:val="none" w:sz="0" w:space="0" w:color="auto"/>
        <w:bottom w:val="none" w:sz="0" w:space="0" w:color="auto"/>
        <w:right w:val="none" w:sz="0" w:space="0" w:color="auto"/>
      </w:divBdr>
    </w:div>
    <w:div w:id="1653026351">
      <w:bodyDiv w:val="1"/>
      <w:marLeft w:val="0"/>
      <w:marRight w:val="0"/>
      <w:marTop w:val="0"/>
      <w:marBottom w:val="0"/>
      <w:divBdr>
        <w:top w:val="none" w:sz="0" w:space="0" w:color="auto"/>
        <w:left w:val="none" w:sz="0" w:space="0" w:color="auto"/>
        <w:bottom w:val="none" w:sz="0" w:space="0" w:color="auto"/>
        <w:right w:val="none" w:sz="0" w:space="0" w:color="auto"/>
      </w:divBdr>
    </w:div>
    <w:div w:id="1674532570">
      <w:bodyDiv w:val="1"/>
      <w:marLeft w:val="0"/>
      <w:marRight w:val="0"/>
      <w:marTop w:val="0"/>
      <w:marBottom w:val="0"/>
      <w:divBdr>
        <w:top w:val="none" w:sz="0" w:space="0" w:color="auto"/>
        <w:left w:val="none" w:sz="0" w:space="0" w:color="auto"/>
        <w:bottom w:val="none" w:sz="0" w:space="0" w:color="auto"/>
        <w:right w:val="none" w:sz="0" w:space="0" w:color="auto"/>
      </w:divBdr>
      <w:divsChild>
        <w:div w:id="243028160">
          <w:marLeft w:val="0"/>
          <w:marRight w:val="0"/>
          <w:marTop w:val="0"/>
          <w:marBottom w:val="0"/>
          <w:divBdr>
            <w:top w:val="none" w:sz="0" w:space="0" w:color="auto"/>
            <w:left w:val="none" w:sz="0" w:space="0" w:color="auto"/>
            <w:bottom w:val="none" w:sz="0" w:space="0" w:color="auto"/>
            <w:right w:val="none" w:sz="0" w:space="0" w:color="auto"/>
          </w:divBdr>
          <w:divsChild>
            <w:div w:id="73328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3519">
      <w:bodyDiv w:val="1"/>
      <w:marLeft w:val="0"/>
      <w:marRight w:val="0"/>
      <w:marTop w:val="0"/>
      <w:marBottom w:val="0"/>
      <w:divBdr>
        <w:top w:val="none" w:sz="0" w:space="0" w:color="auto"/>
        <w:left w:val="none" w:sz="0" w:space="0" w:color="auto"/>
        <w:bottom w:val="none" w:sz="0" w:space="0" w:color="auto"/>
        <w:right w:val="none" w:sz="0" w:space="0" w:color="auto"/>
      </w:divBdr>
    </w:div>
    <w:div w:id="1686708403">
      <w:bodyDiv w:val="1"/>
      <w:marLeft w:val="0"/>
      <w:marRight w:val="0"/>
      <w:marTop w:val="0"/>
      <w:marBottom w:val="0"/>
      <w:divBdr>
        <w:top w:val="none" w:sz="0" w:space="0" w:color="auto"/>
        <w:left w:val="none" w:sz="0" w:space="0" w:color="auto"/>
        <w:bottom w:val="none" w:sz="0" w:space="0" w:color="auto"/>
        <w:right w:val="none" w:sz="0" w:space="0" w:color="auto"/>
      </w:divBdr>
      <w:divsChild>
        <w:div w:id="396709182">
          <w:marLeft w:val="0"/>
          <w:marRight w:val="0"/>
          <w:marTop w:val="0"/>
          <w:marBottom w:val="0"/>
          <w:divBdr>
            <w:top w:val="none" w:sz="0" w:space="0" w:color="auto"/>
            <w:left w:val="none" w:sz="0" w:space="0" w:color="auto"/>
            <w:bottom w:val="none" w:sz="0" w:space="0" w:color="auto"/>
            <w:right w:val="none" w:sz="0" w:space="0" w:color="auto"/>
          </w:divBdr>
          <w:divsChild>
            <w:div w:id="1121419197">
              <w:marLeft w:val="0"/>
              <w:marRight w:val="0"/>
              <w:marTop w:val="0"/>
              <w:marBottom w:val="0"/>
              <w:divBdr>
                <w:top w:val="none" w:sz="0" w:space="0" w:color="auto"/>
                <w:left w:val="none" w:sz="0" w:space="0" w:color="auto"/>
                <w:bottom w:val="none" w:sz="0" w:space="0" w:color="auto"/>
                <w:right w:val="none" w:sz="0" w:space="0" w:color="auto"/>
              </w:divBdr>
              <w:divsChild>
                <w:div w:id="1159464595">
                  <w:marLeft w:val="0"/>
                  <w:marRight w:val="0"/>
                  <w:marTop w:val="0"/>
                  <w:marBottom w:val="0"/>
                  <w:divBdr>
                    <w:top w:val="none" w:sz="0" w:space="0" w:color="auto"/>
                    <w:left w:val="none" w:sz="0" w:space="0" w:color="auto"/>
                    <w:bottom w:val="none" w:sz="0" w:space="0" w:color="auto"/>
                    <w:right w:val="none" w:sz="0" w:space="0" w:color="auto"/>
                  </w:divBdr>
                  <w:divsChild>
                    <w:div w:id="1687101237">
                      <w:marLeft w:val="0"/>
                      <w:marRight w:val="0"/>
                      <w:marTop w:val="0"/>
                      <w:marBottom w:val="0"/>
                      <w:divBdr>
                        <w:top w:val="none" w:sz="0" w:space="0" w:color="auto"/>
                        <w:left w:val="none" w:sz="0" w:space="0" w:color="auto"/>
                        <w:bottom w:val="none" w:sz="0" w:space="0" w:color="auto"/>
                        <w:right w:val="none" w:sz="0" w:space="0" w:color="auto"/>
                      </w:divBdr>
                      <w:divsChild>
                        <w:div w:id="486213602">
                          <w:marLeft w:val="0"/>
                          <w:marRight w:val="0"/>
                          <w:marTop w:val="0"/>
                          <w:marBottom w:val="0"/>
                          <w:divBdr>
                            <w:top w:val="none" w:sz="0" w:space="0" w:color="auto"/>
                            <w:left w:val="none" w:sz="0" w:space="0" w:color="auto"/>
                            <w:bottom w:val="none" w:sz="0" w:space="0" w:color="auto"/>
                            <w:right w:val="none" w:sz="0" w:space="0" w:color="auto"/>
                          </w:divBdr>
                          <w:divsChild>
                            <w:div w:id="190960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492647">
      <w:bodyDiv w:val="1"/>
      <w:marLeft w:val="0"/>
      <w:marRight w:val="0"/>
      <w:marTop w:val="0"/>
      <w:marBottom w:val="0"/>
      <w:divBdr>
        <w:top w:val="none" w:sz="0" w:space="0" w:color="auto"/>
        <w:left w:val="none" w:sz="0" w:space="0" w:color="auto"/>
        <w:bottom w:val="none" w:sz="0" w:space="0" w:color="auto"/>
        <w:right w:val="none" w:sz="0" w:space="0" w:color="auto"/>
      </w:divBdr>
    </w:div>
    <w:div w:id="1706834032">
      <w:bodyDiv w:val="1"/>
      <w:marLeft w:val="0"/>
      <w:marRight w:val="0"/>
      <w:marTop w:val="0"/>
      <w:marBottom w:val="0"/>
      <w:divBdr>
        <w:top w:val="none" w:sz="0" w:space="0" w:color="auto"/>
        <w:left w:val="none" w:sz="0" w:space="0" w:color="auto"/>
        <w:bottom w:val="none" w:sz="0" w:space="0" w:color="auto"/>
        <w:right w:val="none" w:sz="0" w:space="0" w:color="auto"/>
      </w:divBdr>
    </w:div>
    <w:div w:id="1719821740">
      <w:bodyDiv w:val="1"/>
      <w:marLeft w:val="0"/>
      <w:marRight w:val="0"/>
      <w:marTop w:val="0"/>
      <w:marBottom w:val="0"/>
      <w:divBdr>
        <w:top w:val="none" w:sz="0" w:space="0" w:color="auto"/>
        <w:left w:val="none" w:sz="0" w:space="0" w:color="auto"/>
        <w:bottom w:val="none" w:sz="0" w:space="0" w:color="auto"/>
        <w:right w:val="none" w:sz="0" w:space="0" w:color="auto"/>
      </w:divBdr>
    </w:div>
    <w:div w:id="1720395553">
      <w:bodyDiv w:val="1"/>
      <w:marLeft w:val="0"/>
      <w:marRight w:val="0"/>
      <w:marTop w:val="0"/>
      <w:marBottom w:val="0"/>
      <w:divBdr>
        <w:top w:val="none" w:sz="0" w:space="0" w:color="auto"/>
        <w:left w:val="none" w:sz="0" w:space="0" w:color="auto"/>
        <w:bottom w:val="none" w:sz="0" w:space="0" w:color="auto"/>
        <w:right w:val="none" w:sz="0" w:space="0" w:color="auto"/>
      </w:divBdr>
    </w:div>
    <w:div w:id="1728600680">
      <w:bodyDiv w:val="1"/>
      <w:marLeft w:val="0"/>
      <w:marRight w:val="0"/>
      <w:marTop w:val="0"/>
      <w:marBottom w:val="0"/>
      <w:divBdr>
        <w:top w:val="none" w:sz="0" w:space="0" w:color="auto"/>
        <w:left w:val="none" w:sz="0" w:space="0" w:color="auto"/>
        <w:bottom w:val="none" w:sz="0" w:space="0" w:color="auto"/>
        <w:right w:val="none" w:sz="0" w:space="0" w:color="auto"/>
      </w:divBdr>
    </w:div>
    <w:div w:id="1747023216">
      <w:bodyDiv w:val="1"/>
      <w:marLeft w:val="0"/>
      <w:marRight w:val="0"/>
      <w:marTop w:val="0"/>
      <w:marBottom w:val="0"/>
      <w:divBdr>
        <w:top w:val="none" w:sz="0" w:space="0" w:color="auto"/>
        <w:left w:val="none" w:sz="0" w:space="0" w:color="auto"/>
        <w:bottom w:val="none" w:sz="0" w:space="0" w:color="auto"/>
        <w:right w:val="none" w:sz="0" w:space="0" w:color="auto"/>
      </w:divBdr>
    </w:div>
    <w:div w:id="1751122937">
      <w:bodyDiv w:val="1"/>
      <w:marLeft w:val="0"/>
      <w:marRight w:val="0"/>
      <w:marTop w:val="0"/>
      <w:marBottom w:val="0"/>
      <w:divBdr>
        <w:top w:val="none" w:sz="0" w:space="0" w:color="auto"/>
        <w:left w:val="none" w:sz="0" w:space="0" w:color="auto"/>
        <w:bottom w:val="none" w:sz="0" w:space="0" w:color="auto"/>
        <w:right w:val="none" w:sz="0" w:space="0" w:color="auto"/>
      </w:divBdr>
    </w:div>
    <w:div w:id="1756440751">
      <w:bodyDiv w:val="1"/>
      <w:marLeft w:val="0"/>
      <w:marRight w:val="0"/>
      <w:marTop w:val="0"/>
      <w:marBottom w:val="0"/>
      <w:divBdr>
        <w:top w:val="none" w:sz="0" w:space="0" w:color="auto"/>
        <w:left w:val="none" w:sz="0" w:space="0" w:color="auto"/>
        <w:bottom w:val="none" w:sz="0" w:space="0" w:color="auto"/>
        <w:right w:val="none" w:sz="0" w:space="0" w:color="auto"/>
      </w:divBdr>
    </w:div>
    <w:div w:id="1766261680">
      <w:bodyDiv w:val="1"/>
      <w:marLeft w:val="0"/>
      <w:marRight w:val="0"/>
      <w:marTop w:val="0"/>
      <w:marBottom w:val="0"/>
      <w:divBdr>
        <w:top w:val="none" w:sz="0" w:space="0" w:color="auto"/>
        <w:left w:val="none" w:sz="0" w:space="0" w:color="auto"/>
        <w:bottom w:val="none" w:sz="0" w:space="0" w:color="auto"/>
        <w:right w:val="none" w:sz="0" w:space="0" w:color="auto"/>
      </w:divBdr>
    </w:div>
    <w:div w:id="1778909398">
      <w:bodyDiv w:val="1"/>
      <w:marLeft w:val="0"/>
      <w:marRight w:val="0"/>
      <w:marTop w:val="0"/>
      <w:marBottom w:val="0"/>
      <w:divBdr>
        <w:top w:val="none" w:sz="0" w:space="0" w:color="auto"/>
        <w:left w:val="none" w:sz="0" w:space="0" w:color="auto"/>
        <w:bottom w:val="none" w:sz="0" w:space="0" w:color="auto"/>
        <w:right w:val="none" w:sz="0" w:space="0" w:color="auto"/>
      </w:divBdr>
    </w:div>
    <w:div w:id="1811438671">
      <w:bodyDiv w:val="1"/>
      <w:marLeft w:val="0"/>
      <w:marRight w:val="0"/>
      <w:marTop w:val="0"/>
      <w:marBottom w:val="0"/>
      <w:divBdr>
        <w:top w:val="none" w:sz="0" w:space="0" w:color="auto"/>
        <w:left w:val="none" w:sz="0" w:space="0" w:color="auto"/>
        <w:bottom w:val="none" w:sz="0" w:space="0" w:color="auto"/>
        <w:right w:val="none" w:sz="0" w:space="0" w:color="auto"/>
      </w:divBdr>
    </w:div>
    <w:div w:id="1813055905">
      <w:bodyDiv w:val="1"/>
      <w:marLeft w:val="0"/>
      <w:marRight w:val="0"/>
      <w:marTop w:val="0"/>
      <w:marBottom w:val="0"/>
      <w:divBdr>
        <w:top w:val="none" w:sz="0" w:space="0" w:color="auto"/>
        <w:left w:val="none" w:sz="0" w:space="0" w:color="auto"/>
        <w:bottom w:val="none" w:sz="0" w:space="0" w:color="auto"/>
        <w:right w:val="none" w:sz="0" w:space="0" w:color="auto"/>
      </w:divBdr>
    </w:div>
    <w:div w:id="1841040961">
      <w:bodyDiv w:val="1"/>
      <w:marLeft w:val="0"/>
      <w:marRight w:val="0"/>
      <w:marTop w:val="0"/>
      <w:marBottom w:val="0"/>
      <w:divBdr>
        <w:top w:val="none" w:sz="0" w:space="0" w:color="auto"/>
        <w:left w:val="none" w:sz="0" w:space="0" w:color="auto"/>
        <w:bottom w:val="none" w:sz="0" w:space="0" w:color="auto"/>
        <w:right w:val="none" w:sz="0" w:space="0" w:color="auto"/>
      </w:divBdr>
    </w:div>
    <w:div w:id="1848981471">
      <w:bodyDiv w:val="1"/>
      <w:marLeft w:val="0"/>
      <w:marRight w:val="0"/>
      <w:marTop w:val="0"/>
      <w:marBottom w:val="0"/>
      <w:divBdr>
        <w:top w:val="none" w:sz="0" w:space="0" w:color="auto"/>
        <w:left w:val="none" w:sz="0" w:space="0" w:color="auto"/>
        <w:bottom w:val="none" w:sz="0" w:space="0" w:color="auto"/>
        <w:right w:val="none" w:sz="0" w:space="0" w:color="auto"/>
      </w:divBdr>
    </w:div>
    <w:div w:id="1856380047">
      <w:bodyDiv w:val="1"/>
      <w:marLeft w:val="0"/>
      <w:marRight w:val="0"/>
      <w:marTop w:val="0"/>
      <w:marBottom w:val="0"/>
      <w:divBdr>
        <w:top w:val="none" w:sz="0" w:space="0" w:color="auto"/>
        <w:left w:val="none" w:sz="0" w:space="0" w:color="auto"/>
        <w:bottom w:val="none" w:sz="0" w:space="0" w:color="auto"/>
        <w:right w:val="none" w:sz="0" w:space="0" w:color="auto"/>
      </w:divBdr>
    </w:div>
    <w:div w:id="1859812535">
      <w:bodyDiv w:val="1"/>
      <w:marLeft w:val="0"/>
      <w:marRight w:val="0"/>
      <w:marTop w:val="0"/>
      <w:marBottom w:val="0"/>
      <w:divBdr>
        <w:top w:val="none" w:sz="0" w:space="0" w:color="auto"/>
        <w:left w:val="none" w:sz="0" w:space="0" w:color="auto"/>
        <w:bottom w:val="none" w:sz="0" w:space="0" w:color="auto"/>
        <w:right w:val="none" w:sz="0" w:space="0" w:color="auto"/>
      </w:divBdr>
    </w:div>
    <w:div w:id="1863470381">
      <w:bodyDiv w:val="1"/>
      <w:marLeft w:val="0"/>
      <w:marRight w:val="0"/>
      <w:marTop w:val="0"/>
      <w:marBottom w:val="0"/>
      <w:divBdr>
        <w:top w:val="none" w:sz="0" w:space="0" w:color="auto"/>
        <w:left w:val="none" w:sz="0" w:space="0" w:color="auto"/>
        <w:bottom w:val="none" w:sz="0" w:space="0" w:color="auto"/>
        <w:right w:val="none" w:sz="0" w:space="0" w:color="auto"/>
      </w:divBdr>
    </w:div>
    <w:div w:id="1869221715">
      <w:bodyDiv w:val="1"/>
      <w:marLeft w:val="0"/>
      <w:marRight w:val="0"/>
      <w:marTop w:val="0"/>
      <w:marBottom w:val="0"/>
      <w:divBdr>
        <w:top w:val="none" w:sz="0" w:space="0" w:color="auto"/>
        <w:left w:val="none" w:sz="0" w:space="0" w:color="auto"/>
        <w:bottom w:val="none" w:sz="0" w:space="0" w:color="auto"/>
        <w:right w:val="none" w:sz="0" w:space="0" w:color="auto"/>
      </w:divBdr>
    </w:div>
    <w:div w:id="1885868845">
      <w:bodyDiv w:val="1"/>
      <w:marLeft w:val="0"/>
      <w:marRight w:val="0"/>
      <w:marTop w:val="0"/>
      <w:marBottom w:val="0"/>
      <w:divBdr>
        <w:top w:val="none" w:sz="0" w:space="0" w:color="auto"/>
        <w:left w:val="none" w:sz="0" w:space="0" w:color="auto"/>
        <w:bottom w:val="none" w:sz="0" w:space="0" w:color="auto"/>
        <w:right w:val="none" w:sz="0" w:space="0" w:color="auto"/>
      </w:divBdr>
    </w:div>
    <w:div w:id="1908297883">
      <w:bodyDiv w:val="1"/>
      <w:marLeft w:val="0"/>
      <w:marRight w:val="0"/>
      <w:marTop w:val="0"/>
      <w:marBottom w:val="0"/>
      <w:divBdr>
        <w:top w:val="none" w:sz="0" w:space="0" w:color="auto"/>
        <w:left w:val="none" w:sz="0" w:space="0" w:color="auto"/>
        <w:bottom w:val="none" w:sz="0" w:space="0" w:color="auto"/>
        <w:right w:val="none" w:sz="0" w:space="0" w:color="auto"/>
      </w:divBdr>
    </w:div>
    <w:div w:id="1922254209">
      <w:bodyDiv w:val="1"/>
      <w:marLeft w:val="0"/>
      <w:marRight w:val="0"/>
      <w:marTop w:val="0"/>
      <w:marBottom w:val="0"/>
      <w:divBdr>
        <w:top w:val="none" w:sz="0" w:space="0" w:color="auto"/>
        <w:left w:val="none" w:sz="0" w:space="0" w:color="auto"/>
        <w:bottom w:val="none" w:sz="0" w:space="0" w:color="auto"/>
        <w:right w:val="none" w:sz="0" w:space="0" w:color="auto"/>
      </w:divBdr>
    </w:div>
    <w:div w:id="1925871723">
      <w:bodyDiv w:val="1"/>
      <w:marLeft w:val="0"/>
      <w:marRight w:val="0"/>
      <w:marTop w:val="0"/>
      <w:marBottom w:val="0"/>
      <w:divBdr>
        <w:top w:val="none" w:sz="0" w:space="0" w:color="auto"/>
        <w:left w:val="none" w:sz="0" w:space="0" w:color="auto"/>
        <w:bottom w:val="none" w:sz="0" w:space="0" w:color="auto"/>
        <w:right w:val="none" w:sz="0" w:space="0" w:color="auto"/>
      </w:divBdr>
    </w:div>
    <w:div w:id="1933659565">
      <w:bodyDiv w:val="1"/>
      <w:marLeft w:val="0"/>
      <w:marRight w:val="0"/>
      <w:marTop w:val="0"/>
      <w:marBottom w:val="0"/>
      <w:divBdr>
        <w:top w:val="none" w:sz="0" w:space="0" w:color="auto"/>
        <w:left w:val="none" w:sz="0" w:space="0" w:color="auto"/>
        <w:bottom w:val="none" w:sz="0" w:space="0" w:color="auto"/>
        <w:right w:val="none" w:sz="0" w:space="0" w:color="auto"/>
      </w:divBdr>
    </w:div>
    <w:div w:id="1953321078">
      <w:bodyDiv w:val="1"/>
      <w:marLeft w:val="0"/>
      <w:marRight w:val="0"/>
      <w:marTop w:val="0"/>
      <w:marBottom w:val="0"/>
      <w:divBdr>
        <w:top w:val="none" w:sz="0" w:space="0" w:color="auto"/>
        <w:left w:val="none" w:sz="0" w:space="0" w:color="auto"/>
        <w:bottom w:val="none" w:sz="0" w:space="0" w:color="auto"/>
        <w:right w:val="none" w:sz="0" w:space="0" w:color="auto"/>
      </w:divBdr>
    </w:div>
    <w:div w:id="1986009572">
      <w:bodyDiv w:val="1"/>
      <w:marLeft w:val="0"/>
      <w:marRight w:val="0"/>
      <w:marTop w:val="0"/>
      <w:marBottom w:val="0"/>
      <w:divBdr>
        <w:top w:val="none" w:sz="0" w:space="0" w:color="auto"/>
        <w:left w:val="none" w:sz="0" w:space="0" w:color="auto"/>
        <w:bottom w:val="none" w:sz="0" w:space="0" w:color="auto"/>
        <w:right w:val="none" w:sz="0" w:space="0" w:color="auto"/>
      </w:divBdr>
    </w:div>
    <w:div w:id="1988238840">
      <w:bodyDiv w:val="1"/>
      <w:marLeft w:val="0"/>
      <w:marRight w:val="0"/>
      <w:marTop w:val="0"/>
      <w:marBottom w:val="0"/>
      <w:divBdr>
        <w:top w:val="none" w:sz="0" w:space="0" w:color="auto"/>
        <w:left w:val="none" w:sz="0" w:space="0" w:color="auto"/>
        <w:bottom w:val="none" w:sz="0" w:space="0" w:color="auto"/>
        <w:right w:val="none" w:sz="0" w:space="0" w:color="auto"/>
      </w:divBdr>
    </w:div>
    <w:div w:id="1998681662">
      <w:bodyDiv w:val="1"/>
      <w:marLeft w:val="0"/>
      <w:marRight w:val="0"/>
      <w:marTop w:val="0"/>
      <w:marBottom w:val="0"/>
      <w:divBdr>
        <w:top w:val="none" w:sz="0" w:space="0" w:color="auto"/>
        <w:left w:val="none" w:sz="0" w:space="0" w:color="auto"/>
        <w:bottom w:val="none" w:sz="0" w:space="0" w:color="auto"/>
        <w:right w:val="none" w:sz="0" w:space="0" w:color="auto"/>
      </w:divBdr>
    </w:div>
    <w:div w:id="2051689427">
      <w:bodyDiv w:val="1"/>
      <w:marLeft w:val="0"/>
      <w:marRight w:val="0"/>
      <w:marTop w:val="0"/>
      <w:marBottom w:val="0"/>
      <w:divBdr>
        <w:top w:val="none" w:sz="0" w:space="0" w:color="auto"/>
        <w:left w:val="none" w:sz="0" w:space="0" w:color="auto"/>
        <w:bottom w:val="none" w:sz="0" w:space="0" w:color="auto"/>
        <w:right w:val="none" w:sz="0" w:space="0" w:color="auto"/>
      </w:divBdr>
    </w:div>
    <w:div w:id="2069719226">
      <w:bodyDiv w:val="1"/>
      <w:marLeft w:val="0"/>
      <w:marRight w:val="0"/>
      <w:marTop w:val="0"/>
      <w:marBottom w:val="0"/>
      <w:divBdr>
        <w:top w:val="none" w:sz="0" w:space="0" w:color="auto"/>
        <w:left w:val="none" w:sz="0" w:space="0" w:color="auto"/>
        <w:bottom w:val="none" w:sz="0" w:space="0" w:color="auto"/>
        <w:right w:val="none" w:sz="0" w:space="0" w:color="auto"/>
      </w:divBdr>
    </w:div>
    <w:div w:id="2071804819">
      <w:bodyDiv w:val="1"/>
      <w:marLeft w:val="0"/>
      <w:marRight w:val="0"/>
      <w:marTop w:val="0"/>
      <w:marBottom w:val="0"/>
      <w:divBdr>
        <w:top w:val="none" w:sz="0" w:space="0" w:color="auto"/>
        <w:left w:val="none" w:sz="0" w:space="0" w:color="auto"/>
        <w:bottom w:val="none" w:sz="0" w:space="0" w:color="auto"/>
        <w:right w:val="none" w:sz="0" w:space="0" w:color="auto"/>
      </w:divBdr>
    </w:div>
    <w:div w:id="2073188405">
      <w:bodyDiv w:val="1"/>
      <w:marLeft w:val="0"/>
      <w:marRight w:val="0"/>
      <w:marTop w:val="0"/>
      <w:marBottom w:val="0"/>
      <w:divBdr>
        <w:top w:val="none" w:sz="0" w:space="0" w:color="auto"/>
        <w:left w:val="none" w:sz="0" w:space="0" w:color="auto"/>
        <w:bottom w:val="none" w:sz="0" w:space="0" w:color="auto"/>
        <w:right w:val="none" w:sz="0" w:space="0" w:color="auto"/>
      </w:divBdr>
    </w:div>
    <w:div w:id="2076926618">
      <w:bodyDiv w:val="1"/>
      <w:marLeft w:val="0"/>
      <w:marRight w:val="0"/>
      <w:marTop w:val="0"/>
      <w:marBottom w:val="0"/>
      <w:divBdr>
        <w:top w:val="none" w:sz="0" w:space="0" w:color="auto"/>
        <w:left w:val="none" w:sz="0" w:space="0" w:color="auto"/>
        <w:bottom w:val="none" w:sz="0" w:space="0" w:color="auto"/>
        <w:right w:val="none" w:sz="0" w:space="0" w:color="auto"/>
      </w:divBdr>
    </w:div>
    <w:div w:id="2096898439">
      <w:bodyDiv w:val="1"/>
      <w:marLeft w:val="0"/>
      <w:marRight w:val="0"/>
      <w:marTop w:val="0"/>
      <w:marBottom w:val="0"/>
      <w:divBdr>
        <w:top w:val="none" w:sz="0" w:space="0" w:color="auto"/>
        <w:left w:val="none" w:sz="0" w:space="0" w:color="auto"/>
        <w:bottom w:val="none" w:sz="0" w:space="0" w:color="auto"/>
        <w:right w:val="none" w:sz="0" w:space="0" w:color="auto"/>
      </w:divBdr>
    </w:div>
    <w:div w:id="2097625450">
      <w:bodyDiv w:val="1"/>
      <w:marLeft w:val="0"/>
      <w:marRight w:val="0"/>
      <w:marTop w:val="0"/>
      <w:marBottom w:val="0"/>
      <w:divBdr>
        <w:top w:val="none" w:sz="0" w:space="0" w:color="auto"/>
        <w:left w:val="none" w:sz="0" w:space="0" w:color="auto"/>
        <w:bottom w:val="none" w:sz="0" w:space="0" w:color="auto"/>
        <w:right w:val="none" w:sz="0" w:space="0" w:color="auto"/>
      </w:divBdr>
    </w:div>
    <w:div w:id="2098625626">
      <w:bodyDiv w:val="1"/>
      <w:marLeft w:val="0"/>
      <w:marRight w:val="0"/>
      <w:marTop w:val="0"/>
      <w:marBottom w:val="0"/>
      <w:divBdr>
        <w:top w:val="none" w:sz="0" w:space="0" w:color="auto"/>
        <w:left w:val="none" w:sz="0" w:space="0" w:color="auto"/>
        <w:bottom w:val="none" w:sz="0" w:space="0" w:color="auto"/>
        <w:right w:val="none" w:sz="0" w:space="0" w:color="auto"/>
      </w:divBdr>
    </w:div>
    <w:div w:id="2113431312">
      <w:bodyDiv w:val="1"/>
      <w:marLeft w:val="0"/>
      <w:marRight w:val="0"/>
      <w:marTop w:val="0"/>
      <w:marBottom w:val="0"/>
      <w:divBdr>
        <w:top w:val="none" w:sz="0" w:space="0" w:color="auto"/>
        <w:left w:val="none" w:sz="0" w:space="0" w:color="auto"/>
        <w:bottom w:val="none" w:sz="0" w:space="0" w:color="auto"/>
        <w:right w:val="none" w:sz="0" w:space="0" w:color="auto"/>
      </w:divBdr>
    </w:div>
    <w:div w:id="2137602512">
      <w:bodyDiv w:val="1"/>
      <w:marLeft w:val="0"/>
      <w:marRight w:val="0"/>
      <w:marTop w:val="0"/>
      <w:marBottom w:val="0"/>
      <w:divBdr>
        <w:top w:val="none" w:sz="0" w:space="0" w:color="auto"/>
        <w:left w:val="none" w:sz="0" w:space="0" w:color="auto"/>
        <w:bottom w:val="none" w:sz="0" w:space="0" w:color="auto"/>
        <w:right w:val="none" w:sz="0" w:space="0" w:color="auto"/>
      </w:divBdr>
    </w:div>
    <w:div w:id="2143649000">
      <w:bodyDiv w:val="1"/>
      <w:marLeft w:val="0"/>
      <w:marRight w:val="0"/>
      <w:marTop w:val="0"/>
      <w:marBottom w:val="0"/>
      <w:divBdr>
        <w:top w:val="none" w:sz="0" w:space="0" w:color="auto"/>
        <w:left w:val="none" w:sz="0" w:space="0" w:color="auto"/>
        <w:bottom w:val="none" w:sz="0" w:space="0" w:color="auto"/>
        <w:right w:val="none" w:sz="0" w:space="0" w:color="auto"/>
      </w:divBdr>
      <w:divsChild>
        <w:div w:id="1109861238">
          <w:marLeft w:val="0"/>
          <w:marRight w:val="0"/>
          <w:marTop w:val="0"/>
          <w:marBottom w:val="0"/>
          <w:divBdr>
            <w:top w:val="none" w:sz="0" w:space="0" w:color="auto"/>
            <w:left w:val="none" w:sz="0" w:space="0" w:color="auto"/>
            <w:bottom w:val="none" w:sz="0" w:space="0" w:color="auto"/>
            <w:right w:val="none" w:sz="0" w:space="0" w:color="auto"/>
          </w:divBdr>
          <w:divsChild>
            <w:div w:id="264924246">
              <w:marLeft w:val="0"/>
              <w:marRight w:val="0"/>
              <w:marTop w:val="0"/>
              <w:marBottom w:val="0"/>
              <w:divBdr>
                <w:top w:val="none" w:sz="0" w:space="0" w:color="auto"/>
                <w:left w:val="none" w:sz="0" w:space="0" w:color="auto"/>
                <w:bottom w:val="none" w:sz="0" w:space="0" w:color="auto"/>
                <w:right w:val="none" w:sz="0" w:space="0" w:color="auto"/>
              </w:divBdr>
              <w:divsChild>
                <w:div w:id="69078961">
                  <w:marLeft w:val="0"/>
                  <w:marRight w:val="0"/>
                  <w:marTop w:val="0"/>
                  <w:marBottom w:val="0"/>
                  <w:divBdr>
                    <w:top w:val="none" w:sz="0" w:space="0" w:color="auto"/>
                    <w:left w:val="none" w:sz="0" w:space="0" w:color="auto"/>
                    <w:bottom w:val="none" w:sz="0" w:space="0" w:color="auto"/>
                    <w:right w:val="none" w:sz="0" w:space="0" w:color="auto"/>
                  </w:divBdr>
                  <w:divsChild>
                    <w:div w:id="422646759">
                      <w:marLeft w:val="0"/>
                      <w:marRight w:val="0"/>
                      <w:marTop w:val="0"/>
                      <w:marBottom w:val="0"/>
                      <w:divBdr>
                        <w:top w:val="none" w:sz="0" w:space="0" w:color="auto"/>
                        <w:left w:val="none" w:sz="0" w:space="0" w:color="auto"/>
                        <w:bottom w:val="none" w:sz="0" w:space="0" w:color="auto"/>
                        <w:right w:val="none" w:sz="0" w:space="0" w:color="auto"/>
                      </w:divBdr>
                      <w:divsChild>
                        <w:div w:id="552274405">
                          <w:marLeft w:val="0"/>
                          <w:marRight w:val="0"/>
                          <w:marTop w:val="0"/>
                          <w:marBottom w:val="0"/>
                          <w:divBdr>
                            <w:top w:val="none" w:sz="0" w:space="0" w:color="auto"/>
                            <w:left w:val="none" w:sz="0" w:space="0" w:color="auto"/>
                            <w:bottom w:val="none" w:sz="0" w:space="0" w:color="auto"/>
                            <w:right w:val="none" w:sz="0" w:space="0" w:color="auto"/>
                          </w:divBdr>
                          <w:divsChild>
                            <w:div w:id="20575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er10</b:Tag>
    <b:SourceType>Report</b:SourceType>
    <b:Guid>{533D9A00-5349-4D1A-8EFE-3B1DAB7830F3}</b:Guid>
    <b:Title>Warehouse improvement with Lean 5S - A case study of Ulstein Verft AS</b:Title>
    <b:Year>2010</b:Year>
    <b:Author>
      <b:Author>
        <b:NameList>
          <b:Person>
            <b:Last>Gergova</b:Last>
            <b:First>Iva</b:First>
          </b:Person>
        </b:NameList>
      </b:Author>
    </b:Author>
    <b:ThesisType>Master Thesis Molde University College</b:ThesisType>
    <b:RefOrder>2</b:RefOrder>
  </b:Source>
  <b:Source>
    <b:Tag>Fra02</b:Tag>
    <b:SourceType>Book</b:SourceType>
    <b:Guid>{A593787C-6521-4721-8D47-C641CD3452CE}</b:Guid>
    <b:Title>World-Class Warehousing and Material Handling</b:Title>
    <b:Year>2002</b:Year>
    <b:City>Singapore</b:City>
    <b:Publisher>McGraw-Hill</b:Publisher>
    <b:Author>
      <b:Author>
        <b:NameList>
          <b:Person>
            <b:Last>Frazelle</b:Last>
            <b:Middle>H.</b:Middle>
            <b:First>Edward</b:First>
          </b:Person>
        </b:NameList>
      </b:Author>
    </b:Author>
    <b:RefOrder>3</b:RefOrder>
  </b:Source>
  <b:Source>
    <b:Tag>War12</b:Tag>
    <b:SourceType>Book</b:SourceType>
    <b:Guid>{4C7B91AC-ADA5-48FF-BBCE-7996D9E5EEEE}</b:Guid>
    <b:Title>Manajemen Pergudangan</b:Title>
    <b:Year>2012</b:Year>
    <b:City>Jakarta</b:City>
    <b:Publisher>Lembaga Pendidikan Pembinaan Manajemen</b:Publisher>
    <b:Author>
      <b:Author>
        <b:NameList>
          <b:Person>
            <b:Last>Warman</b:Last>
            <b:First>John</b:First>
          </b:Person>
        </b:NameList>
      </b:Author>
      <b:Translator>
        <b:NameList>
          <b:Person>
            <b:Last>Begdjomuljo</b:Last>
            <b:First>Ir.</b:First>
          </b:Person>
        </b:NameList>
      </b:Translator>
    </b:Author>
    <b:Edition>Cetakan ke-7</b:Edition>
    <b:RefOrder>4</b:RefOrder>
  </b:Source>
  <b:Source>
    <b:Tag>Cho10</b:Tag>
    <b:SourceType>Book</b:SourceType>
    <b:Guid>{554C7FB5-EF5C-42FF-9C1D-A019BE414D07}</b:Guid>
    <b:Title>Supply Chain Management Strategy, Planning and Operation</b:Title>
    <b:Year>2010</b:Year>
    <b:City>United States</b:City>
    <b:Publisher>Pearson</b:Publisher>
    <b:Author>
      <b:Author>
        <b:NameList>
          <b:Person>
            <b:Last>Chopra</b:Last>
            <b:First>Sunil</b:First>
          </b:Person>
          <b:Person>
            <b:Last>Meindl</b:Last>
            <b:First>Peter</b:First>
          </b:Person>
        </b:NameList>
      </b:Author>
    </b:Author>
    <b:Edition>Fourth</b:Edition>
    <b:RefOrder>5</b:RefOrder>
  </b:Source>
  <b:Source>
    <b:Tag>Bow10</b:Tag>
    <b:SourceType>Book</b:SourceType>
    <b:Guid>{2040BC1A-9966-48C5-BAA4-3EE5B758AFC2}</b:Guid>
    <b:Title>Supply Chain Logistic Management</b:Title>
    <b:Year>2010</b:Year>
    <b:City>Singapore</b:City>
    <b:Publisher>McGraw-Hill International Edition</b:Publisher>
    <b:Author>
      <b:Author>
        <b:NameList>
          <b:Person>
            <b:Last>Bowersox</b:Last>
            <b:Middle>J</b:Middle>
            <b:First>Donald</b:First>
          </b:Person>
          <b:Person>
            <b:Last>Closs</b:Last>
            <b:Middle>J.</b:Middle>
            <b:First>David</b:First>
          </b:Person>
          <b:Person>
            <b:Last>Cooper</b:Last>
            <b:Middle>Bixby</b:Middle>
            <b:First>M.</b:First>
          </b:Person>
        </b:NameList>
      </b:Author>
    </b:Author>
    <b:NumberVolumes>3</b:NumberVolumes>
    <b:Edition>Third</b:Edition>
    <b:RefOrder>6</b:RefOrder>
  </b:Source>
  <b:Source>
    <b:Tag>Rus10</b:Tag>
    <b:SourceType>Book</b:SourceType>
    <b:Guid>{57B67F11-CF0C-445B-8085-5F139CAC6BF6}</b:Guid>
    <b:Title>The HandBook Of Logistics &amp; Distribution Management</b:Title>
    <b:Year>2010</b:Year>
    <b:City>New Delhi</b:City>
    <b:Publisher>Kogan Pages</b:Publisher>
    <b:Author>
      <b:Author>
        <b:NameList>
          <b:Person>
            <b:Last>Rusthon</b:Last>
            <b:First>Alan</b:First>
          </b:Person>
          <b:Person>
            <b:Last>Croucher</b:Last>
            <b:First>Phil</b:First>
          </b:Person>
          <b:Person>
            <b:Last>Baker</b:Last>
            <b:First>Peter</b:First>
          </b:Person>
        </b:NameList>
      </b:Author>
    </b:Author>
    <b:Edition>Fourth</b:Edition>
    <b:RefOrder>7</b:RefOrder>
  </b:Source>
  <b:Source>
    <b:Tag>Bah06</b:Tag>
    <b:SourceType>Book</b:SourceType>
    <b:Guid>{410CDC7B-991F-40F6-B75F-3EDE61B2DE5C}</b:Guid>
    <b:Title>Sistem Inventori</b:Title>
    <b:Year>2006</b:Year>
    <b:City>Bandung</b:City>
    <b:Publisher>ITB</b:Publisher>
    <b:Author>
      <b:Author>
        <b:NameList>
          <b:Person>
            <b:Last>Bahagia</b:Last>
            <b:Middle>Nur</b:Middle>
            <b:First>Senator</b:First>
          </b:Person>
        </b:NameList>
      </b:Author>
    </b:Author>
    <b:RefOrder>8</b:RefOrder>
  </b:Source>
  <b:Source>
    <b:Tag>Far11</b:Tag>
    <b:SourceType>Report</b:SourceType>
    <b:Guid>{CF218025-06F2-4BF5-BA07-1DC38D3CECA9}</b:Guid>
    <b:Title>Logistics Operations and Management</b:Title>
    <b:Year>2011</b:Year>
    <b:Publisher>Elsevier</b:Publisher>
    <b:City>London</b:City>
    <b:Author>
      <b:Author>
        <b:NameList>
          <b:Person>
            <b:Last>Farahani</b:Last>
            <b:Middle>Zanjirani</b:Middle>
            <b:First>Reza</b:First>
          </b:Person>
          <b:Person>
            <b:Last>Rezapour</b:Last>
            <b:First>Shabnam</b:First>
          </b:Person>
          <b:Person>
            <b:Last>Kardar</b:Last>
            <b:First>Laleh</b:First>
          </b:Person>
        </b:NameList>
      </b:Author>
    </b:Author>
    <b:RefOrder>9</b:RefOrder>
  </b:Source>
  <b:Source>
    <b:Tag>RJT94</b:Tag>
    <b:SourceType>Book</b:SourceType>
    <b:Guid>{3ED4CC18-143D-4B8D-B84E-A1C2601C9E00}</b:Guid>
    <b:Author>
      <b:Author>
        <b:NameList>
          <b:Person>
            <b:Last>Tersine</b:Last>
            <b:First>R</b:First>
            <b:Middle>J</b:Middle>
          </b:Person>
        </b:NameList>
      </b:Author>
    </b:Author>
    <b:Title>Principles of Inventory and Materials Management </b:Title>
    <b:Year>1994</b:Year>
    <b:City>New Jersey</b:City>
    <b:Publisher>PTR Prentice-Hall, Inc</b:Publisher>
    <b:RefOrder>10</b:RefOrder>
  </b:Source>
  <b:Source>
    <b:Tag>Zul05</b:Tag>
    <b:SourceType>Book</b:SourceType>
    <b:Guid>{F6AE85B9-D3C6-464E-B4CA-E1DFD25594FE}</b:Guid>
    <b:Author>
      <b:Author>
        <b:NameList>
          <b:Person>
            <b:Last>Yamit</b:Last>
            <b:First>Zulian</b:First>
          </b:Person>
        </b:NameList>
      </b:Author>
    </b:Author>
    <b:Title>Manajemen Persediaan</b:Title>
    <b:Year>1999</b:Year>
    <b:City>Yogyakarta</b:City>
    <b:Publisher>EKONISIA</b:Publisher>
    <b:RefOrder>11</b:RefOrder>
  </b:Source>
  <b:Source>
    <b:Tag>Ros07</b:Tag>
    <b:SourceType>Book</b:SourceType>
    <b:Guid>{327B43F9-44B4-4EB5-9482-990FAD184185}</b:Guid>
    <b:Title>Sistem Produksi</b:Title>
    <b:Year>2007</b:Year>
    <b:Author>
      <b:Author>
        <b:NameList>
          <b:Person>
            <b:Last>Ginting</b:Last>
            <b:First>Rosnani</b:First>
          </b:Person>
        </b:NameList>
      </b:Author>
    </b:Author>
    <b:City>Yogyakarta</b:City>
    <b:Publisher>Graha Ilmu</b:Publisher>
    <b:RefOrder>12</b:RefOrder>
  </b:Source>
  <b:Source>
    <b:Tag>Bjo11</b:Tag>
    <b:SourceType>JournalArticle</b:SourceType>
    <b:Guid>{16C595D5-116F-4461-82B0-FE1EF014EFBE}</b:Guid>
    <b:Title>Productions Economics</b:Title>
    <b:Year>2011</b:Year>
    <b:JournalName>A multi-item fuzzy economic production quantity problem with a finite production rate</b:JournalName>
    <b:Pages>702-707</b:Pages>
    <b:Author>
      <b:Author>
        <b:NameList>
          <b:Person>
            <b:Last>Bjork</b:Last>
            <b:Middle>Mikael</b:Middle>
            <b:First>Kaj</b:First>
          </b:Person>
        </b:NameList>
      </b:Author>
    </b:Author>
    <b:RefOrder>1</b:RefOrder>
  </b:Source>
  <b:Source>
    <b:Tag>Bjo12</b:Tag>
    <b:SourceType>JournalArticle</b:SourceType>
    <b:Guid>{1F746D93-F0BF-4184-908F-72989AD88B0B}</b:Guid>
    <b:Title>Hawai International Conference on System Sciences</b:Title>
    <b:JournalName>A multi-item fuzzy economic production quantity problem with limited storage space</b:JournalName>
    <b:Year>2012</b:Year>
    <b:Pages>1238-1246</b:Pages>
    <b:Author>
      <b:Author>
        <b:NameList>
          <b:Person>
            <b:Last>Bjork</b:Last>
            <b:Middle>Mikael</b:Middle>
            <b:First>Kaj</b:First>
          </b:Person>
          <b:Person>
            <b:Last>Mezei</b:Last>
            <b:First>Jozsef</b:First>
          </b:Person>
          <b:Person>
            <b:Last>Nyman</b:Last>
            <b:First>Henrik</b:First>
          </b:Person>
        </b:NameList>
      </b:Author>
    </b:Author>
    <b:RefOrder>13</b:RefOrder>
  </b:Source>
  <b:Source>
    <b:Tag>LiQ11</b:Tag>
    <b:SourceType>JournalArticle</b:SourceType>
    <b:Guid>{4F51DDC8-BCE1-41B6-BACC-EF1868DE34CB}</b:Guid>
    <b:Title>Production Economics</b:Title>
    <b:JournalName>Application of fuzzy set theory to economic production quantity model</b:JournalName>
    <b:Year>2011</b:Year>
    <b:Author>
      <b:Author>
        <b:NameList>
          <b:Person>
            <b:Last>Li</b:Last>
            <b:First>Qunxia</b:First>
          </b:Person>
          <b:Person>
            <b:Last>Zhang</b:Last>
            <b:First>Qun</b:First>
          </b:Person>
        </b:NameList>
      </b:Author>
    </b:Author>
    <b:RefOrder>14</b:RefOrder>
  </b:Source>
  <b:Source>
    <b:Tag>INy05</b:Tag>
    <b:SourceType>Book</b:SourceType>
    <b:Guid>{79F4A630-6F08-49C8-AAA5-D839532BEDC1}</b:Guid>
    <b:Author>
      <b:Author>
        <b:NameList>
          <b:Person>
            <b:Last>Pujawan</b:Last>
            <b:First>I</b:First>
            <b:Middle>Nyoman</b:Middle>
          </b:Person>
        </b:NameList>
      </b:Author>
    </b:Author>
    <b:Title>Supply Chain Management</b:Title>
    <b:Year>2005</b:Year>
    <b:City>Surabaya</b:City>
    <b:Publisher>Penerbit Guna Widya</b:Publisher>
    <b:RefOrder>15</b:RefOrder>
  </b:Source>
  <b:Source>
    <b:Tag>Har08</b:Tag>
    <b:SourceType>Book</b:SourceType>
    <b:Guid>{26C0E54D-1EB2-40AE-8602-B91B6AE4522B}</b:Guid>
    <b:Title>Logistic Management and Strategy. Competing trough the supply chain</b:Title>
    <b:Year>2008</b:Year>
    <b:Author>
      <b:Author>
        <b:NameList>
          <b:Person>
            <b:Last>Harrison</b:Last>
            <b:First>Alan</b:First>
          </b:Person>
          <b:Person>
            <b:Last>Hoek</b:Last>
            <b:Middle>Van</b:Middle>
            <b:First>Remko</b:First>
          </b:Person>
        </b:NameList>
      </b:Author>
    </b:Author>
    <b:City>London</b:City>
    <b:Publisher>Prentice Hall</b:Publisher>
    <b:Edition>Third Edition</b:Edition>
    <b:RefOrder>16</b:RefOrder>
  </b:Source>
  <b:Source>
    <b:Tag>Lee97</b:Tag>
    <b:SourceType>JournalArticle</b:SourceType>
    <b:Guid>{C1185761-C18B-43EE-A617-9B9276FFF4D9}</b:Guid>
    <b:Title>European Journal of Operational Research </b:Title>
    <b:Year>1997</b:Year>
    <b:JournalName>Economic production quantity for fuzzy demand quantity and fuzzy production quantity</b:JournalName>
    <b:Pages>203-211</b:Pages>
    <b:Author>
      <b:Author>
        <b:NameList>
          <b:Person>
            <b:Last>Lee</b:Last>
            <b:First>Huey-Ming</b:First>
          </b:Person>
          <b:Person>
            <b:Last>Yao</b:Last>
            <b:First>Jing-Shing</b:First>
          </b:Person>
        </b:NameList>
      </b:Author>
    </b:Author>
    <b:RefOrder>17</b:RefOrder>
  </b:Source>
  <b:Source>
    <b:Tag>Had09</b:Tag>
    <b:SourceType>JournalArticle</b:SourceType>
    <b:Guid>{853C4FA4-BB67-4C75-9070-937B8E289571}</b:Guid>
    <b:Title>Model Persediaan Minyak Sawit Kasar di Tangki Timbun Pelabuhan</b:Title>
    <b:JournalName>Jurnal Teknik Industri</b:JournalName>
    <b:Year>2009</b:Year>
    <b:Pages>111-121</b:Pages>
    <b:Author>
      <b:Author>
        <b:NameList>
          <b:Person>
            <b:Last>Hadiguna</b:Last>
            <b:Middle>Ampuh</b:Middle>
            <b:First>Rika</b:First>
          </b:Person>
        </b:NameList>
      </b:Author>
    </b:Author>
    <b:RefOrder>18</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 ma:contentTypeID="0x0101000EF6C584108D484EB7BE291E1AB4286F" ma:contentTypeVersion="5" ma:contentTypeDescription="Buat sebuah dokumen baru." ma:contentTypeScope="" ma:versionID="5056993fa814f908a15d5b7792085323">
  <xsd:schema xmlns:xsd="http://www.w3.org/2001/XMLSchema" xmlns:xs="http://www.w3.org/2001/XMLSchema" xmlns:p="http://schemas.microsoft.com/office/2006/metadata/properties" xmlns:ns3="4eba61cf-1b52-4ccb-b8cc-17990c769457" xmlns:ns4="40ba7415-4535-4d63-ab36-245df00ef745" targetNamespace="http://schemas.microsoft.com/office/2006/metadata/properties" ma:root="true" ma:fieldsID="90094347264a8a81c62e2f157a831ddc" ns3:_="" ns4:_="">
    <xsd:import namespace="4eba61cf-1b52-4ccb-b8cc-17990c769457"/>
    <xsd:import namespace="40ba7415-4535-4d63-ab36-245df00ef74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a61cf-1b52-4ccb-b8cc-17990c769457"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ba7415-4535-4d63-ab36-245df00ef74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A2E4646-937F-4CA2-8FEF-815C282DC232}">
  <ds:schemaRefs>
    <ds:schemaRef ds:uri="http://schemas.openxmlformats.org/officeDocument/2006/bibliography"/>
  </ds:schemaRefs>
</ds:datastoreItem>
</file>

<file path=customXml/itemProps2.xml><?xml version="1.0" encoding="utf-8"?>
<ds:datastoreItem xmlns:ds="http://schemas.openxmlformats.org/officeDocument/2006/customXml" ds:itemID="{9160F1A8-5C72-47CA-B931-5B4FAC2F9CB3}">
  <ds:schemaRefs>
    <ds:schemaRef ds:uri="http://schemas.microsoft.com/sharepoint/v3/contenttype/forms"/>
  </ds:schemaRefs>
</ds:datastoreItem>
</file>

<file path=customXml/itemProps3.xml><?xml version="1.0" encoding="utf-8"?>
<ds:datastoreItem xmlns:ds="http://schemas.openxmlformats.org/officeDocument/2006/customXml" ds:itemID="{925313B1-C2E8-4B1B-AD82-1D984852E25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DF85A2B-7EA3-4FF9-8804-8F77D24FC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a61cf-1b52-4ccb-b8cc-17990c769457"/>
    <ds:schemaRef ds:uri="40ba7415-4535-4d63-ab36-245df00ef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058</TotalTime>
  <Pages>42</Pages>
  <Words>6986</Words>
  <Characters>39821</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Rizqy Pangestu</dc:creator>
  <cp:keywords/>
  <dc:description/>
  <cp:lastModifiedBy>DIMAS RIZQY PANGESTU</cp:lastModifiedBy>
  <cp:revision>41</cp:revision>
  <cp:lastPrinted>2022-03-31T10:54:00Z</cp:lastPrinted>
  <dcterms:created xsi:type="dcterms:W3CDTF">2022-01-28T10:14:00Z</dcterms:created>
  <dcterms:modified xsi:type="dcterms:W3CDTF">2022-07-0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dfc8f-9755-3c45-a689-906e8e3d86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F6C584108D484EB7BE291E1AB4286F</vt:lpwstr>
  </property>
</Properties>
</file>